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3AB3603" w14:textId="67630B33" w:rsidR="00A94DD9" w:rsidRPr="00A94DD9" w:rsidRDefault="00A94DD9" w:rsidP="00A94DD9">
      <w:pPr>
        <w:suppressLineNumbers/>
        <w:spacing w:before="240" w:after="120" w:line="240" w:lineRule="auto"/>
        <w:jc w:val="center"/>
        <w:rPr>
          <w:rFonts w:ascii="Times New Roman" w:eastAsia="Calibri" w:hAnsi="Times New Roman" w:cs="Times New Roman"/>
          <w:i/>
          <w:sz w:val="32"/>
          <w:szCs w:val="32"/>
          <w:lang w:val="en-US"/>
        </w:rPr>
      </w:pPr>
      <w:r w:rsidRPr="00A94DD9">
        <w:rPr>
          <w:rFonts w:ascii="Times New Roman" w:eastAsia="Calibri" w:hAnsi="Times New Roman" w:cs="Times New Roman"/>
          <w:b/>
          <w:i/>
          <w:sz w:val="32"/>
          <w:szCs w:val="32"/>
          <w:lang w:val="en-US"/>
        </w:rPr>
        <w:t>Supplementary Material</w:t>
      </w:r>
      <w:r w:rsidR="0097264A">
        <w:rPr>
          <w:rFonts w:ascii="Times New Roman" w:eastAsia="Calibri" w:hAnsi="Times New Roman" w:cs="Times New Roman"/>
          <w:b/>
          <w:i/>
          <w:sz w:val="32"/>
          <w:szCs w:val="32"/>
          <w:lang w:val="en-US"/>
        </w:rPr>
        <w:t>s</w:t>
      </w:r>
    </w:p>
    <w:p w14:paraId="2961BAAC" w14:textId="6A297BCD" w:rsidR="0097264A" w:rsidRPr="0097264A" w:rsidRDefault="0097264A" w:rsidP="0097264A">
      <w:pPr>
        <w:keepNext/>
        <w:spacing w:before="120" w:after="240" w:line="240" w:lineRule="auto"/>
        <w:rPr>
          <w:rFonts w:ascii="Times New Roman" w:eastAsia="Calibri" w:hAnsi="Times New Roman" w:cs="Times New Roman"/>
          <w:b/>
          <w:bCs/>
          <w:sz w:val="24"/>
          <w:szCs w:val="24"/>
          <w:lang w:val="en-US"/>
        </w:rPr>
      </w:pPr>
      <w:r w:rsidRPr="0097264A">
        <w:rPr>
          <w:rFonts w:ascii="Times New Roman" w:eastAsia="Calibri" w:hAnsi="Times New Roman" w:cs="Times New Roman"/>
          <w:b/>
          <w:bCs/>
          <w:sz w:val="24"/>
          <w:szCs w:val="24"/>
          <w:lang w:val="en-US"/>
        </w:rPr>
        <w:t>Supplementary Figures</w:t>
      </w:r>
    </w:p>
    <w:p w14:paraId="2543182D" w14:textId="5DB18A41" w:rsidR="0097264A" w:rsidRPr="0097264A" w:rsidRDefault="002C6B28" w:rsidP="0097264A">
      <w:pPr>
        <w:spacing w:before="120" w:after="240" w:line="240" w:lineRule="auto"/>
        <w:rPr>
          <w:rFonts w:ascii="Times New Roman" w:eastAsia="Calibri" w:hAnsi="Times New Roman" w:cs="Arial"/>
          <w:sz w:val="24"/>
          <w:lang w:val="en-US"/>
        </w:rPr>
      </w:pPr>
      <w:r>
        <w:rPr>
          <w:noProof/>
        </w:rPr>
        <w:drawing>
          <wp:anchor distT="0" distB="0" distL="114300" distR="114300" simplePos="0" relativeHeight="251663360" behindDoc="1" locked="0" layoutInCell="1" allowOverlap="1" wp14:anchorId="48A4B4FE" wp14:editId="5488CC83">
            <wp:simplePos x="0" y="0"/>
            <wp:positionH relativeFrom="column">
              <wp:posOffset>541444</wp:posOffset>
            </wp:positionH>
            <wp:positionV relativeFrom="page">
              <wp:posOffset>1743922</wp:posOffset>
            </wp:positionV>
            <wp:extent cx="6124575" cy="4287520"/>
            <wp:effectExtent l="0" t="0" r="9525" b="0"/>
            <wp:wrapTight wrapText="bothSides">
              <wp:wrapPolygon edited="0">
                <wp:start x="0" y="0"/>
                <wp:lineTo x="0" y="21498"/>
                <wp:lineTo x="21566" y="21498"/>
                <wp:lineTo x="21566" y="0"/>
                <wp:lineTo x="0" y="0"/>
              </wp:wrapPolygon>
            </wp:wrapTight>
            <wp:docPr id="3" name="Picture 3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Diagram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4575" cy="42875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A0338F6" w14:textId="44EB8E92" w:rsidR="0097264A" w:rsidRPr="0097264A" w:rsidRDefault="0097264A" w:rsidP="0097264A">
      <w:pPr>
        <w:spacing w:before="120" w:after="240" w:line="240" w:lineRule="auto"/>
        <w:rPr>
          <w:rFonts w:ascii="Times New Roman" w:eastAsia="Calibri" w:hAnsi="Times New Roman" w:cs="Arial"/>
          <w:sz w:val="24"/>
          <w:lang w:val="en-US"/>
        </w:rPr>
      </w:pPr>
    </w:p>
    <w:p w14:paraId="696201A8" w14:textId="47AAAD88" w:rsidR="006E5BBD" w:rsidRDefault="006E5BBD" w:rsidP="0097264A">
      <w:pPr>
        <w:spacing w:before="120" w:after="0" w:line="240" w:lineRule="auto"/>
        <w:jc w:val="both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</w:p>
    <w:p w14:paraId="77F92C7F" w14:textId="5E590702" w:rsidR="006E5BBD" w:rsidRDefault="006E5BBD" w:rsidP="0097264A">
      <w:pPr>
        <w:spacing w:before="120" w:after="0" w:line="240" w:lineRule="auto"/>
        <w:jc w:val="both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</w:p>
    <w:p w14:paraId="2FD63457" w14:textId="698A4AE3" w:rsidR="006E5BBD" w:rsidRDefault="006E5BBD" w:rsidP="0097264A">
      <w:pPr>
        <w:spacing w:before="120" w:after="0" w:line="240" w:lineRule="auto"/>
        <w:jc w:val="both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</w:p>
    <w:p w14:paraId="4A2C1933" w14:textId="4F9C5B77" w:rsidR="006E5BBD" w:rsidRDefault="006E5BBD" w:rsidP="0097264A">
      <w:pPr>
        <w:spacing w:before="120" w:after="0" w:line="240" w:lineRule="auto"/>
        <w:jc w:val="both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</w:p>
    <w:p w14:paraId="6DBCF5AC" w14:textId="7BC4E39E" w:rsidR="006E5BBD" w:rsidRDefault="006E5BBD" w:rsidP="0097264A">
      <w:pPr>
        <w:spacing w:before="120" w:after="0" w:line="240" w:lineRule="auto"/>
        <w:jc w:val="both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</w:p>
    <w:p w14:paraId="2D09F1B1" w14:textId="77777777" w:rsidR="006E5BBD" w:rsidRDefault="006E5BBD" w:rsidP="0097264A">
      <w:pPr>
        <w:spacing w:before="120" w:after="0" w:line="240" w:lineRule="auto"/>
        <w:jc w:val="both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</w:p>
    <w:p w14:paraId="507890FC" w14:textId="77777777" w:rsidR="006E5BBD" w:rsidRDefault="006E5BBD" w:rsidP="0097264A">
      <w:pPr>
        <w:spacing w:before="120" w:after="0" w:line="240" w:lineRule="auto"/>
        <w:jc w:val="both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</w:p>
    <w:p w14:paraId="24355911" w14:textId="3AD97CE3" w:rsidR="006E5BBD" w:rsidRDefault="006E5BBD" w:rsidP="0097264A">
      <w:pPr>
        <w:spacing w:before="120" w:after="0" w:line="240" w:lineRule="auto"/>
        <w:jc w:val="both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</w:p>
    <w:p w14:paraId="6B4E1494" w14:textId="77777777" w:rsidR="006E5BBD" w:rsidRDefault="006E5BBD" w:rsidP="0097264A">
      <w:pPr>
        <w:spacing w:before="120" w:after="0" w:line="240" w:lineRule="auto"/>
        <w:jc w:val="both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</w:p>
    <w:p w14:paraId="7E186719" w14:textId="68D2F337" w:rsidR="006E5BBD" w:rsidRDefault="006E5BBD" w:rsidP="0097264A">
      <w:pPr>
        <w:spacing w:before="120" w:after="0" w:line="240" w:lineRule="auto"/>
        <w:jc w:val="both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</w:p>
    <w:p w14:paraId="4C7E4FE3" w14:textId="39383681" w:rsidR="006E5BBD" w:rsidRDefault="006E5BBD" w:rsidP="0097264A">
      <w:pPr>
        <w:spacing w:before="120" w:after="0" w:line="240" w:lineRule="auto"/>
        <w:jc w:val="both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</w:p>
    <w:p w14:paraId="314746DD" w14:textId="77777777" w:rsidR="006E5BBD" w:rsidRDefault="006E5BBD" w:rsidP="0097264A">
      <w:pPr>
        <w:spacing w:before="120" w:after="0" w:line="240" w:lineRule="auto"/>
        <w:jc w:val="both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</w:p>
    <w:p w14:paraId="52BDBEE6" w14:textId="77777777" w:rsidR="006E5BBD" w:rsidRDefault="006E5BBD" w:rsidP="0097264A">
      <w:pPr>
        <w:spacing w:before="120" w:after="0" w:line="240" w:lineRule="auto"/>
        <w:jc w:val="both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</w:p>
    <w:p w14:paraId="4EB53952" w14:textId="77777777" w:rsidR="006E5BBD" w:rsidRDefault="006E5BBD" w:rsidP="0097264A">
      <w:pPr>
        <w:spacing w:before="120" w:after="0" w:line="240" w:lineRule="auto"/>
        <w:jc w:val="both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</w:p>
    <w:p w14:paraId="76CCF163" w14:textId="77777777" w:rsidR="00622CCE" w:rsidRDefault="00622CCE" w:rsidP="0097264A">
      <w:pPr>
        <w:spacing w:before="120" w:after="0" w:line="240" w:lineRule="auto"/>
        <w:jc w:val="both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</w:p>
    <w:p w14:paraId="08ACFB34" w14:textId="077D8E68" w:rsidR="0097264A" w:rsidRPr="0097264A" w:rsidRDefault="0097264A" w:rsidP="0097264A">
      <w:pPr>
        <w:spacing w:before="120"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97264A">
        <w:rPr>
          <w:rFonts w:ascii="Times New Roman" w:eastAsia="Calibri" w:hAnsi="Times New Roman" w:cs="Times New Roman"/>
          <w:b/>
          <w:sz w:val="24"/>
          <w:szCs w:val="24"/>
          <w:lang w:val="en-US"/>
        </w:rPr>
        <w:t xml:space="preserve">Supplementary Figure 1. </w:t>
      </w:r>
      <w:r w:rsidRPr="0097264A">
        <w:rPr>
          <w:rFonts w:ascii="Times New Roman" w:eastAsia="+mn-ea" w:hAnsi="Times New Roman" w:cs="Times New Roman"/>
          <w:kern w:val="24"/>
          <w:sz w:val="24"/>
          <w:szCs w:val="24"/>
          <w:lang w:val="en-GB"/>
        </w:rPr>
        <w:t>Flow chart summarized the methodology and procedure employed in this work.</w:t>
      </w:r>
    </w:p>
    <w:p w14:paraId="6F2DB874" w14:textId="77777777" w:rsidR="0097264A" w:rsidRPr="0097264A" w:rsidRDefault="0097264A" w:rsidP="007D21A7">
      <w:pPr>
        <w:spacing w:before="120" w:after="240" w:line="240" w:lineRule="auto"/>
        <w:rPr>
          <w:rFonts w:cs="Arial"/>
          <w:sz w:val="24"/>
        </w:rPr>
      </w:pPr>
    </w:p>
    <w:p w14:paraId="498749A5" w14:textId="77777777" w:rsidR="0097264A" w:rsidRPr="0097264A" w:rsidRDefault="0097264A" w:rsidP="0097264A">
      <w:pPr>
        <w:keepNext/>
        <w:spacing w:before="120" w:after="240" w:line="240" w:lineRule="auto"/>
        <w:rPr>
          <w:rFonts w:ascii="Times New Roman" w:eastAsia="Calibri" w:hAnsi="Times New Roman" w:cs="Times New Roman"/>
          <w:b/>
          <w:bCs/>
          <w:sz w:val="24"/>
          <w:szCs w:val="24"/>
          <w:lang w:val="en-US"/>
        </w:rPr>
      </w:pPr>
      <w:r w:rsidRPr="0097264A">
        <w:rPr>
          <w:rFonts w:ascii="Times New Roman" w:eastAsia="Calibri" w:hAnsi="Times New Roman" w:cs="Times New Roman"/>
          <w:noProof/>
          <w:sz w:val="24"/>
          <w:szCs w:val="24"/>
          <w:lang w:val="en-US"/>
        </w:rPr>
        <w:lastRenderedPageBreak/>
        <w:drawing>
          <wp:anchor distT="0" distB="0" distL="114300" distR="114300" simplePos="0" relativeHeight="251660288" behindDoc="1" locked="0" layoutInCell="1" allowOverlap="1" wp14:anchorId="7D84199C" wp14:editId="4FD7726D">
            <wp:simplePos x="0" y="0"/>
            <wp:positionH relativeFrom="page">
              <wp:posOffset>590550</wp:posOffset>
            </wp:positionH>
            <wp:positionV relativeFrom="paragraph">
              <wp:posOffset>156845</wp:posOffset>
            </wp:positionV>
            <wp:extent cx="6716395" cy="3478530"/>
            <wp:effectExtent l="0" t="0" r="8255" b="7620"/>
            <wp:wrapTight wrapText="bothSides">
              <wp:wrapPolygon edited="0">
                <wp:start x="613" y="118"/>
                <wp:lineTo x="184" y="473"/>
                <wp:lineTo x="184" y="1183"/>
                <wp:lineTo x="613" y="2248"/>
                <wp:lineTo x="613" y="9227"/>
                <wp:lineTo x="2512" y="9818"/>
                <wp:lineTo x="368" y="9818"/>
                <wp:lineTo x="123" y="9936"/>
                <wp:lineTo x="368" y="11711"/>
                <wp:lineTo x="368" y="20938"/>
                <wp:lineTo x="15929" y="21529"/>
                <wp:lineTo x="21565" y="21529"/>
                <wp:lineTo x="21565" y="8754"/>
                <wp:lineTo x="16848" y="7926"/>
                <wp:lineTo x="16848" y="118"/>
                <wp:lineTo x="613" y="118"/>
              </wp:wrapPolygon>
            </wp:wrapTight>
            <wp:docPr id="14" name="Picture 14" descr="Application&#10;&#10;Description automatically generated with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Picture 14" descr="Application&#10;&#10;Description automatically generated with low confidence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716395" cy="347853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66212C2F" w14:textId="77777777" w:rsidR="0097264A" w:rsidRPr="0097264A" w:rsidRDefault="0097264A" w:rsidP="0097264A">
      <w:pPr>
        <w:keepNext/>
        <w:spacing w:before="120" w:after="240" w:line="240" w:lineRule="auto"/>
        <w:rPr>
          <w:rFonts w:ascii="Times New Roman" w:eastAsia="Calibri" w:hAnsi="Times New Roman" w:cs="Times New Roman"/>
          <w:sz w:val="24"/>
          <w:szCs w:val="24"/>
          <w:lang w:val="en-US"/>
        </w:rPr>
      </w:pPr>
    </w:p>
    <w:p w14:paraId="21A900D6" w14:textId="77777777" w:rsidR="0097264A" w:rsidRPr="0097264A" w:rsidRDefault="0097264A" w:rsidP="0097264A">
      <w:pPr>
        <w:keepNext/>
        <w:spacing w:before="120" w:after="240" w:line="240" w:lineRule="auto"/>
        <w:rPr>
          <w:rFonts w:ascii="Times New Roman" w:eastAsia="Calibri" w:hAnsi="Times New Roman" w:cs="Times New Roman"/>
          <w:sz w:val="24"/>
          <w:szCs w:val="24"/>
          <w:lang w:val="en-US"/>
        </w:rPr>
      </w:pPr>
    </w:p>
    <w:p w14:paraId="6B91CB96" w14:textId="77777777" w:rsidR="0097264A" w:rsidRPr="0097264A" w:rsidRDefault="0097264A" w:rsidP="0097264A">
      <w:pPr>
        <w:keepNext/>
        <w:spacing w:before="120" w:after="240" w:line="240" w:lineRule="auto"/>
        <w:rPr>
          <w:rFonts w:ascii="Times New Roman" w:eastAsia="Calibri" w:hAnsi="Times New Roman" w:cs="Times New Roman"/>
          <w:sz w:val="24"/>
          <w:szCs w:val="24"/>
          <w:lang w:val="en-US"/>
        </w:rPr>
      </w:pPr>
    </w:p>
    <w:p w14:paraId="533C1C06" w14:textId="77777777" w:rsidR="0097264A" w:rsidRPr="0097264A" w:rsidRDefault="0097264A" w:rsidP="0097264A">
      <w:pPr>
        <w:keepNext/>
        <w:spacing w:before="120" w:after="240" w:line="240" w:lineRule="auto"/>
        <w:rPr>
          <w:rFonts w:ascii="Times New Roman" w:eastAsia="Calibri" w:hAnsi="Times New Roman" w:cs="Times New Roman"/>
          <w:sz w:val="24"/>
          <w:szCs w:val="24"/>
          <w:lang w:val="en-US"/>
        </w:rPr>
      </w:pPr>
    </w:p>
    <w:p w14:paraId="440BE6A0" w14:textId="77777777" w:rsidR="0097264A" w:rsidRPr="0097264A" w:rsidRDefault="0097264A" w:rsidP="0097264A">
      <w:pPr>
        <w:keepNext/>
        <w:spacing w:before="120" w:after="240" w:line="240" w:lineRule="auto"/>
        <w:rPr>
          <w:rFonts w:ascii="Times New Roman" w:eastAsia="Calibri" w:hAnsi="Times New Roman" w:cs="Times New Roman"/>
          <w:sz w:val="24"/>
          <w:szCs w:val="24"/>
          <w:lang w:val="en-US"/>
        </w:rPr>
      </w:pPr>
    </w:p>
    <w:p w14:paraId="179B56CD" w14:textId="77777777" w:rsidR="0097264A" w:rsidRPr="0097264A" w:rsidRDefault="0097264A" w:rsidP="0097264A">
      <w:pPr>
        <w:keepNext/>
        <w:spacing w:before="120" w:after="240" w:line="240" w:lineRule="auto"/>
        <w:rPr>
          <w:rFonts w:ascii="Times New Roman" w:eastAsia="Calibri" w:hAnsi="Times New Roman" w:cs="Times New Roman"/>
          <w:sz w:val="24"/>
          <w:szCs w:val="24"/>
          <w:lang w:val="en-US"/>
        </w:rPr>
      </w:pPr>
    </w:p>
    <w:p w14:paraId="3D5DC5AC" w14:textId="77777777" w:rsidR="0097264A" w:rsidRPr="0097264A" w:rsidRDefault="0097264A" w:rsidP="0097264A">
      <w:pPr>
        <w:keepNext/>
        <w:spacing w:before="120" w:after="240" w:line="240" w:lineRule="auto"/>
        <w:rPr>
          <w:rFonts w:ascii="Times New Roman" w:eastAsia="Calibri" w:hAnsi="Times New Roman" w:cs="Times New Roman"/>
          <w:sz w:val="24"/>
          <w:szCs w:val="24"/>
          <w:lang w:val="en-US"/>
        </w:rPr>
      </w:pPr>
    </w:p>
    <w:p w14:paraId="35BE4620" w14:textId="77777777" w:rsidR="00622CCE" w:rsidRDefault="00622CCE" w:rsidP="0097264A">
      <w:pPr>
        <w:keepNext/>
        <w:spacing w:before="120" w:after="240" w:line="240" w:lineRule="auto"/>
        <w:jc w:val="both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</w:p>
    <w:p w14:paraId="7204F156" w14:textId="77777777" w:rsidR="00622CCE" w:rsidRDefault="00622CCE" w:rsidP="0097264A">
      <w:pPr>
        <w:keepNext/>
        <w:spacing w:before="120" w:after="240" w:line="240" w:lineRule="auto"/>
        <w:jc w:val="both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</w:p>
    <w:p w14:paraId="42B2BD71" w14:textId="77777777" w:rsidR="00622CCE" w:rsidRDefault="00622CCE" w:rsidP="0097264A">
      <w:pPr>
        <w:keepNext/>
        <w:spacing w:before="120" w:after="240" w:line="240" w:lineRule="auto"/>
        <w:jc w:val="both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</w:p>
    <w:p w14:paraId="375F2BB3" w14:textId="77777777" w:rsidR="00622CCE" w:rsidRDefault="00622CCE" w:rsidP="0097264A">
      <w:pPr>
        <w:keepNext/>
        <w:spacing w:before="120" w:after="240" w:line="240" w:lineRule="auto"/>
        <w:jc w:val="both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</w:p>
    <w:p w14:paraId="51753119" w14:textId="547F5BD6" w:rsidR="0097264A" w:rsidRPr="0097264A" w:rsidRDefault="0097264A" w:rsidP="0097264A">
      <w:pPr>
        <w:keepNext/>
        <w:spacing w:before="120" w:after="240" w:line="240" w:lineRule="auto"/>
        <w:jc w:val="both"/>
        <w:rPr>
          <w:rFonts w:ascii="Times New Roman" w:eastAsia="Calibri" w:hAnsi="Times New Roman" w:cs="Times New Roman"/>
          <w:sz w:val="24"/>
          <w:szCs w:val="24"/>
          <w:lang w:val="en-US"/>
        </w:rPr>
      </w:pPr>
      <w:r w:rsidRPr="0097264A">
        <w:rPr>
          <w:rFonts w:ascii="Times New Roman" w:eastAsia="Calibri" w:hAnsi="Times New Roman" w:cs="Times New Roman"/>
          <w:b/>
          <w:sz w:val="24"/>
          <w:szCs w:val="24"/>
          <w:lang w:val="en-US"/>
        </w:rPr>
        <w:t>Supplementary Figure 2.</w:t>
      </w:r>
      <w:r w:rsidRPr="0097264A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Protein-protein interaction network identified in the genes using Metascape tool. The highest MCODE 1 represented by red balls, followed by MCODE 2 with blue balls, and then the MCODE 3 with green balls in </w:t>
      </w:r>
      <w:r w:rsidRPr="0097264A">
        <w:rPr>
          <w:rFonts w:ascii="Times New Roman" w:eastAsia="Calibri" w:hAnsi="Times New Roman" w:cs="Times New Roman"/>
          <w:b/>
          <w:bCs/>
          <w:sz w:val="24"/>
          <w:szCs w:val="24"/>
          <w:lang w:val="en-US"/>
        </w:rPr>
        <w:t xml:space="preserve">(A) </w:t>
      </w:r>
      <w:r w:rsidRPr="0097264A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healthy pulp control, </w:t>
      </w:r>
      <w:r w:rsidRPr="0097264A">
        <w:rPr>
          <w:rFonts w:ascii="Times New Roman" w:eastAsia="Calibri" w:hAnsi="Times New Roman" w:cs="Times New Roman"/>
          <w:b/>
          <w:bCs/>
          <w:sz w:val="24"/>
          <w:szCs w:val="24"/>
          <w:lang w:val="en-US"/>
        </w:rPr>
        <w:t>(B)</w:t>
      </w:r>
      <w:r w:rsidRPr="0097264A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periapical abscess, </w:t>
      </w:r>
      <w:r w:rsidRPr="0097264A">
        <w:rPr>
          <w:rFonts w:ascii="Times New Roman" w:eastAsia="Calibri" w:hAnsi="Times New Roman" w:cs="Times New Roman"/>
          <w:b/>
          <w:bCs/>
          <w:sz w:val="24"/>
          <w:szCs w:val="24"/>
          <w:lang w:val="en-US"/>
        </w:rPr>
        <w:t>(C</w:t>
      </w:r>
      <w:r w:rsidRPr="0097264A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) radicular cyst, and </w:t>
      </w:r>
      <w:r w:rsidRPr="0097264A">
        <w:rPr>
          <w:rFonts w:ascii="Times New Roman" w:eastAsia="Calibri" w:hAnsi="Times New Roman" w:cs="Times New Roman"/>
          <w:b/>
          <w:bCs/>
          <w:sz w:val="24"/>
          <w:szCs w:val="24"/>
          <w:lang w:val="en-US"/>
        </w:rPr>
        <w:t xml:space="preserve">(D) </w:t>
      </w:r>
      <w:r w:rsidRPr="0097264A">
        <w:rPr>
          <w:rFonts w:ascii="Times New Roman" w:eastAsia="Calibri" w:hAnsi="Times New Roman" w:cs="Times New Roman"/>
          <w:sz w:val="24"/>
          <w:szCs w:val="24"/>
          <w:lang w:val="en-US"/>
        </w:rPr>
        <w:t>periapical granuloma.</w:t>
      </w:r>
    </w:p>
    <w:p w14:paraId="599F59D7" w14:textId="77777777" w:rsidR="0097264A" w:rsidRDefault="0097264A" w:rsidP="00C40522">
      <w:pPr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15D6B8DB" w14:textId="33540F39" w:rsidR="0097264A" w:rsidRDefault="0097264A" w:rsidP="00C40522">
      <w:pPr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3AD8BC93" w14:textId="77777777" w:rsidR="00780510" w:rsidRDefault="00780510" w:rsidP="00C40522">
      <w:pPr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302E4F28" w14:textId="77777777" w:rsidR="0097264A" w:rsidRDefault="0097264A" w:rsidP="00C40522">
      <w:pPr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46E13A50" w14:textId="2E98253E" w:rsidR="00D50E87" w:rsidRDefault="003B32E8" w:rsidP="00C40522">
      <w:pPr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 w:rsidRPr="003B32E8">
        <w:rPr>
          <w:rFonts w:asciiTheme="majorBidi" w:hAnsiTheme="majorBidi" w:cstheme="majorBidi"/>
          <w:b/>
          <w:bCs/>
          <w:sz w:val="24"/>
          <w:szCs w:val="24"/>
          <w:lang w:val="en-US"/>
        </w:rPr>
        <w:lastRenderedPageBreak/>
        <w:t xml:space="preserve">Supplementary Tables </w:t>
      </w:r>
    </w:p>
    <w:p w14:paraId="67FAEA56" w14:textId="7FFF7154" w:rsidR="00A14552" w:rsidRDefault="00F441A5" w:rsidP="00C40522">
      <w:pPr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  <w:r w:rsidRPr="0095462A">
        <w:rPr>
          <w:rFonts w:asciiTheme="majorBidi" w:hAnsiTheme="majorBidi" w:cstheme="majorBidi"/>
          <w:b/>
          <w:bCs/>
          <w:sz w:val="24"/>
          <w:szCs w:val="24"/>
          <w:lang w:val="en-US"/>
        </w:rPr>
        <w:t>Table S</w:t>
      </w:r>
      <w:r>
        <w:rPr>
          <w:rFonts w:asciiTheme="majorBidi" w:hAnsiTheme="majorBidi" w:cstheme="majorBidi"/>
          <w:b/>
          <w:bCs/>
          <w:sz w:val="24"/>
          <w:szCs w:val="24"/>
          <w:lang w:val="en-US"/>
        </w:rPr>
        <w:t>1</w:t>
      </w:r>
      <w:r w:rsidR="0099308F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 </w:t>
      </w:r>
      <w:r w:rsidR="0099308F" w:rsidRPr="0099308F">
        <w:rPr>
          <w:rFonts w:ascii="Times New Roman" w:eastAsia="Calibri" w:hAnsi="Times New Roman" w:cs="Times New Roman"/>
          <w:b/>
          <w:bCs/>
          <w:sz w:val="24"/>
          <w:szCs w:val="24"/>
          <w:lang w:val="en-US"/>
        </w:rPr>
        <w:t>|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The relation </w:t>
      </w:r>
      <w:r w:rsidR="00B04DD0">
        <w:rPr>
          <w:rFonts w:asciiTheme="majorBidi" w:hAnsiTheme="majorBidi" w:cstheme="majorBidi"/>
          <w:sz w:val="24"/>
          <w:szCs w:val="24"/>
          <w:lang w:val="en-US"/>
        </w:rPr>
        <w:t xml:space="preserve">between SNPs of concerned genes and </w:t>
      </w:r>
      <w:r>
        <w:rPr>
          <w:rFonts w:asciiTheme="majorBidi" w:hAnsiTheme="majorBidi" w:cstheme="majorBidi"/>
          <w:sz w:val="24"/>
          <w:szCs w:val="24"/>
          <w:lang w:val="en-US"/>
        </w:rPr>
        <w:t>other oral diseases using G</w:t>
      </w:r>
      <w:r w:rsidRPr="0095462A">
        <w:rPr>
          <w:rFonts w:asciiTheme="majorBidi" w:hAnsiTheme="majorBidi" w:cstheme="majorBidi"/>
          <w:sz w:val="24"/>
          <w:szCs w:val="24"/>
          <w:lang w:val="en-US"/>
        </w:rPr>
        <w:t>enome-wide association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137444">
        <w:rPr>
          <w:rFonts w:asciiTheme="majorBidi" w:hAnsiTheme="majorBidi" w:cstheme="majorBidi"/>
          <w:sz w:val="24"/>
          <w:szCs w:val="24"/>
          <w:lang w:val="en-US"/>
        </w:rPr>
        <w:t xml:space="preserve">(GWAS) </w:t>
      </w:r>
      <w:r>
        <w:rPr>
          <w:rFonts w:asciiTheme="majorBidi" w:hAnsiTheme="majorBidi" w:cstheme="majorBidi"/>
          <w:sz w:val="24"/>
          <w:szCs w:val="24"/>
          <w:lang w:val="en-US"/>
        </w:rPr>
        <w:t>approach.</w:t>
      </w:r>
    </w:p>
    <w:tbl>
      <w:tblPr>
        <w:tblStyle w:val="PlainTable41"/>
        <w:tblpPr w:leftFromText="180" w:rightFromText="180" w:vertAnchor="text" w:horzAnchor="margin" w:tblpY="232"/>
        <w:tblW w:w="0" w:type="auto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2376"/>
        <w:gridCol w:w="2268"/>
        <w:gridCol w:w="2127"/>
        <w:gridCol w:w="1984"/>
      </w:tblGrid>
      <w:tr w:rsidR="00F441A5" w:rsidRPr="0095462A" w14:paraId="043F8A81" w14:textId="77777777" w:rsidTr="00AD38A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3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1E698450" w14:textId="77777777" w:rsidR="00F441A5" w:rsidRPr="0095462A" w:rsidRDefault="00F441A5" w:rsidP="00F441A5">
            <w:pPr>
              <w:textAlignment w:val="bottom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95462A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Disease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5105C522" w14:textId="77777777" w:rsidR="00F441A5" w:rsidRPr="0095462A" w:rsidRDefault="00F441A5" w:rsidP="00F441A5">
            <w:pPr>
              <w:textAlignment w:val="bottom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95462A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Mapped gene</w:t>
            </w:r>
          </w:p>
        </w:tc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65687B8C" w14:textId="7ED6BFA4" w:rsidR="00F441A5" w:rsidRPr="0095462A" w:rsidRDefault="00F441A5" w:rsidP="00F441A5">
            <w:pPr>
              <w:textAlignment w:val="bottom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95462A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SNP</w:t>
            </w:r>
            <w:r w:rsidR="00137444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 xml:space="preserve"> </w:t>
            </w:r>
          </w:p>
        </w:tc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74588DA9" w14:textId="77777777" w:rsidR="00F441A5" w:rsidRPr="0095462A" w:rsidRDefault="00F441A5" w:rsidP="00F441A5">
            <w:pPr>
              <w:textAlignment w:val="bottom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95462A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P-value</w:t>
            </w:r>
          </w:p>
        </w:tc>
      </w:tr>
      <w:tr w:rsidR="00F441A5" w:rsidRPr="0095462A" w14:paraId="7BE100A2" w14:textId="77777777" w:rsidTr="00AD38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6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14B11EF4" w14:textId="77777777" w:rsidR="00F441A5" w:rsidRPr="006E67AD" w:rsidRDefault="00F441A5" w:rsidP="00F441A5">
            <w:pPr>
              <w:textAlignment w:val="bottom"/>
              <w:rPr>
                <w:rFonts w:asciiTheme="majorBidi" w:hAnsiTheme="majorBidi" w:cstheme="majorBidi"/>
                <w:b w:val="0"/>
                <w:bCs w:val="0"/>
                <w:color w:val="000000"/>
                <w:kern w:val="24"/>
                <w:sz w:val="20"/>
                <w:szCs w:val="20"/>
              </w:rPr>
            </w:pPr>
            <w:r w:rsidRPr="006E67AD">
              <w:rPr>
                <w:rFonts w:asciiTheme="majorBidi" w:hAnsiTheme="majorBidi" w:cstheme="majorBidi"/>
                <w:b w:val="0"/>
                <w:bCs w:val="0"/>
                <w:color w:val="000000"/>
                <w:kern w:val="24"/>
                <w:sz w:val="20"/>
                <w:szCs w:val="20"/>
              </w:rPr>
              <w:t>Mouth ulcers</w:t>
            </w:r>
          </w:p>
        </w:tc>
        <w:tc>
          <w:tcPr>
            <w:tcW w:w="2268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69FD30EF" w14:textId="77777777" w:rsidR="00F441A5" w:rsidRPr="0095462A" w:rsidRDefault="00F441A5" w:rsidP="00F441A5">
            <w:pPr>
              <w:textAlignment w:val="botto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95462A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IL-12A</w:t>
            </w:r>
          </w:p>
        </w:tc>
        <w:tc>
          <w:tcPr>
            <w:tcW w:w="2127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314B26CE" w14:textId="77777777" w:rsidR="00F441A5" w:rsidRPr="0095462A" w:rsidRDefault="00F441A5" w:rsidP="00F441A5">
            <w:pPr>
              <w:textAlignment w:val="botto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95462A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rs76830965</w:t>
            </w:r>
          </w:p>
        </w:tc>
        <w:tc>
          <w:tcPr>
            <w:tcW w:w="1984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2B1C687B" w14:textId="77777777" w:rsidR="00F441A5" w:rsidRPr="0095462A" w:rsidRDefault="00F441A5" w:rsidP="00F441A5">
            <w:pPr>
              <w:textAlignment w:val="botto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95462A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4E-483</w:t>
            </w:r>
          </w:p>
        </w:tc>
      </w:tr>
      <w:tr w:rsidR="00F441A5" w:rsidRPr="0095462A" w14:paraId="2B4A5999" w14:textId="77777777" w:rsidTr="00AD38A3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6" w:type="dxa"/>
            <w:shd w:val="clear" w:color="auto" w:fill="auto"/>
            <w:noWrap/>
            <w:hideMark/>
          </w:tcPr>
          <w:p w14:paraId="01E251C6" w14:textId="77777777" w:rsidR="00F441A5" w:rsidRPr="006E67AD" w:rsidRDefault="00F441A5" w:rsidP="00F441A5">
            <w:pPr>
              <w:textAlignment w:val="bottom"/>
              <w:rPr>
                <w:rFonts w:asciiTheme="majorBidi" w:hAnsiTheme="majorBidi" w:cstheme="majorBidi"/>
                <w:b w:val="0"/>
                <w:bCs w:val="0"/>
                <w:color w:val="000000"/>
                <w:kern w:val="24"/>
                <w:sz w:val="20"/>
                <w:szCs w:val="20"/>
              </w:rPr>
            </w:pPr>
            <w:r w:rsidRPr="006E67AD">
              <w:rPr>
                <w:rFonts w:asciiTheme="majorBidi" w:hAnsiTheme="majorBidi" w:cstheme="majorBidi"/>
                <w:b w:val="0"/>
                <w:bCs w:val="0"/>
                <w:color w:val="000000"/>
                <w:kern w:val="24"/>
                <w:sz w:val="20"/>
                <w:szCs w:val="20"/>
              </w:rPr>
              <w:t>Mouth ulcers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14:paraId="6267C36A" w14:textId="77777777" w:rsidR="00F441A5" w:rsidRPr="0095462A" w:rsidRDefault="00F441A5" w:rsidP="00F441A5">
            <w:pPr>
              <w:textAlignment w:val="botto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95462A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IL-10, IL-19</w:t>
            </w:r>
          </w:p>
        </w:tc>
        <w:tc>
          <w:tcPr>
            <w:tcW w:w="2127" w:type="dxa"/>
            <w:shd w:val="clear" w:color="auto" w:fill="auto"/>
            <w:noWrap/>
            <w:hideMark/>
          </w:tcPr>
          <w:p w14:paraId="41C092FA" w14:textId="77777777" w:rsidR="00F441A5" w:rsidRPr="0095462A" w:rsidRDefault="00F441A5" w:rsidP="00F441A5">
            <w:pPr>
              <w:textAlignment w:val="botto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95462A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rs1800871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14:paraId="13D346A8" w14:textId="77777777" w:rsidR="00F441A5" w:rsidRPr="0095462A" w:rsidRDefault="00F441A5" w:rsidP="00F441A5">
            <w:pPr>
              <w:textAlignment w:val="botto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95462A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6E-236</w:t>
            </w:r>
          </w:p>
        </w:tc>
      </w:tr>
      <w:tr w:rsidR="00F441A5" w:rsidRPr="0095462A" w14:paraId="3C48C996" w14:textId="77777777" w:rsidTr="00AD38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6" w:type="dxa"/>
            <w:shd w:val="clear" w:color="auto" w:fill="auto"/>
            <w:noWrap/>
            <w:hideMark/>
          </w:tcPr>
          <w:p w14:paraId="5E5C0FC2" w14:textId="77777777" w:rsidR="00F441A5" w:rsidRPr="006E67AD" w:rsidRDefault="00F441A5" w:rsidP="00F441A5">
            <w:pPr>
              <w:textAlignment w:val="bottom"/>
              <w:rPr>
                <w:rFonts w:asciiTheme="majorBidi" w:hAnsiTheme="majorBidi" w:cstheme="majorBidi"/>
                <w:b w:val="0"/>
                <w:bCs w:val="0"/>
                <w:color w:val="000000"/>
                <w:kern w:val="24"/>
                <w:sz w:val="20"/>
                <w:szCs w:val="20"/>
              </w:rPr>
            </w:pPr>
            <w:r w:rsidRPr="006E67AD">
              <w:rPr>
                <w:rFonts w:asciiTheme="majorBidi" w:hAnsiTheme="majorBidi" w:cstheme="majorBidi"/>
                <w:b w:val="0"/>
                <w:bCs w:val="0"/>
                <w:color w:val="000000"/>
                <w:kern w:val="24"/>
                <w:sz w:val="20"/>
                <w:szCs w:val="20"/>
              </w:rPr>
              <w:t>Mouth ulcers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14:paraId="0CD562C4" w14:textId="77777777" w:rsidR="00F441A5" w:rsidRPr="0095462A" w:rsidRDefault="00F441A5" w:rsidP="00F441A5">
            <w:pPr>
              <w:textAlignment w:val="botto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95462A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CCR3</w:t>
            </w:r>
          </w:p>
        </w:tc>
        <w:tc>
          <w:tcPr>
            <w:tcW w:w="2127" w:type="dxa"/>
            <w:shd w:val="clear" w:color="auto" w:fill="auto"/>
            <w:noWrap/>
            <w:hideMark/>
          </w:tcPr>
          <w:p w14:paraId="713AB225" w14:textId="77777777" w:rsidR="00F441A5" w:rsidRPr="0095462A" w:rsidRDefault="00F441A5" w:rsidP="00F441A5">
            <w:pPr>
              <w:textAlignment w:val="botto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95462A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rs4683205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14:paraId="73D13770" w14:textId="77777777" w:rsidR="00F441A5" w:rsidRPr="0095462A" w:rsidRDefault="00F441A5" w:rsidP="00F441A5">
            <w:pPr>
              <w:textAlignment w:val="botto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95462A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5E-106</w:t>
            </w:r>
          </w:p>
        </w:tc>
      </w:tr>
      <w:tr w:rsidR="00F441A5" w:rsidRPr="0095462A" w14:paraId="2A897358" w14:textId="77777777" w:rsidTr="00AD38A3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6" w:type="dxa"/>
            <w:shd w:val="clear" w:color="auto" w:fill="auto"/>
            <w:noWrap/>
            <w:hideMark/>
          </w:tcPr>
          <w:p w14:paraId="4F6A49BF" w14:textId="77777777" w:rsidR="00F441A5" w:rsidRPr="006E67AD" w:rsidRDefault="00F441A5" w:rsidP="00F441A5">
            <w:pPr>
              <w:textAlignment w:val="bottom"/>
              <w:rPr>
                <w:rFonts w:asciiTheme="majorBidi" w:hAnsiTheme="majorBidi" w:cstheme="majorBidi"/>
                <w:b w:val="0"/>
                <w:bCs w:val="0"/>
                <w:color w:val="000000"/>
                <w:kern w:val="24"/>
                <w:sz w:val="20"/>
                <w:szCs w:val="20"/>
              </w:rPr>
            </w:pPr>
            <w:r w:rsidRPr="006E67AD">
              <w:rPr>
                <w:rFonts w:asciiTheme="majorBidi" w:hAnsiTheme="majorBidi" w:cstheme="majorBidi"/>
                <w:b w:val="0"/>
                <w:bCs w:val="0"/>
                <w:color w:val="000000"/>
                <w:kern w:val="24"/>
                <w:sz w:val="20"/>
                <w:szCs w:val="20"/>
              </w:rPr>
              <w:t>Mouth ulcers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14:paraId="3B9BFE73" w14:textId="129788BD" w:rsidR="00F441A5" w:rsidRPr="0095462A" w:rsidRDefault="00F441A5" w:rsidP="00F441A5">
            <w:pPr>
              <w:textAlignment w:val="botto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95462A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NFKBIL1-LTA</w:t>
            </w:r>
          </w:p>
        </w:tc>
        <w:tc>
          <w:tcPr>
            <w:tcW w:w="2127" w:type="dxa"/>
            <w:shd w:val="clear" w:color="auto" w:fill="auto"/>
            <w:noWrap/>
            <w:hideMark/>
          </w:tcPr>
          <w:p w14:paraId="6A7D685A" w14:textId="77777777" w:rsidR="00F441A5" w:rsidRPr="0095462A" w:rsidRDefault="00F441A5" w:rsidP="00F441A5">
            <w:pPr>
              <w:textAlignment w:val="botto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95462A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rs2516392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14:paraId="68193815" w14:textId="77777777" w:rsidR="00F441A5" w:rsidRPr="0095462A" w:rsidRDefault="00F441A5" w:rsidP="00F441A5">
            <w:pPr>
              <w:textAlignment w:val="botto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95462A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7E-47</w:t>
            </w:r>
          </w:p>
        </w:tc>
      </w:tr>
      <w:tr w:rsidR="00F441A5" w:rsidRPr="0095462A" w14:paraId="29309222" w14:textId="77777777" w:rsidTr="00AD38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6" w:type="dxa"/>
            <w:shd w:val="clear" w:color="auto" w:fill="auto"/>
            <w:noWrap/>
            <w:hideMark/>
          </w:tcPr>
          <w:p w14:paraId="761AB827" w14:textId="77777777" w:rsidR="00F441A5" w:rsidRPr="006E67AD" w:rsidRDefault="00F441A5" w:rsidP="00F441A5">
            <w:pPr>
              <w:textAlignment w:val="bottom"/>
              <w:rPr>
                <w:rFonts w:asciiTheme="majorBidi" w:hAnsiTheme="majorBidi" w:cstheme="majorBidi"/>
                <w:b w:val="0"/>
                <w:bCs w:val="0"/>
                <w:color w:val="000000"/>
                <w:kern w:val="24"/>
                <w:sz w:val="20"/>
                <w:szCs w:val="20"/>
              </w:rPr>
            </w:pPr>
            <w:r w:rsidRPr="006E67AD">
              <w:rPr>
                <w:rFonts w:asciiTheme="majorBidi" w:hAnsiTheme="majorBidi" w:cstheme="majorBidi"/>
                <w:b w:val="0"/>
                <w:bCs w:val="0"/>
                <w:color w:val="000000"/>
                <w:kern w:val="24"/>
                <w:sz w:val="20"/>
                <w:szCs w:val="20"/>
              </w:rPr>
              <w:t>Mouth ulcers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14:paraId="7A17B16B" w14:textId="77777777" w:rsidR="00F441A5" w:rsidRPr="0095462A" w:rsidRDefault="00F441A5" w:rsidP="00F441A5">
            <w:pPr>
              <w:textAlignment w:val="botto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95462A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IL-20</w:t>
            </w:r>
          </w:p>
        </w:tc>
        <w:tc>
          <w:tcPr>
            <w:tcW w:w="2127" w:type="dxa"/>
            <w:shd w:val="clear" w:color="auto" w:fill="auto"/>
            <w:noWrap/>
            <w:hideMark/>
          </w:tcPr>
          <w:p w14:paraId="79FE3C72" w14:textId="77777777" w:rsidR="00F441A5" w:rsidRPr="0095462A" w:rsidRDefault="00F441A5" w:rsidP="00F441A5">
            <w:pPr>
              <w:textAlignment w:val="botto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95462A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rs2232359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14:paraId="2961D4E1" w14:textId="77777777" w:rsidR="00F441A5" w:rsidRPr="0095462A" w:rsidRDefault="00F441A5" w:rsidP="00F441A5">
            <w:pPr>
              <w:textAlignment w:val="botto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95462A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3E-45</w:t>
            </w:r>
          </w:p>
        </w:tc>
      </w:tr>
      <w:tr w:rsidR="00F441A5" w:rsidRPr="0095462A" w14:paraId="69671952" w14:textId="77777777" w:rsidTr="00AD38A3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6" w:type="dxa"/>
            <w:shd w:val="clear" w:color="auto" w:fill="auto"/>
            <w:noWrap/>
            <w:hideMark/>
          </w:tcPr>
          <w:p w14:paraId="4762E663" w14:textId="77777777" w:rsidR="00F441A5" w:rsidRPr="006E67AD" w:rsidRDefault="00F441A5" w:rsidP="00F441A5">
            <w:pPr>
              <w:textAlignment w:val="bottom"/>
              <w:rPr>
                <w:rFonts w:asciiTheme="majorBidi" w:hAnsiTheme="majorBidi" w:cstheme="majorBidi"/>
                <w:b w:val="0"/>
                <w:bCs w:val="0"/>
                <w:color w:val="000000"/>
                <w:kern w:val="24"/>
                <w:sz w:val="20"/>
                <w:szCs w:val="20"/>
              </w:rPr>
            </w:pPr>
            <w:r w:rsidRPr="006E67AD">
              <w:rPr>
                <w:rFonts w:asciiTheme="majorBidi" w:hAnsiTheme="majorBidi" w:cstheme="majorBidi"/>
                <w:b w:val="0"/>
                <w:bCs w:val="0"/>
                <w:color w:val="000000"/>
                <w:kern w:val="24"/>
                <w:sz w:val="20"/>
                <w:szCs w:val="20"/>
              </w:rPr>
              <w:t>Mouth ulcers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14:paraId="382D3B1B" w14:textId="77777777" w:rsidR="00F441A5" w:rsidRPr="0095462A" w:rsidRDefault="00F441A5" w:rsidP="00F441A5">
            <w:pPr>
              <w:textAlignment w:val="botto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95462A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IL-19</w:t>
            </w:r>
          </w:p>
        </w:tc>
        <w:tc>
          <w:tcPr>
            <w:tcW w:w="2127" w:type="dxa"/>
            <w:shd w:val="clear" w:color="auto" w:fill="auto"/>
            <w:noWrap/>
            <w:hideMark/>
          </w:tcPr>
          <w:p w14:paraId="3A415E2A" w14:textId="77777777" w:rsidR="00F441A5" w:rsidRPr="0095462A" w:rsidRDefault="00F441A5" w:rsidP="00F441A5">
            <w:pPr>
              <w:textAlignment w:val="botto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95462A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rs4845140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14:paraId="78C6458D" w14:textId="77777777" w:rsidR="00F441A5" w:rsidRPr="0095462A" w:rsidRDefault="00F441A5" w:rsidP="00F441A5">
            <w:pPr>
              <w:textAlignment w:val="botto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95462A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8E-38</w:t>
            </w:r>
          </w:p>
        </w:tc>
      </w:tr>
      <w:tr w:rsidR="00F441A5" w:rsidRPr="0095462A" w14:paraId="70322241" w14:textId="77777777" w:rsidTr="00AD38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6" w:type="dxa"/>
            <w:shd w:val="clear" w:color="auto" w:fill="auto"/>
            <w:noWrap/>
            <w:hideMark/>
          </w:tcPr>
          <w:p w14:paraId="33435C98" w14:textId="77777777" w:rsidR="00F441A5" w:rsidRPr="006E67AD" w:rsidRDefault="00F441A5" w:rsidP="00F441A5">
            <w:pPr>
              <w:textAlignment w:val="bottom"/>
              <w:rPr>
                <w:rFonts w:asciiTheme="majorBidi" w:hAnsiTheme="majorBidi" w:cstheme="majorBidi"/>
                <w:b w:val="0"/>
                <w:bCs w:val="0"/>
                <w:color w:val="000000"/>
                <w:kern w:val="24"/>
                <w:sz w:val="20"/>
                <w:szCs w:val="20"/>
              </w:rPr>
            </w:pPr>
            <w:r w:rsidRPr="006E67AD">
              <w:rPr>
                <w:rFonts w:asciiTheme="majorBidi" w:hAnsiTheme="majorBidi" w:cstheme="majorBidi"/>
                <w:b w:val="0"/>
                <w:bCs w:val="0"/>
                <w:color w:val="000000"/>
                <w:kern w:val="24"/>
                <w:sz w:val="20"/>
                <w:szCs w:val="20"/>
              </w:rPr>
              <w:t>Mouth ulcers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14:paraId="3A440C16" w14:textId="77777777" w:rsidR="00F441A5" w:rsidRPr="0095462A" w:rsidRDefault="00F441A5" w:rsidP="00F441A5">
            <w:pPr>
              <w:textAlignment w:val="botto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95462A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IL-19</w:t>
            </w:r>
          </w:p>
        </w:tc>
        <w:tc>
          <w:tcPr>
            <w:tcW w:w="2127" w:type="dxa"/>
            <w:shd w:val="clear" w:color="auto" w:fill="auto"/>
            <w:noWrap/>
            <w:hideMark/>
          </w:tcPr>
          <w:p w14:paraId="5F906BCD" w14:textId="77777777" w:rsidR="00F441A5" w:rsidRPr="0095462A" w:rsidRDefault="00F441A5" w:rsidP="00F441A5">
            <w:pPr>
              <w:textAlignment w:val="botto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95462A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rs17015865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14:paraId="42848013" w14:textId="77777777" w:rsidR="00F441A5" w:rsidRPr="0095462A" w:rsidRDefault="00F441A5" w:rsidP="00F441A5">
            <w:pPr>
              <w:textAlignment w:val="botto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95462A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2E-30</w:t>
            </w:r>
          </w:p>
        </w:tc>
      </w:tr>
      <w:tr w:rsidR="00F441A5" w:rsidRPr="0095462A" w14:paraId="22F397E5" w14:textId="77777777" w:rsidTr="00AD38A3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6" w:type="dxa"/>
            <w:shd w:val="clear" w:color="auto" w:fill="auto"/>
            <w:noWrap/>
            <w:hideMark/>
          </w:tcPr>
          <w:p w14:paraId="4E591125" w14:textId="77777777" w:rsidR="00F441A5" w:rsidRPr="006E67AD" w:rsidRDefault="00F441A5" w:rsidP="00F441A5">
            <w:pPr>
              <w:textAlignment w:val="bottom"/>
              <w:rPr>
                <w:rFonts w:asciiTheme="majorBidi" w:hAnsiTheme="majorBidi" w:cstheme="majorBidi"/>
                <w:b w:val="0"/>
                <w:bCs w:val="0"/>
                <w:color w:val="000000"/>
                <w:kern w:val="24"/>
                <w:sz w:val="20"/>
                <w:szCs w:val="20"/>
              </w:rPr>
            </w:pPr>
            <w:r w:rsidRPr="006E67AD">
              <w:rPr>
                <w:rFonts w:asciiTheme="majorBidi" w:hAnsiTheme="majorBidi" w:cstheme="majorBidi"/>
                <w:b w:val="0"/>
                <w:bCs w:val="0"/>
                <w:color w:val="000000"/>
                <w:kern w:val="24"/>
                <w:sz w:val="20"/>
                <w:szCs w:val="20"/>
              </w:rPr>
              <w:t>Mouth ulcers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14:paraId="49F3AA42" w14:textId="77777777" w:rsidR="00F441A5" w:rsidRPr="0095462A" w:rsidRDefault="00F441A5" w:rsidP="00F441A5">
            <w:pPr>
              <w:textAlignment w:val="botto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95462A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IL-12RB1</w:t>
            </w:r>
          </w:p>
        </w:tc>
        <w:tc>
          <w:tcPr>
            <w:tcW w:w="2127" w:type="dxa"/>
            <w:shd w:val="clear" w:color="auto" w:fill="auto"/>
            <w:noWrap/>
            <w:hideMark/>
          </w:tcPr>
          <w:p w14:paraId="23D77C72" w14:textId="77777777" w:rsidR="00F441A5" w:rsidRPr="0095462A" w:rsidRDefault="00F441A5" w:rsidP="00F441A5">
            <w:pPr>
              <w:textAlignment w:val="botto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95462A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rs2305742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14:paraId="1CCDEC6B" w14:textId="77777777" w:rsidR="00F441A5" w:rsidRPr="0095462A" w:rsidRDefault="00F441A5" w:rsidP="00F441A5">
            <w:pPr>
              <w:textAlignment w:val="botto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95462A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5E-28</w:t>
            </w:r>
          </w:p>
        </w:tc>
      </w:tr>
      <w:tr w:rsidR="00F441A5" w:rsidRPr="0095462A" w14:paraId="575A96CA" w14:textId="77777777" w:rsidTr="00AD38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6" w:type="dxa"/>
            <w:shd w:val="clear" w:color="auto" w:fill="auto"/>
            <w:noWrap/>
            <w:hideMark/>
          </w:tcPr>
          <w:p w14:paraId="7616E98E" w14:textId="77777777" w:rsidR="00F441A5" w:rsidRPr="006E67AD" w:rsidRDefault="00F441A5" w:rsidP="00F441A5">
            <w:pPr>
              <w:textAlignment w:val="bottom"/>
              <w:rPr>
                <w:rFonts w:asciiTheme="majorBidi" w:hAnsiTheme="majorBidi" w:cstheme="majorBidi"/>
                <w:b w:val="0"/>
                <w:bCs w:val="0"/>
                <w:color w:val="000000"/>
                <w:kern w:val="24"/>
                <w:sz w:val="20"/>
                <w:szCs w:val="20"/>
              </w:rPr>
            </w:pPr>
            <w:r w:rsidRPr="006E67AD">
              <w:rPr>
                <w:rFonts w:asciiTheme="majorBidi" w:hAnsiTheme="majorBidi" w:cstheme="majorBidi"/>
                <w:b w:val="0"/>
                <w:bCs w:val="0"/>
                <w:color w:val="000000"/>
                <w:kern w:val="24"/>
                <w:sz w:val="20"/>
                <w:szCs w:val="20"/>
              </w:rPr>
              <w:t>Mouth ulcers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14:paraId="680AE3B8" w14:textId="77777777" w:rsidR="00F441A5" w:rsidRPr="0095462A" w:rsidRDefault="00F441A5" w:rsidP="00F441A5">
            <w:pPr>
              <w:textAlignment w:val="botto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95462A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IL-7R</w:t>
            </w:r>
          </w:p>
        </w:tc>
        <w:tc>
          <w:tcPr>
            <w:tcW w:w="2127" w:type="dxa"/>
            <w:shd w:val="clear" w:color="auto" w:fill="auto"/>
            <w:noWrap/>
            <w:hideMark/>
          </w:tcPr>
          <w:p w14:paraId="04CF02DB" w14:textId="77777777" w:rsidR="00F441A5" w:rsidRPr="0095462A" w:rsidRDefault="00F441A5" w:rsidP="00F441A5">
            <w:pPr>
              <w:textAlignment w:val="botto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95462A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rs62351974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14:paraId="14AD4C73" w14:textId="77777777" w:rsidR="00F441A5" w:rsidRPr="0095462A" w:rsidRDefault="00F441A5" w:rsidP="00F441A5">
            <w:pPr>
              <w:textAlignment w:val="botto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95462A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3E-12</w:t>
            </w:r>
          </w:p>
        </w:tc>
      </w:tr>
      <w:tr w:rsidR="00F441A5" w:rsidRPr="0095462A" w14:paraId="6F24DBC5" w14:textId="77777777" w:rsidTr="00AD38A3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6" w:type="dxa"/>
            <w:shd w:val="clear" w:color="auto" w:fill="auto"/>
            <w:noWrap/>
            <w:hideMark/>
          </w:tcPr>
          <w:p w14:paraId="4957BA5E" w14:textId="77777777" w:rsidR="00F441A5" w:rsidRPr="006E67AD" w:rsidRDefault="00F441A5" w:rsidP="00F441A5">
            <w:pPr>
              <w:textAlignment w:val="bottom"/>
              <w:rPr>
                <w:rFonts w:asciiTheme="majorBidi" w:hAnsiTheme="majorBidi" w:cstheme="majorBidi"/>
                <w:b w:val="0"/>
                <w:bCs w:val="0"/>
                <w:color w:val="000000"/>
                <w:kern w:val="24"/>
                <w:sz w:val="20"/>
                <w:szCs w:val="20"/>
              </w:rPr>
            </w:pPr>
            <w:r w:rsidRPr="006E67AD">
              <w:rPr>
                <w:rFonts w:asciiTheme="majorBidi" w:hAnsiTheme="majorBidi" w:cstheme="majorBidi"/>
                <w:b w:val="0"/>
                <w:bCs w:val="0"/>
                <w:color w:val="000000"/>
                <w:kern w:val="24"/>
                <w:sz w:val="20"/>
                <w:szCs w:val="20"/>
              </w:rPr>
              <w:t>Oral cavity cancer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14:paraId="45959312" w14:textId="6F041A06" w:rsidR="00F441A5" w:rsidRPr="0095462A" w:rsidRDefault="00F441A5" w:rsidP="00F441A5">
            <w:pPr>
              <w:textAlignment w:val="botto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95462A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TNF-LTB</w:t>
            </w:r>
          </w:p>
        </w:tc>
        <w:tc>
          <w:tcPr>
            <w:tcW w:w="2127" w:type="dxa"/>
            <w:shd w:val="clear" w:color="auto" w:fill="auto"/>
            <w:noWrap/>
            <w:hideMark/>
          </w:tcPr>
          <w:p w14:paraId="1637FB19" w14:textId="77777777" w:rsidR="00F441A5" w:rsidRPr="0095462A" w:rsidRDefault="00F441A5" w:rsidP="00F441A5">
            <w:pPr>
              <w:textAlignment w:val="botto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95462A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rs1800628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14:paraId="7CA8B496" w14:textId="77777777" w:rsidR="00F441A5" w:rsidRPr="0095462A" w:rsidRDefault="00F441A5" w:rsidP="00F441A5">
            <w:pPr>
              <w:textAlignment w:val="botto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95462A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7E-08</w:t>
            </w:r>
          </w:p>
        </w:tc>
      </w:tr>
      <w:tr w:rsidR="00F441A5" w:rsidRPr="0095462A" w14:paraId="4F036089" w14:textId="77777777" w:rsidTr="00AD38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6" w:type="dxa"/>
            <w:shd w:val="clear" w:color="auto" w:fill="auto"/>
            <w:noWrap/>
            <w:hideMark/>
          </w:tcPr>
          <w:p w14:paraId="74100960" w14:textId="77777777" w:rsidR="00F441A5" w:rsidRPr="006E67AD" w:rsidRDefault="00F441A5" w:rsidP="00F441A5">
            <w:pPr>
              <w:textAlignment w:val="bottom"/>
              <w:rPr>
                <w:rFonts w:asciiTheme="majorBidi" w:hAnsiTheme="majorBidi" w:cstheme="majorBidi"/>
                <w:b w:val="0"/>
                <w:bCs w:val="0"/>
                <w:color w:val="000000"/>
                <w:kern w:val="24"/>
                <w:sz w:val="20"/>
                <w:szCs w:val="20"/>
              </w:rPr>
            </w:pPr>
            <w:r w:rsidRPr="006E67AD">
              <w:rPr>
                <w:rFonts w:asciiTheme="majorBidi" w:hAnsiTheme="majorBidi" w:cstheme="majorBidi"/>
                <w:b w:val="0"/>
                <w:bCs w:val="0"/>
                <w:color w:val="000000"/>
                <w:kern w:val="24"/>
                <w:sz w:val="20"/>
                <w:szCs w:val="20"/>
              </w:rPr>
              <w:t>Dental caries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14:paraId="2644AEF9" w14:textId="77777777" w:rsidR="00F441A5" w:rsidRPr="0095462A" w:rsidRDefault="00F441A5" w:rsidP="00F441A5">
            <w:pPr>
              <w:textAlignment w:val="botto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95462A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IL-17D</w:t>
            </w:r>
          </w:p>
        </w:tc>
        <w:tc>
          <w:tcPr>
            <w:tcW w:w="2127" w:type="dxa"/>
            <w:shd w:val="clear" w:color="auto" w:fill="auto"/>
            <w:noWrap/>
            <w:hideMark/>
          </w:tcPr>
          <w:p w14:paraId="33F94D1E" w14:textId="77777777" w:rsidR="00F441A5" w:rsidRPr="0095462A" w:rsidRDefault="00F441A5" w:rsidP="00F441A5">
            <w:pPr>
              <w:textAlignment w:val="botto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95462A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rs735539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14:paraId="7E103663" w14:textId="77777777" w:rsidR="00F441A5" w:rsidRPr="0095462A" w:rsidRDefault="00F441A5" w:rsidP="00F441A5">
            <w:pPr>
              <w:textAlignment w:val="botto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95462A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4E-06</w:t>
            </w:r>
          </w:p>
        </w:tc>
      </w:tr>
    </w:tbl>
    <w:p w14:paraId="2DF7AEC1" w14:textId="11F7E327" w:rsidR="00F441A5" w:rsidRDefault="00F441A5" w:rsidP="00C40522">
      <w:pPr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14:paraId="6DD21C1E" w14:textId="308D99A5" w:rsidR="00F441A5" w:rsidRDefault="00F441A5" w:rsidP="00C40522">
      <w:pPr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14:paraId="434C1466" w14:textId="58B77581" w:rsidR="00F441A5" w:rsidRDefault="00F441A5" w:rsidP="00C40522">
      <w:pPr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14:paraId="1123B7A6" w14:textId="025A20B9" w:rsidR="00F441A5" w:rsidRDefault="00F441A5" w:rsidP="00C40522">
      <w:pPr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14:paraId="56A61AC5" w14:textId="3D5DCEF0" w:rsidR="00F441A5" w:rsidRDefault="00F441A5" w:rsidP="00C40522">
      <w:pPr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14:paraId="52D88FB9" w14:textId="590E916F" w:rsidR="00F441A5" w:rsidRDefault="00F441A5" w:rsidP="00C40522">
      <w:pPr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14:paraId="1EEE3860" w14:textId="33F587AD" w:rsidR="00F441A5" w:rsidRDefault="00F441A5" w:rsidP="00C40522">
      <w:pPr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14:paraId="6D62D8A7" w14:textId="041E7296" w:rsidR="00F441A5" w:rsidRDefault="00F441A5" w:rsidP="00C40522">
      <w:pPr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14:paraId="1F1E97F8" w14:textId="73B8D6C3" w:rsidR="00F441A5" w:rsidRDefault="00F441A5" w:rsidP="00C40522">
      <w:pPr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14:paraId="1513F698" w14:textId="39E7F385" w:rsidR="00F441A5" w:rsidRDefault="00F441A5" w:rsidP="00C40522">
      <w:pPr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14:paraId="1276080A" w14:textId="551F2F7D" w:rsidR="00F441A5" w:rsidRDefault="00F441A5" w:rsidP="00C40522">
      <w:pPr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14:paraId="286DAFAB" w14:textId="2AA7BB13" w:rsidR="00F441A5" w:rsidRDefault="00F441A5" w:rsidP="00C40522">
      <w:pPr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14:paraId="7FC09347" w14:textId="5F32572B" w:rsidR="00F441A5" w:rsidRDefault="00F441A5" w:rsidP="00C40522">
      <w:pPr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14:paraId="2946F5AC" w14:textId="77777777" w:rsidR="0099308F" w:rsidRDefault="0099308F" w:rsidP="00C40522">
      <w:pPr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14:paraId="27F39AFD" w14:textId="591C44BF" w:rsidR="00B04DD0" w:rsidRDefault="00B04DD0" w:rsidP="00B04DD0">
      <w:pPr>
        <w:jc w:val="both"/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2C86419C" w14:textId="77777777" w:rsidR="00622CCE" w:rsidRDefault="00622CCE" w:rsidP="00B04DD0">
      <w:pPr>
        <w:jc w:val="both"/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119E10A4" w14:textId="318E836A" w:rsidR="00B04DD0" w:rsidRDefault="00B04DD0" w:rsidP="00B04DD0">
      <w:pPr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  <w:r w:rsidRPr="00A14552">
        <w:rPr>
          <w:rFonts w:ascii="Times New Roman" w:eastAsia="Calibri" w:hAnsi="Times New Roman" w:cs="Times New Roman"/>
          <w:b/>
          <w:bCs/>
          <w:sz w:val="24"/>
          <w:szCs w:val="24"/>
        </w:rPr>
        <w:lastRenderedPageBreak/>
        <w:t>Table S</w:t>
      </w:r>
      <w:r>
        <w:rPr>
          <w:rFonts w:ascii="Times New Roman" w:eastAsia="Calibri" w:hAnsi="Times New Roman" w:cs="Times New Roman"/>
          <w:b/>
          <w:bCs/>
          <w:sz w:val="24"/>
          <w:szCs w:val="24"/>
        </w:rPr>
        <w:t xml:space="preserve">2 </w:t>
      </w:r>
      <w:r w:rsidRPr="00F00FF4">
        <w:rPr>
          <w:rFonts w:eastAsia="Calibri" w:cs="Times New Roman"/>
          <w:b/>
          <w:bCs/>
          <w:szCs w:val="24"/>
        </w:rPr>
        <w:t>|</w:t>
      </w:r>
      <w:r w:rsidRPr="00A14552">
        <w:rPr>
          <w:rFonts w:ascii="Times New Roman" w:eastAsia="Calibri" w:hAnsi="Times New Roman" w:cs="Times New Roman"/>
          <w:sz w:val="24"/>
          <w:szCs w:val="24"/>
        </w:rPr>
        <w:t xml:space="preserve"> </w:t>
      </w:r>
      <w:r>
        <w:rPr>
          <w:rFonts w:ascii="Times New Roman" w:eastAsia="Calibri" w:hAnsi="Times New Roman" w:cs="Times New Roman"/>
          <w:sz w:val="24"/>
          <w:szCs w:val="24"/>
        </w:rPr>
        <w:t>Primers sequences employed in this study.</w:t>
      </w:r>
    </w:p>
    <w:tbl>
      <w:tblPr>
        <w:tblStyle w:val="PlainTable42"/>
        <w:tblpPr w:leftFromText="180" w:rightFromText="180" w:vertAnchor="page" w:horzAnchor="margin" w:tblpY="2437"/>
        <w:tblW w:w="5000" w:type="pct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444"/>
        <w:gridCol w:w="2216"/>
        <w:gridCol w:w="3945"/>
        <w:gridCol w:w="3756"/>
        <w:gridCol w:w="1599"/>
      </w:tblGrid>
      <w:tr w:rsidR="00E311C3" w:rsidRPr="00A14552" w14:paraId="048D9F50" w14:textId="77777777" w:rsidTr="00E311C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1C48F23" w14:textId="77777777" w:rsidR="00E311C3" w:rsidRPr="00A14552" w:rsidRDefault="00E311C3" w:rsidP="00E311C3">
            <w:pPr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A14552">
              <w:rPr>
                <w:rFonts w:asciiTheme="majorBidi" w:eastAsia="Calibri" w:hAnsiTheme="majorBidi" w:cstheme="majorBidi"/>
                <w:sz w:val="20"/>
                <w:szCs w:val="20"/>
              </w:rPr>
              <w:t>Gene</w:t>
            </w:r>
          </w:p>
        </w:tc>
        <w:tc>
          <w:tcPr>
            <w:tcW w:w="85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CB418E3" w14:textId="77777777" w:rsidR="00E311C3" w:rsidRPr="00A14552" w:rsidRDefault="00E311C3" w:rsidP="00E311C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0"/>
                <w:szCs w:val="20"/>
              </w:rPr>
            </w:pPr>
            <w:r>
              <w:rPr>
                <w:rFonts w:asciiTheme="majorBidi" w:eastAsia="Calibri" w:hAnsiTheme="majorBidi" w:cstheme="majorBidi"/>
                <w:sz w:val="20"/>
                <w:szCs w:val="20"/>
              </w:rPr>
              <w:t>Accession number</w:t>
            </w:r>
          </w:p>
        </w:tc>
        <w:tc>
          <w:tcPr>
            <w:tcW w:w="152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42BC13D" w14:textId="77777777" w:rsidR="00E311C3" w:rsidRPr="00A14552" w:rsidRDefault="00E311C3" w:rsidP="00E311C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A14552">
              <w:rPr>
                <w:rFonts w:asciiTheme="majorBidi" w:eastAsia="Calibri" w:hAnsiTheme="majorBidi" w:cstheme="majorBidi"/>
                <w:sz w:val="20"/>
                <w:szCs w:val="20"/>
              </w:rPr>
              <w:t>Forward primer (5′~3′)</w:t>
            </w:r>
          </w:p>
        </w:tc>
        <w:tc>
          <w:tcPr>
            <w:tcW w:w="144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DA115E8" w14:textId="77777777" w:rsidR="00E311C3" w:rsidRPr="00A14552" w:rsidRDefault="00E311C3" w:rsidP="00E311C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A14552">
              <w:rPr>
                <w:rFonts w:asciiTheme="majorBidi" w:eastAsia="Calibri" w:hAnsiTheme="majorBidi" w:cstheme="majorBidi"/>
                <w:sz w:val="20"/>
                <w:szCs w:val="20"/>
              </w:rPr>
              <w:t>Reverse primer (5′~3′)</w:t>
            </w:r>
          </w:p>
        </w:tc>
        <w:tc>
          <w:tcPr>
            <w:tcW w:w="61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7D22977" w14:textId="77777777" w:rsidR="00E311C3" w:rsidRPr="00A14552" w:rsidRDefault="00E311C3" w:rsidP="00E311C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A14552">
              <w:rPr>
                <w:rFonts w:asciiTheme="majorBidi" w:eastAsia="Calibri" w:hAnsiTheme="majorBidi" w:cstheme="majorBidi"/>
                <w:sz w:val="20"/>
                <w:szCs w:val="20"/>
              </w:rPr>
              <w:t>Reference</w:t>
            </w:r>
          </w:p>
        </w:tc>
      </w:tr>
      <w:tr w:rsidR="00E311C3" w:rsidRPr="00A14552" w14:paraId="0977B52D" w14:textId="77777777" w:rsidTr="00E311C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7" w:type="pct"/>
            <w:tcBorders>
              <w:top w:val="single" w:sz="4" w:space="0" w:color="auto"/>
            </w:tcBorders>
            <w:shd w:val="clear" w:color="auto" w:fill="auto"/>
          </w:tcPr>
          <w:p w14:paraId="482574D0" w14:textId="77777777" w:rsidR="00E311C3" w:rsidRPr="00093CE2" w:rsidRDefault="00E311C3" w:rsidP="00E311C3">
            <w:pPr>
              <w:rPr>
                <w:rFonts w:asciiTheme="majorBidi" w:eastAsia="Calibri" w:hAnsiTheme="majorBidi" w:cstheme="majorBidi"/>
                <w:b w:val="0"/>
                <w:bCs w:val="0"/>
                <w:sz w:val="20"/>
                <w:szCs w:val="20"/>
              </w:rPr>
            </w:pPr>
            <w:r w:rsidRPr="00093CE2">
              <w:rPr>
                <w:rFonts w:asciiTheme="majorBidi" w:eastAsia="Calibri" w:hAnsiTheme="majorBidi" w:cstheme="majorBidi"/>
                <w:b w:val="0"/>
                <w:bCs w:val="0"/>
                <w:sz w:val="20"/>
                <w:szCs w:val="20"/>
              </w:rPr>
              <w:t>18S rRNA</w:t>
            </w:r>
          </w:p>
        </w:tc>
        <w:tc>
          <w:tcPr>
            <w:tcW w:w="855" w:type="pct"/>
            <w:tcBorders>
              <w:top w:val="single" w:sz="4" w:space="0" w:color="auto"/>
            </w:tcBorders>
            <w:shd w:val="clear" w:color="auto" w:fill="auto"/>
          </w:tcPr>
          <w:p w14:paraId="5FFF249B" w14:textId="77777777" w:rsidR="00E311C3" w:rsidRPr="00A14552" w:rsidRDefault="00E311C3" w:rsidP="00E311C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eastAsia="Calibri" w:hAnsiTheme="majorBidi" w:cstheme="majorBidi"/>
                <w:color w:val="000000"/>
                <w:sz w:val="20"/>
                <w:szCs w:val="20"/>
              </w:rPr>
              <w:t>NR_003286</w:t>
            </w:r>
          </w:p>
        </w:tc>
        <w:tc>
          <w:tcPr>
            <w:tcW w:w="1522" w:type="pct"/>
            <w:tcBorders>
              <w:top w:val="single" w:sz="4" w:space="0" w:color="auto"/>
            </w:tcBorders>
            <w:shd w:val="clear" w:color="auto" w:fill="auto"/>
          </w:tcPr>
          <w:p w14:paraId="5A2C2E5E" w14:textId="77777777" w:rsidR="00E311C3" w:rsidRPr="00A14552" w:rsidRDefault="00E311C3" w:rsidP="00E311C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A14552">
              <w:rPr>
                <w:rFonts w:asciiTheme="majorBidi" w:eastAsia="Calibri" w:hAnsiTheme="majorBidi" w:cstheme="majorBidi"/>
                <w:color w:val="000000"/>
                <w:sz w:val="20"/>
                <w:szCs w:val="20"/>
              </w:rPr>
              <w:t>TGACTCAACACGGGAAACC</w:t>
            </w:r>
          </w:p>
        </w:tc>
        <w:tc>
          <w:tcPr>
            <w:tcW w:w="1449" w:type="pct"/>
            <w:tcBorders>
              <w:top w:val="single" w:sz="4" w:space="0" w:color="auto"/>
            </w:tcBorders>
            <w:shd w:val="clear" w:color="auto" w:fill="auto"/>
          </w:tcPr>
          <w:p w14:paraId="6BFBA0BD" w14:textId="77777777" w:rsidR="00E311C3" w:rsidRPr="00A14552" w:rsidRDefault="00E311C3" w:rsidP="00E311C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A14552">
              <w:rPr>
                <w:rFonts w:asciiTheme="majorBidi" w:eastAsia="Calibri" w:hAnsiTheme="majorBidi" w:cstheme="majorBidi"/>
                <w:color w:val="000000"/>
                <w:sz w:val="20"/>
                <w:szCs w:val="20"/>
              </w:rPr>
              <w:t>TCGCTCCACCAACTAAGAAC</w:t>
            </w:r>
          </w:p>
        </w:tc>
        <w:tc>
          <w:tcPr>
            <w:tcW w:w="617" w:type="pct"/>
            <w:tcBorders>
              <w:top w:val="single" w:sz="4" w:space="0" w:color="auto"/>
            </w:tcBorders>
            <w:shd w:val="clear" w:color="auto" w:fill="auto"/>
          </w:tcPr>
          <w:p w14:paraId="2F5275A3" w14:textId="7872F86F" w:rsidR="00E311C3" w:rsidRPr="00A14552" w:rsidRDefault="00E311C3" w:rsidP="00E311C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A14552">
              <w:rPr>
                <w:rFonts w:asciiTheme="majorBidi" w:eastAsia="Calibri" w:hAnsiTheme="majorBidi" w:cstheme="majorBidi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Theme="majorBidi" w:eastAsia="Calibri" w:hAnsiTheme="majorBidi" w:cstheme="majorBidi"/>
                <w:color w:val="000000"/>
                <w:sz w:val="20"/>
                <w:szCs w:val="20"/>
              </w:rPr>
              <w:instrText xml:space="preserve"> ADDIN EN.CITE &lt;EndNote&gt;&lt;Cite&gt;&lt;Author&gt;Bialesova&lt;/Author&gt;&lt;Year&gt;2017&lt;/Year&gt;&lt;RecNum&gt;122&lt;/RecNum&gt;&lt;DisplayText&gt;(1)&lt;/DisplayText&gt;&lt;record&gt;&lt;rec-number&gt;122&lt;/rec-number&gt;&lt;foreign-keys&gt;&lt;key app="EN" db-id="99fffedrm0p0wwet5pxvtvwgtrvx00stt0fs" timestamp="1612883305"&gt;122&lt;/key&gt;&lt;/foreign-keys&gt;&lt;ref-type name="Journal Article"&gt;17&lt;/ref-type&gt;&lt;contributors&gt;&lt;authors&gt;&lt;author&gt;Bialesova, Lucia&lt;/author&gt;&lt;author&gt;Kulyté, Agné&lt;/author&gt;&lt;author&gt;Petrus, Paul&lt;/author&gt;&lt;author&gt;Sinha, Indranil&lt;/author&gt;&lt;author&gt;Laurencikiene, Jurga&lt;/author&gt;&lt;author&gt;Zhao, Chunyan&lt;/author&gt;&lt;author&gt;Wright, Karin Dahlman&lt;/author&gt;&lt;author&gt;Arner, Peter&lt;/author&gt;&lt;author&gt;Dahlman, Ingrid&lt;/author&gt;&lt;/authors&gt;&lt;/contributors&gt;&lt;titles&gt;&lt;title&gt;Epigenetic Regulation of PLIN1 in Obese Women and its Relation to Lipolysis&lt;/title&gt;&lt;secondary-title&gt;Scientific Reports&lt;/secondary-title&gt;&lt;/titles&gt;&lt;periodical&gt;&lt;full-title&gt;Scientific Reports&lt;/full-title&gt;&lt;/periodical&gt;&lt;pages&gt;10152&lt;/pages&gt;&lt;volume&gt;7&lt;/volume&gt;&lt;number&gt;1&lt;/number&gt;&lt;dates&gt;&lt;year&gt;2017&lt;/year&gt;&lt;pub-dates&gt;&lt;date&gt;2017/08/31&lt;/date&gt;&lt;/pub-dates&gt;&lt;/dates&gt;&lt;isbn&gt;2045-2322&lt;/isbn&gt;&lt;urls&gt;&lt;related-urls&gt;&lt;url&gt;https://doi.org/10.1038/s41598-017-09232-y&lt;/url&gt;&lt;/related-urls&gt;&lt;/urls&gt;&lt;electronic-resource-num&gt;10.1038/s41598-017-09232-y&lt;/electronic-resource-num&gt;&lt;/record&gt;&lt;/Cite&gt;&lt;/EndNote&gt;</w:instrText>
            </w:r>
            <w:r w:rsidRPr="00A14552">
              <w:rPr>
                <w:rFonts w:asciiTheme="majorBidi" w:eastAsia="Calibri" w:hAnsiTheme="majorBidi" w:cstheme="majorBid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color w:val="000000"/>
                <w:sz w:val="20"/>
                <w:szCs w:val="20"/>
              </w:rPr>
              <w:t>(</w:t>
            </w:r>
            <w:hyperlink w:anchor="_ENREF_1" w:tooltip="Bialesova, 2017 #122" w:history="1">
              <w:r w:rsidR="00C46635">
                <w:rPr>
                  <w:rFonts w:asciiTheme="majorBidi" w:eastAsia="Calibri" w:hAnsiTheme="majorBidi" w:cstheme="majorBidi"/>
                  <w:noProof/>
                  <w:color w:val="000000"/>
                  <w:sz w:val="20"/>
                  <w:szCs w:val="20"/>
                </w:rPr>
                <w:t>1</w:t>
              </w:r>
            </w:hyperlink>
            <w:r>
              <w:rPr>
                <w:rFonts w:asciiTheme="majorBidi" w:eastAsia="Calibri" w:hAnsiTheme="majorBidi" w:cstheme="majorBidi"/>
                <w:noProof/>
                <w:color w:val="000000"/>
                <w:sz w:val="20"/>
                <w:szCs w:val="20"/>
              </w:rPr>
              <w:t>)</w:t>
            </w:r>
            <w:r w:rsidRPr="00A14552">
              <w:rPr>
                <w:rFonts w:asciiTheme="majorBidi" w:eastAsia="Calibri" w:hAnsiTheme="majorBidi" w:cstheme="majorBidi"/>
                <w:color w:val="000000"/>
                <w:sz w:val="20"/>
                <w:szCs w:val="20"/>
              </w:rPr>
              <w:fldChar w:fldCharType="end"/>
            </w:r>
          </w:p>
        </w:tc>
      </w:tr>
      <w:tr w:rsidR="00E311C3" w:rsidRPr="00A14552" w14:paraId="59E9CAB0" w14:textId="77777777" w:rsidTr="00E311C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7" w:type="pct"/>
            <w:shd w:val="clear" w:color="auto" w:fill="auto"/>
          </w:tcPr>
          <w:p w14:paraId="506E3359" w14:textId="77777777" w:rsidR="00E311C3" w:rsidRPr="00093CE2" w:rsidRDefault="00E311C3" w:rsidP="00E311C3">
            <w:pPr>
              <w:rPr>
                <w:rFonts w:asciiTheme="majorBidi" w:eastAsia="Calibri" w:hAnsiTheme="majorBidi" w:cstheme="majorBidi"/>
                <w:b w:val="0"/>
                <w:bCs w:val="0"/>
                <w:sz w:val="20"/>
                <w:szCs w:val="20"/>
              </w:rPr>
            </w:pPr>
            <w:r w:rsidRPr="00093CE2">
              <w:rPr>
                <w:rFonts w:asciiTheme="majorBidi" w:eastAsia="Calibri" w:hAnsiTheme="majorBidi" w:cstheme="majorBidi"/>
                <w:b w:val="0"/>
                <w:bCs w:val="0"/>
                <w:sz w:val="20"/>
                <w:szCs w:val="20"/>
              </w:rPr>
              <w:t>CYP4F3</w:t>
            </w:r>
          </w:p>
        </w:tc>
        <w:tc>
          <w:tcPr>
            <w:tcW w:w="855" w:type="pct"/>
            <w:shd w:val="clear" w:color="auto" w:fill="auto"/>
          </w:tcPr>
          <w:p w14:paraId="2EB4B96C" w14:textId="77777777" w:rsidR="00E311C3" w:rsidRDefault="00E311C3" w:rsidP="00E311C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color w:val="000000"/>
                <w:sz w:val="20"/>
                <w:szCs w:val="20"/>
              </w:rPr>
            </w:pPr>
            <w:r w:rsidRPr="00CC3EF9">
              <w:rPr>
                <w:rFonts w:asciiTheme="majorBidi" w:eastAsia="Calibri" w:hAnsiTheme="majorBidi" w:cstheme="majorBidi"/>
                <w:sz w:val="20"/>
                <w:szCs w:val="20"/>
              </w:rPr>
              <w:t>NM_000896.3</w:t>
            </w:r>
          </w:p>
        </w:tc>
        <w:tc>
          <w:tcPr>
            <w:tcW w:w="1522" w:type="pct"/>
            <w:shd w:val="clear" w:color="auto" w:fill="auto"/>
          </w:tcPr>
          <w:p w14:paraId="663A20C6" w14:textId="77777777" w:rsidR="00E311C3" w:rsidRPr="00A14552" w:rsidRDefault="00E311C3" w:rsidP="00E311C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color w:val="000000"/>
                <w:sz w:val="20"/>
                <w:szCs w:val="20"/>
              </w:rPr>
            </w:pPr>
            <w:r w:rsidRPr="00A14552">
              <w:rPr>
                <w:rFonts w:asciiTheme="majorBidi" w:eastAsia="Calibri" w:hAnsiTheme="majorBidi" w:cstheme="majorBidi"/>
                <w:sz w:val="20"/>
                <w:szCs w:val="20"/>
              </w:rPr>
              <w:t>CTCATGACCTTGGACAGTC</w:t>
            </w:r>
          </w:p>
        </w:tc>
        <w:tc>
          <w:tcPr>
            <w:tcW w:w="1449" w:type="pct"/>
            <w:shd w:val="clear" w:color="auto" w:fill="auto"/>
          </w:tcPr>
          <w:p w14:paraId="5F084324" w14:textId="77777777" w:rsidR="00E311C3" w:rsidRPr="00A14552" w:rsidRDefault="00E311C3" w:rsidP="00E311C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color w:val="000000"/>
                <w:sz w:val="20"/>
                <w:szCs w:val="20"/>
              </w:rPr>
            </w:pPr>
            <w:r w:rsidRPr="00A14552">
              <w:rPr>
                <w:rFonts w:asciiTheme="majorBidi" w:eastAsia="Calibri" w:hAnsiTheme="majorBidi" w:cstheme="majorBidi"/>
                <w:sz w:val="20"/>
                <w:szCs w:val="20"/>
              </w:rPr>
              <w:t>GTACAGGAGGATCTGCTG</w:t>
            </w:r>
          </w:p>
        </w:tc>
        <w:tc>
          <w:tcPr>
            <w:tcW w:w="617" w:type="pct"/>
            <w:shd w:val="clear" w:color="auto" w:fill="auto"/>
          </w:tcPr>
          <w:p w14:paraId="5B04958B" w14:textId="77777777" w:rsidR="00E311C3" w:rsidRPr="00A14552" w:rsidRDefault="00E311C3" w:rsidP="00E311C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color w:val="000000"/>
                <w:sz w:val="20"/>
                <w:szCs w:val="20"/>
              </w:rPr>
            </w:pPr>
            <w:r w:rsidRPr="00A14552">
              <w:rPr>
                <w:rFonts w:asciiTheme="majorBidi" w:eastAsia="Calibri" w:hAnsiTheme="majorBidi" w:cstheme="majorBidi"/>
                <w:sz w:val="20"/>
                <w:szCs w:val="20"/>
              </w:rPr>
              <w:t>Current study</w:t>
            </w:r>
          </w:p>
        </w:tc>
      </w:tr>
      <w:tr w:rsidR="00E311C3" w:rsidRPr="00A14552" w14:paraId="6011EE45" w14:textId="77777777" w:rsidTr="00E311C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7" w:type="pct"/>
            <w:shd w:val="clear" w:color="auto" w:fill="auto"/>
          </w:tcPr>
          <w:p w14:paraId="7911AFEE" w14:textId="77777777" w:rsidR="00E311C3" w:rsidRPr="00093CE2" w:rsidRDefault="00E311C3" w:rsidP="00E311C3">
            <w:pPr>
              <w:rPr>
                <w:rFonts w:asciiTheme="majorBidi" w:eastAsia="Calibri" w:hAnsiTheme="majorBidi" w:cstheme="majorBidi"/>
                <w:b w:val="0"/>
                <w:bCs w:val="0"/>
                <w:sz w:val="20"/>
                <w:szCs w:val="20"/>
              </w:rPr>
            </w:pPr>
            <w:r w:rsidRPr="00093CE2">
              <w:rPr>
                <w:rFonts w:asciiTheme="majorBidi" w:eastAsia="Calibri" w:hAnsiTheme="majorBidi" w:cstheme="majorBidi"/>
                <w:b w:val="0"/>
                <w:bCs w:val="0"/>
                <w:sz w:val="20"/>
                <w:szCs w:val="20"/>
              </w:rPr>
              <w:t>VEGFA</w:t>
            </w:r>
          </w:p>
        </w:tc>
        <w:tc>
          <w:tcPr>
            <w:tcW w:w="855" w:type="pct"/>
            <w:shd w:val="clear" w:color="auto" w:fill="auto"/>
          </w:tcPr>
          <w:p w14:paraId="3697302D" w14:textId="77777777" w:rsidR="00E311C3" w:rsidRPr="00CC3EF9" w:rsidRDefault="00E311C3" w:rsidP="00E311C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CC3EF9">
              <w:rPr>
                <w:rFonts w:asciiTheme="majorBidi" w:eastAsia="Calibri" w:hAnsiTheme="majorBidi" w:cstheme="majorBidi"/>
                <w:sz w:val="20"/>
                <w:szCs w:val="20"/>
              </w:rPr>
              <w:t>NM_001025366.3</w:t>
            </w:r>
          </w:p>
        </w:tc>
        <w:tc>
          <w:tcPr>
            <w:tcW w:w="1522" w:type="pct"/>
            <w:shd w:val="clear" w:color="auto" w:fill="auto"/>
          </w:tcPr>
          <w:p w14:paraId="61200BC8" w14:textId="769BF1E7" w:rsidR="00E311C3" w:rsidRPr="00A14552" w:rsidRDefault="00E311C3" w:rsidP="00E311C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A14552">
              <w:rPr>
                <w:rFonts w:asciiTheme="majorBidi" w:eastAsia="Calibri" w:hAnsiTheme="majorBidi" w:cstheme="majorBidi"/>
                <w:sz w:val="20"/>
                <w:szCs w:val="20"/>
              </w:rPr>
              <w:t xml:space="preserve">GCAGAATCATCACGAAGTGGTG </w:t>
            </w:r>
            <w:r w:rsidRPr="00A14552">
              <w:rPr>
                <w:rFonts w:asciiTheme="majorBidi" w:eastAsia="Calibri" w:hAnsiTheme="majorBidi" w:cstheme="majorBidi"/>
                <w:sz w:val="20"/>
                <w:szCs w:val="20"/>
              </w:rPr>
              <w:fldChar w:fldCharType="begin">
                <w:fldData xml:space="preserve">PEVuZE5vdGU+PENpdGU+PEF1dGhvcj5IYW5sb248L0F1dGhvcj48WWVhcj4yMDE5PC9ZZWFyPjxS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</w:fldData>
              </w:fldChar>
            </w:r>
            <w:r>
              <w:rPr>
                <w:rFonts w:asciiTheme="majorBidi" w:eastAsia="Calibri" w:hAnsiTheme="majorBidi" w:cstheme="majorBidi"/>
                <w:sz w:val="20"/>
                <w:szCs w:val="20"/>
              </w:rPr>
              <w:instrText xml:space="preserve"> ADDIN EN.CITE </w:instrText>
            </w:r>
            <w:r>
              <w:rPr>
                <w:rFonts w:asciiTheme="majorBidi" w:eastAsia="Calibri" w:hAnsiTheme="majorBidi" w:cstheme="majorBidi"/>
                <w:sz w:val="20"/>
                <w:szCs w:val="20"/>
              </w:rPr>
              <w:fldChar w:fldCharType="begin">
                <w:fldData xml:space="preserve">PEVuZE5vdGU+PENpdGU+PEF1dGhvcj5IYW5sb248L0F1dGhvcj48WWVhcj4yMDE5PC9ZZWFyPjxS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</w:fldData>
              </w:fldChar>
            </w:r>
            <w:r>
              <w:rPr>
                <w:rFonts w:asciiTheme="majorBidi" w:eastAsia="Calibri" w:hAnsiTheme="majorBidi" w:cstheme="majorBidi"/>
                <w:sz w:val="20"/>
                <w:szCs w:val="20"/>
              </w:rPr>
              <w:instrText xml:space="preserve"> ADDIN EN.CITE.DATA </w:instrText>
            </w:r>
            <w:r>
              <w:rPr>
                <w:rFonts w:asciiTheme="majorBidi" w:eastAsia="Calibri" w:hAnsiTheme="majorBidi" w:cstheme="majorBidi"/>
                <w:sz w:val="20"/>
                <w:szCs w:val="20"/>
              </w:rPr>
            </w:r>
            <w:r>
              <w:rPr>
                <w:rFonts w:asciiTheme="majorBidi" w:eastAsia="Calibri" w:hAnsiTheme="majorBidi" w:cstheme="majorBidi"/>
                <w:sz w:val="20"/>
                <w:szCs w:val="20"/>
              </w:rPr>
              <w:fldChar w:fldCharType="end"/>
            </w:r>
            <w:r w:rsidRPr="00A14552">
              <w:rPr>
                <w:rFonts w:asciiTheme="majorBidi" w:eastAsia="Calibri" w:hAnsiTheme="majorBidi" w:cstheme="majorBidi"/>
                <w:sz w:val="20"/>
                <w:szCs w:val="20"/>
              </w:rPr>
            </w:r>
            <w:r w:rsidRPr="00A14552">
              <w:rPr>
                <w:rFonts w:asciiTheme="majorBidi" w:eastAsia="Calibri" w:hAnsiTheme="majorBidi" w:cstheme="majorBidi"/>
                <w:sz w:val="20"/>
                <w:szCs w:val="20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20"/>
                <w:szCs w:val="20"/>
              </w:rPr>
              <w:t>(</w:t>
            </w:r>
            <w:hyperlink w:anchor="_ENREF_2" w:tooltip="Hanlon, 2019 #121" w:history="1">
              <w:r w:rsidR="00C46635">
                <w:rPr>
                  <w:rFonts w:asciiTheme="majorBidi" w:eastAsia="Calibri" w:hAnsiTheme="majorBidi" w:cstheme="majorBidi"/>
                  <w:noProof/>
                  <w:sz w:val="20"/>
                  <w:szCs w:val="20"/>
                </w:rPr>
                <w:t>2</w:t>
              </w:r>
            </w:hyperlink>
            <w:r>
              <w:rPr>
                <w:rFonts w:asciiTheme="majorBidi" w:eastAsia="Calibri" w:hAnsiTheme="majorBidi" w:cstheme="majorBidi"/>
                <w:noProof/>
                <w:sz w:val="20"/>
                <w:szCs w:val="20"/>
              </w:rPr>
              <w:t>)</w:t>
            </w:r>
            <w:r w:rsidRPr="00A14552">
              <w:rPr>
                <w:rFonts w:asciiTheme="majorBidi" w:eastAsia="Calibr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449" w:type="pct"/>
            <w:shd w:val="clear" w:color="auto" w:fill="auto"/>
          </w:tcPr>
          <w:p w14:paraId="2570E4E7" w14:textId="77777777" w:rsidR="00E311C3" w:rsidRPr="00A14552" w:rsidRDefault="00E311C3" w:rsidP="00E311C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127235">
              <w:rPr>
                <w:rFonts w:asciiTheme="majorBidi" w:eastAsia="Calibri" w:hAnsiTheme="majorBidi" w:cstheme="majorBidi"/>
                <w:sz w:val="20"/>
                <w:szCs w:val="20"/>
              </w:rPr>
              <w:t>CATCAGGGTACTCCTGGAAGAT</w:t>
            </w:r>
          </w:p>
        </w:tc>
        <w:tc>
          <w:tcPr>
            <w:tcW w:w="617" w:type="pct"/>
            <w:shd w:val="clear" w:color="auto" w:fill="auto"/>
          </w:tcPr>
          <w:p w14:paraId="770A454F" w14:textId="77777777" w:rsidR="00E311C3" w:rsidRPr="00A14552" w:rsidRDefault="00E311C3" w:rsidP="00E311C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0"/>
                <w:szCs w:val="20"/>
              </w:rPr>
            </w:pPr>
            <w:r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  <w:t>Current study</w:t>
            </w:r>
          </w:p>
        </w:tc>
      </w:tr>
      <w:tr w:rsidR="00E311C3" w:rsidRPr="00A14552" w14:paraId="06E52AF0" w14:textId="77777777" w:rsidTr="00E311C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7" w:type="pct"/>
            <w:shd w:val="clear" w:color="auto" w:fill="auto"/>
          </w:tcPr>
          <w:p w14:paraId="2AEEAF99" w14:textId="77777777" w:rsidR="00E311C3" w:rsidRPr="00093CE2" w:rsidRDefault="00E311C3" w:rsidP="00E311C3">
            <w:pPr>
              <w:rPr>
                <w:rFonts w:asciiTheme="majorBidi" w:eastAsia="Calibri" w:hAnsiTheme="majorBidi" w:cstheme="majorBidi"/>
                <w:b w:val="0"/>
                <w:bCs w:val="0"/>
                <w:sz w:val="20"/>
                <w:szCs w:val="20"/>
              </w:rPr>
            </w:pPr>
            <w:r w:rsidRPr="00093CE2">
              <w:rPr>
                <w:rFonts w:asciiTheme="majorBidi" w:eastAsia="Calibri" w:hAnsiTheme="majorBidi" w:cstheme="majorBidi"/>
                <w:b w:val="0"/>
                <w:bCs w:val="0"/>
                <w:sz w:val="20"/>
                <w:szCs w:val="20"/>
              </w:rPr>
              <w:t>MMP-9</w:t>
            </w:r>
          </w:p>
        </w:tc>
        <w:tc>
          <w:tcPr>
            <w:tcW w:w="855" w:type="pct"/>
            <w:shd w:val="clear" w:color="auto" w:fill="auto"/>
          </w:tcPr>
          <w:p w14:paraId="21D354F4" w14:textId="77777777" w:rsidR="00E311C3" w:rsidRPr="00A14552" w:rsidRDefault="00E311C3" w:rsidP="00E311C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color w:val="000000"/>
                <w:sz w:val="20"/>
                <w:szCs w:val="20"/>
              </w:rPr>
            </w:pPr>
            <w:r w:rsidRPr="00CC3EF9">
              <w:rPr>
                <w:rFonts w:asciiTheme="majorBidi" w:eastAsia="Calibri" w:hAnsiTheme="majorBidi" w:cstheme="majorBidi"/>
                <w:color w:val="000000"/>
                <w:sz w:val="20"/>
                <w:szCs w:val="20"/>
              </w:rPr>
              <w:t>NM_004994.3</w:t>
            </w:r>
          </w:p>
        </w:tc>
        <w:tc>
          <w:tcPr>
            <w:tcW w:w="1522" w:type="pct"/>
            <w:shd w:val="clear" w:color="auto" w:fill="auto"/>
          </w:tcPr>
          <w:p w14:paraId="436EDC59" w14:textId="77777777" w:rsidR="00E311C3" w:rsidRPr="00A14552" w:rsidRDefault="00E311C3" w:rsidP="00E311C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1C12FE">
              <w:rPr>
                <w:rFonts w:asciiTheme="majorBidi" w:eastAsia="Calibri" w:hAnsiTheme="majorBidi" w:cstheme="majorBidi"/>
                <w:color w:val="000000"/>
                <w:sz w:val="20"/>
                <w:szCs w:val="20"/>
              </w:rPr>
              <w:t>GCCACTACTGTGCCTTTG</w:t>
            </w:r>
          </w:p>
        </w:tc>
        <w:tc>
          <w:tcPr>
            <w:tcW w:w="1449" w:type="pct"/>
            <w:shd w:val="clear" w:color="auto" w:fill="auto"/>
          </w:tcPr>
          <w:p w14:paraId="0F0815A8" w14:textId="77777777" w:rsidR="00E311C3" w:rsidRPr="00A14552" w:rsidRDefault="00E311C3" w:rsidP="00E311C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1C12FE">
              <w:rPr>
                <w:rFonts w:asciiTheme="majorBidi" w:eastAsia="Calibri" w:hAnsiTheme="majorBidi" w:cstheme="majorBidi"/>
                <w:color w:val="000000"/>
                <w:sz w:val="20"/>
                <w:szCs w:val="20"/>
              </w:rPr>
              <w:t>CCCTCAGAGAATCGCCAG</w:t>
            </w:r>
          </w:p>
        </w:tc>
        <w:tc>
          <w:tcPr>
            <w:tcW w:w="617" w:type="pct"/>
            <w:shd w:val="clear" w:color="auto" w:fill="auto"/>
          </w:tcPr>
          <w:p w14:paraId="443380E8" w14:textId="77777777" w:rsidR="00E311C3" w:rsidRPr="00A14552" w:rsidRDefault="00E311C3" w:rsidP="00E311C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0"/>
                <w:szCs w:val="20"/>
              </w:rPr>
            </w:pPr>
            <w:r>
              <w:rPr>
                <w:rFonts w:asciiTheme="majorBidi" w:eastAsia="Calibri" w:hAnsiTheme="majorBidi" w:cstheme="majorBidi"/>
                <w:sz w:val="20"/>
                <w:szCs w:val="20"/>
              </w:rPr>
              <w:t>Current study</w:t>
            </w:r>
          </w:p>
        </w:tc>
      </w:tr>
      <w:tr w:rsidR="00E311C3" w:rsidRPr="00A14552" w14:paraId="11A9436E" w14:textId="77777777" w:rsidTr="00E311C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7" w:type="pct"/>
            <w:shd w:val="clear" w:color="auto" w:fill="auto"/>
          </w:tcPr>
          <w:p w14:paraId="20ACE6D2" w14:textId="77777777" w:rsidR="00E311C3" w:rsidRPr="00093CE2" w:rsidRDefault="00E311C3" w:rsidP="00E311C3">
            <w:pPr>
              <w:rPr>
                <w:rFonts w:asciiTheme="majorBidi" w:eastAsia="Calibri" w:hAnsiTheme="majorBidi" w:cstheme="majorBidi"/>
                <w:b w:val="0"/>
                <w:bCs w:val="0"/>
                <w:sz w:val="20"/>
                <w:szCs w:val="20"/>
              </w:rPr>
            </w:pPr>
            <w:r w:rsidRPr="00093CE2">
              <w:rPr>
                <w:rFonts w:asciiTheme="majorBidi" w:eastAsia="Calibri" w:hAnsiTheme="majorBidi" w:cstheme="majorBidi"/>
                <w:b w:val="0"/>
                <w:bCs w:val="0"/>
                <w:sz w:val="20"/>
                <w:szCs w:val="20"/>
              </w:rPr>
              <w:t>IL-8</w:t>
            </w:r>
          </w:p>
        </w:tc>
        <w:tc>
          <w:tcPr>
            <w:tcW w:w="855" w:type="pct"/>
            <w:shd w:val="clear" w:color="auto" w:fill="auto"/>
          </w:tcPr>
          <w:p w14:paraId="241FD185" w14:textId="77777777" w:rsidR="00E311C3" w:rsidRPr="001C12FE" w:rsidRDefault="00E311C3" w:rsidP="00E311C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color w:val="000000"/>
                <w:sz w:val="20"/>
                <w:szCs w:val="20"/>
              </w:rPr>
            </w:pPr>
            <w:r w:rsidRPr="00CC3EF9">
              <w:rPr>
                <w:rFonts w:asciiTheme="majorBidi" w:eastAsia="Calibri" w:hAnsiTheme="majorBidi" w:cstheme="majorBidi"/>
                <w:color w:val="000000"/>
                <w:sz w:val="20"/>
                <w:szCs w:val="20"/>
              </w:rPr>
              <w:t>NM_000584.4</w:t>
            </w:r>
          </w:p>
        </w:tc>
        <w:tc>
          <w:tcPr>
            <w:tcW w:w="1522" w:type="pct"/>
            <w:shd w:val="clear" w:color="auto" w:fill="auto"/>
          </w:tcPr>
          <w:p w14:paraId="73B59CE0" w14:textId="77777777" w:rsidR="00E311C3" w:rsidRPr="00A14552" w:rsidRDefault="00E311C3" w:rsidP="00E311C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613B00">
              <w:rPr>
                <w:rFonts w:asciiTheme="majorBidi" w:eastAsia="Calibri" w:hAnsiTheme="majorBidi" w:cstheme="majorBidi"/>
                <w:color w:val="000000"/>
                <w:sz w:val="20"/>
                <w:szCs w:val="20"/>
              </w:rPr>
              <w:t>GAGAGTGATTGAGAGTGGACCAC</w:t>
            </w:r>
          </w:p>
        </w:tc>
        <w:tc>
          <w:tcPr>
            <w:tcW w:w="1449" w:type="pct"/>
            <w:shd w:val="clear" w:color="auto" w:fill="auto"/>
          </w:tcPr>
          <w:p w14:paraId="19503B1B" w14:textId="77777777" w:rsidR="00E311C3" w:rsidRPr="00A14552" w:rsidRDefault="00E311C3" w:rsidP="00E311C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613B00">
              <w:rPr>
                <w:rFonts w:asciiTheme="majorBidi" w:eastAsia="Calibri" w:hAnsiTheme="majorBidi" w:cstheme="majorBidi"/>
                <w:color w:val="000000"/>
                <w:sz w:val="20"/>
                <w:szCs w:val="20"/>
              </w:rPr>
              <w:t>CACAACCCTCTGCACCCAGTTT</w:t>
            </w:r>
          </w:p>
        </w:tc>
        <w:tc>
          <w:tcPr>
            <w:tcW w:w="617" w:type="pct"/>
            <w:shd w:val="clear" w:color="auto" w:fill="auto"/>
          </w:tcPr>
          <w:p w14:paraId="35F84CDB" w14:textId="1980A6A1" w:rsidR="00E311C3" w:rsidRPr="00A14552" w:rsidRDefault="00E311C3" w:rsidP="00E311C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A14552">
              <w:rPr>
                <w:rFonts w:asciiTheme="majorBidi" w:eastAsia="Calibri" w:hAnsiTheme="majorBidi" w:cstheme="majorBidi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Theme="majorBidi" w:eastAsia="Calibri" w:hAnsiTheme="majorBidi" w:cstheme="majorBidi"/>
                <w:color w:val="000000"/>
                <w:sz w:val="20"/>
                <w:szCs w:val="20"/>
              </w:rPr>
              <w:instrText xml:space="preserve"> ADDIN EN.CITE &lt;EndNote&gt;&lt;Cite&gt;&lt;Author&gt;Zhu&lt;/Author&gt;&lt;Year&gt;1995&lt;/Year&gt;&lt;RecNum&gt;33&lt;/RecNum&gt;&lt;DisplayText&gt;(3)&lt;/DisplayText&gt;&lt;record&gt;&lt;rec-number&gt;33&lt;/rec-number&gt;&lt;foreign-keys&gt;&lt;key app="EN" db-id="99fffedrm0p0wwet5pxvtvwgtrvx00stt0fs" timestamp="1610542854"&gt;33&lt;/key&gt;&lt;/foreign-keys&gt;&lt;ref-type name="Journal Article"&gt;17&lt;/ref-type&gt;&lt;contributors&gt;&lt;authors&gt;&lt;author&gt;Zhu, Y.&lt;/author&gt;&lt;author&gt;Schieber, E. B.&lt;/author&gt;&lt;author&gt;McGiff, J. C.&lt;/author&gt;&lt;author&gt;Balazy, M.&lt;/author&gt;&lt;/authors&gt;&lt;/contributors&gt;&lt;auth-address&gt;Department of Pharmacology, New York Medical College, Valhalla 10595, USA.&lt;/auth-address&gt;&lt;titles&gt;&lt;title&gt;Identification of arachidonate P-450 metabolites in human platelet phospholipids&lt;/title&gt;&lt;secondary-title&gt;Hypertension&lt;/secondary-title&gt;&lt;alt-title&gt;Hypertension (Dallas, Tex. : 1979)&lt;/alt-title&gt;&lt;/titles&gt;&lt;periodical&gt;&lt;full-title&gt;Hypertension&lt;/full-title&gt;&lt;abbr-1&gt;Hypertension (Dallas, Tex. : 1979)&lt;/abbr-1&gt;&lt;/periodical&gt;&lt;alt-periodical&gt;&lt;full-title&gt;Hypertension&lt;/full-title&gt;&lt;abbr-1&gt;Hypertension (Dallas, Tex. : 1979)&lt;/abbr-1&gt;&lt;/alt-periodical&gt;&lt;pages&gt;854-9&lt;/pages&gt;&lt;volume&gt;25&lt;/volume&gt;&lt;number&gt;4 Pt 2&lt;/number&gt;&lt;edition&gt;1995/04/01&lt;/edition&gt;&lt;keywords&gt;&lt;keyword&gt;8,11,14-Eicosatrienoic Acid/analogs &amp;amp; derivatives/metabolism&lt;/keyword&gt;&lt;keyword&gt;Arachidonic Acid/*metabolism&lt;/keyword&gt;&lt;keyword&gt;Blood Platelets/*metabolism&lt;/keyword&gt;&lt;keyword&gt;Chromatography, High Pressure Liquid&lt;/keyword&gt;&lt;keyword&gt;Cytochrome P-450 Enzyme System/*metabolism&lt;/keyword&gt;&lt;keyword&gt;Gas Chromatography-Mass Spectrometry&lt;/keyword&gt;&lt;keyword&gt;Humans&lt;/keyword&gt;&lt;keyword&gt;Hydroxyeicosatetraenoic Acids/metabolism&lt;/keyword&gt;&lt;keyword&gt;Phospholipids/*metabolism&lt;/keyword&gt;&lt;/keywords&gt;&lt;dates&gt;&lt;year&gt;1995&lt;/year&gt;&lt;pub-dates&gt;&lt;date&gt;Apr&lt;/date&gt;&lt;/pub-dates&gt;&lt;/dates&gt;&lt;isbn&gt;0194-911X (Print)&amp;#xD;0194-911x&lt;/isbn&gt;&lt;accession-num&gt;7721444&lt;/accession-num&gt;&lt;urls&gt;&lt;/urls&gt;&lt;electronic-resource-num&gt;10.1161/01.hyp.25.4.854&lt;/electronic-resource-num&gt;&lt;remote-database-provider&gt;Nlm&lt;/remote-database-provider&gt;&lt;language&gt;eng&lt;/language&gt;&lt;/record&gt;&lt;/Cite&gt;&lt;/EndNote&gt;</w:instrText>
            </w:r>
            <w:r w:rsidRPr="00A14552">
              <w:rPr>
                <w:rFonts w:asciiTheme="majorBidi" w:eastAsia="Calibri" w:hAnsiTheme="majorBidi" w:cstheme="majorBid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color w:val="000000"/>
                <w:sz w:val="20"/>
                <w:szCs w:val="20"/>
              </w:rPr>
              <w:t>(</w:t>
            </w:r>
            <w:hyperlink w:anchor="_ENREF_3" w:tooltip="Zhu, 1995 #33" w:history="1">
              <w:r w:rsidR="00C46635">
                <w:rPr>
                  <w:rFonts w:asciiTheme="majorBidi" w:eastAsia="Calibri" w:hAnsiTheme="majorBidi" w:cstheme="majorBidi"/>
                  <w:noProof/>
                  <w:color w:val="000000"/>
                  <w:sz w:val="20"/>
                  <w:szCs w:val="20"/>
                </w:rPr>
                <w:t>3</w:t>
              </w:r>
            </w:hyperlink>
            <w:r>
              <w:rPr>
                <w:rFonts w:asciiTheme="majorBidi" w:eastAsia="Calibri" w:hAnsiTheme="majorBidi" w:cstheme="majorBidi"/>
                <w:noProof/>
                <w:color w:val="000000"/>
                <w:sz w:val="20"/>
                <w:szCs w:val="20"/>
              </w:rPr>
              <w:t>)</w:t>
            </w:r>
            <w:r w:rsidRPr="00A14552">
              <w:rPr>
                <w:rFonts w:asciiTheme="majorBidi" w:eastAsia="Calibri" w:hAnsiTheme="majorBidi" w:cstheme="majorBidi"/>
                <w:color w:val="000000"/>
                <w:sz w:val="20"/>
                <w:szCs w:val="20"/>
              </w:rPr>
              <w:fldChar w:fldCharType="end"/>
            </w:r>
          </w:p>
        </w:tc>
      </w:tr>
      <w:tr w:rsidR="00E311C3" w:rsidRPr="00A14552" w14:paraId="54101918" w14:textId="77777777" w:rsidTr="00E311C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7" w:type="pct"/>
            <w:shd w:val="clear" w:color="auto" w:fill="auto"/>
          </w:tcPr>
          <w:p w14:paraId="258C8C95" w14:textId="77777777" w:rsidR="00E311C3" w:rsidRPr="00093CE2" w:rsidRDefault="00E311C3" w:rsidP="00E311C3">
            <w:pPr>
              <w:rPr>
                <w:rFonts w:asciiTheme="majorBidi" w:eastAsia="Calibri" w:hAnsiTheme="majorBidi" w:cstheme="majorBidi"/>
                <w:b w:val="0"/>
                <w:bCs w:val="0"/>
                <w:sz w:val="20"/>
                <w:szCs w:val="20"/>
              </w:rPr>
            </w:pPr>
            <w:r w:rsidRPr="00093CE2">
              <w:rPr>
                <w:rFonts w:asciiTheme="majorBidi" w:eastAsia="Calibri" w:hAnsiTheme="majorBidi" w:cstheme="majorBidi"/>
                <w:b w:val="0"/>
                <w:bCs w:val="0"/>
                <w:sz w:val="20"/>
                <w:szCs w:val="20"/>
              </w:rPr>
              <w:t>TLR2</w:t>
            </w:r>
          </w:p>
        </w:tc>
        <w:tc>
          <w:tcPr>
            <w:tcW w:w="855" w:type="pct"/>
            <w:shd w:val="clear" w:color="auto" w:fill="auto"/>
          </w:tcPr>
          <w:p w14:paraId="1BF9FDC2" w14:textId="77777777" w:rsidR="00E311C3" w:rsidRPr="00A14552" w:rsidRDefault="00E311C3" w:rsidP="00E311C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CC3EF9">
              <w:rPr>
                <w:rFonts w:asciiTheme="majorBidi" w:eastAsia="Calibri" w:hAnsiTheme="majorBidi" w:cstheme="majorBidi"/>
                <w:color w:val="000000"/>
                <w:sz w:val="20"/>
                <w:szCs w:val="20"/>
              </w:rPr>
              <w:t>NM_001318787.2</w:t>
            </w:r>
          </w:p>
        </w:tc>
        <w:tc>
          <w:tcPr>
            <w:tcW w:w="1522" w:type="pct"/>
            <w:shd w:val="clear" w:color="auto" w:fill="auto"/>
          </w:tcPr>
          <w:p w14:paraId="6088B5D8" w14:textId="77777777" w:rsidR="00E311C3" w:rsidRPr="00A14552" w:rsidRDefault="00E311C3" w:rsidP="00E311C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A14552">
              <w:rPr>
                <w:rFonts w:asciiTheme="majorBidi" w:eastAsia="Calibri" w:hAnsiTheme="majorBidi" w:cstheme="majorBidi"/>
                <w:color w:val="000000"/>
                <w:sz w:val="20"/>
                <w:szCs w:val="20"/>
              </w:rPr>
              <w:t>AGACCTGTCCCTGAACCCTAT</w:t>
            </w:r>
          </w:p>
        </w:tc>
        <w:tc>
          <w:tcPr>
            <w:tcW w:w="1449" w:type="pct"/>
            <w:shd w:val="clear" w:color="auto" w:fill="auto"/>
          </w:tcPr>
          <w:p w14:paraId="77B50C69" w14:textId="77777777" w:rsidR="00E311C3" w:rsidRPr="00A14552" w:rsidRDefault="00E311C3" w:rsidP="00E311C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A14552">
              <w:rPr>
                <w:rFonts w:asciiTheme="majorBidi" w:eastAsia="Calibri" w:hAnsiTheme="majorBidi" w:cstheme="majorBidi"/>
                <w:color w:val="000000"/>
                <w:sz w:val="20"/>
                <w:szCs w:val="20"/>
              </w:rPr>
              <w:t>CGATGGACTTCTAAACCAGCCA</w:t>
            </w:r>
          </w:p>
        </w:tc>
        <w:tc>
          <w:tcPr>
            <w:tcW w:w="617" w:type="pct"/>
            <w:shd w:val="clear" w:color="auto" w:fill="auto"/>
          </w:tcPr>
          <w:p w14:paraId="77AA1C64" w14:textId="42E3330A" w:rsidR="00E311C3" w:rsidRPr="00A14552" w:rsidRDefault="00E311C3" w:rsidP="00E311C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A14552">
              <w:rPr>
                <w:rFonts w:asciiTheme="majorBidi" w:eastAsia="Calibri" w:hAnsiTheme="majorBidi" w:cstheme="majorBidi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Theme="majorBidi" w:eastAsia="Calibri" w:hAnsiTheme="majorBidi" w:cstheme="majorBidi"/>
                <w:color w:val="000000"/>
                <w:sz w:val="20"/>
                <w:szCs w:val="20"/>
              </w:rPr>
              <w:instrText xml:space="preserve"> ADDIN EN.CITE &lt;EndNote&gt;&lt;Cite&gt;&lt;Author&gt;Li&lt;/Author&gt;&lt;Year&gt;2016&lt;/Year&gt;&lt;RecNum&gt;126&lt;/RecNum&gt;&lt;DisplayText&gt;(4)&lt;/DisplayText&gt;&lt;record&gt;&lt;rec-number&gt;126&lt;/rec-number&gt;&lt;foreign-keys&gt;&lt;key app="EN" db-id="99fffedrm0p0wwet5pxvtvwgtrvx00stt0fs" timestamp="1612885294"&gt;126&lt;/key&gt;&lt;/foreign-keys&gt;&lt;ref-type name="Journal Article"&gt;17&lt;/ref-type&gt;&lt;contributors&gt;&lt;authors&gt;&lt;author&gt;Li, Xiaoxia&lt;/author&gt;&lt;author&gt;Wang, Shihua&lt;/author&gt;&lt;author&gt;Zhu, Rongjia&lt;/author&gt;&lt;author&gt;Li, Hongling&lt;/author&gt;&lt;author&gt;Han, Qin&lt;/author&gt;&lt;author&gt;Zhao, Robert Chunhua&lt;/author&gt;&lt;/authors&gt;&lt;/contributors&gt;&lt;titles&gt;&lt;title&gt;Lung tumor exosomes induce a pro-inflammatory phenotype in mesenchymal stem cells via NFκB-TLR signaling pathway&lt;/title&gt;&lt;secondary-title&gt;Journal of Hematology &amp;amp; Oncology&lt;/secondary-title&gt;&lt;/titles&gt;&lt;periodical&gt;&lt;full-title&gt;Journal of Hematology &amp;amp; Oncology&lt;/full-title&gt;&lt;/periodical&gt;&lt;pages&gt;42&lt;/pages&gt;&lt;volume&gt;9&lt;/volume&gt;&lt;number&gt;1&lt;/number&gt;&lt;dates&gt;&lt;year&gt;2016&lt;/year&gt;&lt;pub-dates&gt;&lt;date&gt;2016/04/18&lt;/date&gt;&lt;/pub-dates&gt;&lt;/dates&gt;&lt;isbn&gt;1756-8722&lt;/isbn&gt;&lt;urls&gt;&lt;related-urls&gt;&lt;url&gt;https://doi.org/10.1186/s13045-016-0269-y&lt;/url&gt;&lt;/related-urls&gt;&lt;/urls&gt;&lt;electronic-resource-num&gt;10.1186/s13045-016-0269-y&lt;/electronic-resource-num&gt;&lt;/record&gt;&lt;/Cite&gt;&lt;/EndNote&gt;</w:instrText>
            </w:r>
            <w:r w:rsidRPr="00A14552">
              <w:rPr>
                <w:rFonts w:asciiTheme="majorBidi" w:eastAsia="Calibri" w:hAnsiTheme="majorBidi" w:cstheme="majorBid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color w:val="000000"/>
                <w:sz w:val="20"/>
                <w:szCs w:val="20"/>
              </w:rPr>
              <w:t>(</w:t>
            </w:r>
            <w:hyperlink w:anchor="_ENREF_4" w:tooltip="Li, 2016 #126" w:history="1">
              <w:r w:rsidR="00C46635">
                <w:rPr>
                  <w:rFonts w:asciiTheme="majorBidi" w:eastAsia="Calibri" w:hAnsiTheme="majorBidi" w:cstheme="majorBidi"/>
                  <w:noProof/>
                  <w:color w:val="000000"/>
                  <w:sz w:val="20"/>
                  <w:szCs w:val="20"/>
                </w:rPr>
                <w:t>4</w:t>
              </w:r>
            </w:hyperlink>
            <w:r>
              <w:rPr>
                <w:rFonts w:asciiTheme="majorBidi" w:eastAsia="Calibri" w:hAnsiTheme="majorBidi" w:cstheme="majorBidi"/>
                <w:noProof/>
                <w:color w:val="000000"/>
                <w:sz w:val="20"/>
                <w:szCs w:val="20"/>
              </w:rPr>
              <w:t>)</w:t>
            </w:r>
            <w:r w:rsidRPr="00A14552">
              <w:rPr>
                <w:rFonts w:asciiTheme="majorBidi" w:eastAsia="Calibri" w:hAnsiTheme="majorBidi" w:cstheme="majorBidi"/>
                <w:color w:val="000000"/>
                <w:sz w:val="20"/>
                <w:szCs w:val="20"/>
              </w:rPr>
              <w:fldChar w:fldCharType="end"/>
            </w:r>
          </w:p>
        </w:tc>
      </w:tr>
      <w:tr w:rsidR="00E311C3" w:rsidRPr="00A14552" w14:paraId="1CF78A82" w14:textId="77777777" w:rsidTr="00E311C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7" w:type="pct"/>
            <w:shd w:val="clear" w:color="auto" w:fill="auto"/>
          </w:tcPr>
          <w:p w14:paraId="089F95CC" w14:textId="77777777" w:rsidR="00E311C3" w:rsidRPr="00093CE2" w:rsidRDefault="00E311C3" w:rsidP="00E311C3">
            <w:pPr>
              <w:rPr>
                <w:rFonts w:asciiTheme="majorBidi" w:eastAsia="Calibri" w:hAnsiTheme="majorBidi" w:cstheme="majorBidi"/>
                <w:b w:val="0"/>
                <w:bCs w:val="0"/>
                <w:sz w:val="20"/>
                <w:szCs w:val="20"/>
              </w:rPr>
            </w:pPr>
            <w:r w:rsidRPr="00093CE2">
              <w:rPr>
                <w:rFonts w:asciiTheme="majorBidi" w:eastAsia="Calibri" w:hAnsiTheme="majorBidi" w:cstheme="majorBidi"/>
                <w:b w:val="0"/>
                <w:bCs w:val="0"/>
                <w:sz w:val="20"/>
                <w:szCs w:val="20"/>
              </w:rPr>
              <w:t>IL-17A</w:t>
            </w:r>
          </w:p>
        </w:tc>
        <w:tc>
          <w:tcPr>
            <w:tcW w:w="855" w:type="pct"/>
            <w:shd w:val="clear" w:color="auto" w:fill="auto"/>
          </w:tcPr>
          <w:p w14:paraId="6D42720C" w14:textId="77777777" w:rsidR="00E311C3" w:rsidRPr="00A14552" w:rsidRDefault="00E311C3" w:rsidP="00E311C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CC3EF9">
              <w:rPr>
                <w:rFonts w:asciiTheme="majorBidi" w:eastAsia="Calibri" w:hAnsiTheme="majorBidi" w:cstheme="majorBidi"/>
                <w:sz w:val="20"/>
                <w:szCs w:val="20"/>
              </w:rPr>
              <w:t>NM_002190.3</w:t>
            </w:r>
          </w:p>
        </w:tc>
        <w:tc>
          <w:tcPr>
            <w:tcW w:w="1522" w:type="pct"/>
            <w:shd w:val="clear" w:color="auto" w:fill="auto"/>
          </w:tcPr>
          <w:p w14:paraId="291E2661" w14:textId="77777777" w:rsidR="00E311C3" w:rsidRPr="00A14552" w:rsidRDefault="00E311C3" w:rsidP="00E311C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613B00">
              <w:rPr>
                <w:rFonts w:asciiTheme="majorBidi" w:eastAsia="Calibri" w:hAnsiTheme="majorBidi" w:cstheme="majorBidi"/>
                <w:sz w:val="20"/>
                <w:szCs w:val="20"/>
              </w:rPr>
              <w:t>CCCCAGTTGATTGGAAGAAA</w:t>
            </w:r>
          </w:p>
        </w:tc>
        <w:tc>
          <w:tcPr>
            <w:tcW w:w="1449" w:type="pct"/>
            <w:shd w:val="clear" w:color="auto" w:fill="auto"/>
          </w:tcPr>
          <w:p w14:paraId="04B31FFF" w14:textId="77777777" w:rsidR="00E311C3" w:rsidRPr="00A14552" w:rsidRDefault="00E311C3" w:rsidP="00E311C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613B00">
              <w:rPr>
                <w:rFonts w:asciiTheme="majorBidi" w:eastAsia="Calibri" w:hAnsiTheme="majorBidi" w:cstheme="majorBidi"/>
                <w:sz w:val="20"/>
                <w:szCs w:val="20"/>
              </w:rPr>
              <w:t>TTCGTGGGATTGTGATTCCT</w:t>
            </w:r>
          </w:p>
        </w:tc>
        <w:tc>
          <w:tcPr>
            <w:tcW w:w="617" w:type="pct"/>
            <w:shd w:val="clear" w:color="auto" w:fill="auto"/>
          </w:tcPr>
          <w:p w14:paraId="66DF3B6C" w14:textId="4E95E2AE" w:rsidR="00E311C3" w:rsidRPr="00A14552" w:rsidRDefault="00E311C3" w:rsidP="00E311C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0"/>
                <w:szCs w:val="20"/>
              </w:rPr>
            </w:pPr>
            <w:r>
              <w:rPr>
                <w:rFonts w:asciiTheme="majorBidi" w:eastAsia="Calibr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20"/>
                <w:szCs w:val="20"/>
              </w:rPr>
              <w:instrText xml:space="preserve"> ADDIN EN.CITE &lt;EndNote&gt;&lt;Cite&gt;&lt;Author&gt;Schindler&lt;/Author&gt;&lt;Year&gt;2017&lt;/Year&gt;&lt;RecNum&gt;203&lt;/RecNum&gt;&lt;DisplayText&gt;(5)&lt;/DisplayText&gt;&lt;record&gt;&lt;rec-number&gt;203&lt;/rec-number&gt;&lt;foreign-keys&gt;&lt;key app="EN" db-id="99fffedrm0p0wwet5pxvtvwgtrvx00stt0fs" timestamp="1614415750"&gt;203&lt;/key&gt;&lt;/foreign-keys&gt;&lt;ref-type name="Journal Article"&gt;17&lt;/ref-type&gt;&lt;contributors&gt;&lt;authors&gt;&lt;author&gt;Schindler, Theresa Isabell&lt;/author&gt;&lt;author&gt;Wagner, Johanna-Josophina&lt;/author&gt;&lt;author&gt;Goedicke-Fritz, Sybelle&lt;/author&gt;&lt;author&gt;Rogosch, Tobias&lt;/author&gt;&lt;author&gt;Coccejus, Verena&lt;/author&gt;&lt;author&gt;Laudenbach, Verena&lt;/author&gt;&lt;author&gt;Nikolaizik, Wilfried&lt;/author&gt;&lt;author&gt;Härtel, Christoph&lt;/author&gt;&lt;author&gt;Maier, Rolf Felix&lt;/author&gt;&lt;author&gt;Kerzel, Sebastian&lt;/author&gt;&lt;author&gt;Zemlin, Michael&lt;/author&gt;&lt;/authors&gt;&lt;/contributors&gt;&lt;titles&gt;&lt;title&gt;T(H)17 Cell Frequency in Peripheral Blood Is Elevated in Overweight Children without Chronic Inflammatory Diseases&lt;/title&gt;&lt;secondary-title&gt;Frontiers in immunology&lt;/secondary-title&gt;&lt;alt-title&gt;Front Immunol&lt;/alt-title&gt;&lt;/titles&gt;&lt;periodical&gt;&lt;full-title&gt;Front Immunol&lt;/full-title&gt;&lt;abbr-1&gt;Frontiers in immunology&lt;/abbr-1&gt;&lt;/periodical&gt;&lt;alt-periodical&gt;&lt;full-title&gt;Front Immunol&lt;/full-title&gt;&lt;abbr-1&gt;Frontiers in immunology&lt;/abbr-1&gt;&lt;/alt-periodical&gt;&lt;pages&gt;1543&lt;/pages&gt;&lt;volume&gt;8&lt;/volume&gt;&lt;keywords&gt;&lt;keyword&gt;IL-17A&lt;/keyword&gt;&lt;keyword&gt;TH17 cells&lt;/keyword&gt;&lt;keyword&gt;children&lt;/keyword&gt;&lt;keyword&gt;inflammation&lt;/keyword&gt;&lt;keyword&gt;overweight&lt;/keyword&gt;&lt;keyword&gt;receptor-related orphan receptor C&lt;/keyword&gt;&lt;/keywords&gt;&lt;dates&gt;&lt;year&gt;2017&lt;/year&gt;&lt;/dates&gt;&lt;publisher&gt;Frontiers Media S.A.&lt;/publisher&gt;&lt;isbn&gt;1664-3224&lt;/isbn&gt;&lt;accession-num&gt;29201026&lt;/accession-num&gt;&lt;urls&gt;&lt;related-urls&gt;&lt;url&gt;https://pubmed.ncbi.nlm.nih.gov/29201026&lt;/url&gt;&lt;url&gt;https://www.ncbi.nlm.nih.gov/pmc/articles/PMC5696328/&lt;/url&gt;&lt;/related-urls&gt;&lt;/urls&gt;&lt;electronic-resource-num&gt;10.3389/fimmu.2017.01543&lt;/electronic-resource-num&gt;&lt;remote-database-name&gt;PubMed&lt;/remote-database-name&gt;&lt;language&gt;eng&lt;/language&gt;&lt;/record&gt;&lt;/Cite&gt;&lt;/EndNote&gt;</w:instrText>
            </w:r>
            <w:r>
              <w:rPr>
                <w:rFonts w:asciiTheme="majorBidi" w:eastAsia="Calibri" w:hAnsiTheme="majorBidi" w:cstheme="majorBidi"/>
                <w:sz w:val="20"/>
                <w:szCs w:val="20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20"/>
                <w:szCs w:val="20"/>
              </w:rPr>
              <w:t>(</w:t>
            </w:r>
            <w:hyperlink w:anchor="_ENREF_5" w:tooltip="Schindler, 2017 #203" w:history="1">
              <w:r w:rsidR="00C46635">
                <w:rPr>
                  <w:rFonts w:asciiTheme="majorBidi" w:eastAsia="Calibri" w:hAnsiTheme="majorBidi" w:cstheme="majorBidi"/>
                  <w:noProof/>
                  <w:sz w:val="20"/>
                  <w:szCs w:val="20"/>
                </w:rPr>
                <w:t>5</w:t>
              </w:r>
            </w:hyperlink>
            <w:r>
              <w:rPr>
                <w:rFonts w:asciiTheme="majorBidi" w:eastAsia="Calibri" w:hAnsiTheme="majorBidi" w:cstheme="majorBidi"/>
                <w:noProof/>
                <w:sz w:val="20"/>
                <w:szCs w:val="20"/>
              </w:rPr>
              <w:t>)</w:t>
            </w:r>
            <w:r>
              <w:rPr>
                <w:rFonts w:asciiTheme="majorBidi" w:eastAsia="Calibr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E311C3" w:rsidRPr="00A14552" w14:paraId="5D5CD819" w14:textId="77777777" w:rsidTr="00E311C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7" w:type="pct"/>
            <w:shd w:val="clear" w:color="auto" w:fill="auto"/>
          </w:tcPr>
          <w:p w14:paraId="5F8962C2" w14:textId="77777777" w:rsidR="00E311C3" w:rsidRPr="00093CE2" w:rsidRDefault="00E311C3" w:rsidP="00E311C3">
            <w:pPr>
              <w:rPr>
                <w:rFonts w:asciiTheme="majorBidi" w:eastAsia="Calibri" w:hAnsiTheme="majorBidi" w:cstheme="majorBidi"/>
                <w:b w:val="0"/>
                <w:bCs w:val="0"/>
                <w:sz w:val="20"/>
                <w:szCs w:val="20"/>
              </w:rPr>
            </w:pPr>
            <w:r w:rsidRPr="00093CE2">
              <w:rPr>
                <w:rFonts w:asciiTheme="majorBidi" w:eastAsia="Calibri" w:hAnsiTheme="majorBidi" w:cstheme="majorBidi"/>
                <w:b w:val="0"/>
                <w:bCs w:val="0"/>
                <w:sz w:val="20"/>
                <w:szCs w:val="20"/>
              </w:rPr>
              <w:t>TLR4</w:t>
            </w:r>
          </w:p>
        </w:tc>
        <w:tc>
          <w:tcPr>
            <w:tcW w:w="855" w:type="pct"/>
            <w:shd w:val="clear" w:color="auto" w:fill="auto"/>
          </w:tcPr>
          <w:p w14:paraId="349E9BE5" w14:textId="77777777" w:rsidR="00E311C3" w:rsidRPr="00613B00" w:rsidRDefault="00E311C3" w:rsidP="00E311C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color w:val="000000"/>
                <w:sz w:val="20"/>
                <w:szCs w:val="20"/>
              </w:rPr>
            </w:pPr>
            <w:r w:rsidRPr="00CC3EF9">
              <w:rPr>
                <w:rFonts w:asciiTheme="majorBidi" w:eastAsia="Calibri" w:hAnsiTheme="majorBidi" w:cstheme="majorBidi"/>
                <w:sz w:val="20"/>
                <w:szCs w:val="20"/>
              </w:rPr>
              <w:t>NM_003266.4</w:t>
            </w:r>
          </w:p>
        </w:tc>
        <w:tc>
          <w:tcPr>
            <w:tcW w:w="1522" w:type="pct"/>
            <w:shd w:val="clear" w:color="auto" w:fill="auto"/>
          </w:tcPr>
          <w:p w14:paraId="43CF7DDA" w14:textId="77777777" w:rsidR="00E311C3" w:rsidRPr="00613B00" w:rsidRDefault="00E311C3" w:rsidP="00E311C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A14552">
              <w:rPr>
                <w:rFonts w:asciiTheme="majorBidi" w:eastAsia="Calibri" w:hAnsiTheme="majorBidi" w:cstheme="majorBidi"/>
                <w:sz w:val="20"/>
                <w:szCs w:val="20"/>
              </w:rPr>
              <w:t>AGACCTGTCCCTGAACCCTAT</w:t>
            </w:r>
          </w:p>
        </w:tc>
        <w:tc>
          <w:tcPr>
            <w:tcW w:w="1449" w:type="pct"/>
            <w:shd w:val="clear" w:color="auto" w:fill="auto"/>
          </w:tcPr>
          <w:p w14:paraId="0A1BEFFC" w14:textId="77777777" w:rsidR="00E311C3" w:rsidRPr="00613B00" w:rsidRDefault="00E311C3" w:rsidP="00E311C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A14552">
              <w:rPr>
                <w:rFonts w:asciiTheme="majorBidi" w:eastAsia="Calibri" w:hAnsiTheme="majorBidi" w:cstheme="majorBidi"/>
                <w:sz w:val="20"/>
                <w:szCs w:val="20"/>
              </w:rPr>
              <w:t>CGATGGACTTCTAAACCAGCCA</w:t>
            </w:r>
          </w:p>
        </w:tc>
        <w:tc>
          <w:tcPr>
            <w:tcW w:w="617" w:type="pct"/>
            <w:shd w:val="clear" w:color="auto" w:fill="auto"/>
          </w:tcPr>
          <w:p w14:paraId="6CD25D94" w14:textId="36BD85FA" w:rsidR="00E311C3" w:rsidRPr="00A14552" w:rsidRDefault="00E311C3" w:rsidP="00E311C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A14552">
              <w:rPr>
                <w:rFonts w:asciiTheme="majorBidi" w:eastAsia="Calibr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20"/>
                <w:szCs w:val="20"/>
              </w:rPr>
              <w:instrText xml:space="preserve"> ADDIN EN.CITE &lt;EndNote&gt;&lt;Cite&gt;&lt;Author&gt;Wang&lt;/Author&gt;&lt;Year&gt;2016&lt;/Year&gt;&lt;RecNum&gt;115&lt;/RecNum&gt;&lt;DisplayText&gt;(6)&lt;/DisplayText&gt;&lt;record&gt;&lt;rec-number&gt;115&lt;/rec-number&gt;&lt;foreign-keys&gt;&lt;key app="EN" db-id="99fffedrm0p0wwet5pxvtvwgtrvx00stt0fs" timestamp="1612772054"&gt;115&lt;/key&gt;&lt;/foreign-keys&gt;&lt;ref-type name="Journal Article"&gt;17&lt;/ref-type&gt;&lt;contributors&gt;&lt;authors&gt;&lt;author&gt;Wang, Shihua&lt;/author&gt;&lt;author&gt;Li, Xiaoxia&lt;/author&gt;&lt;author&gt;Zhao, Robert Chunhua&lt;/author&gt;&lt;/authors&gt;&lt;secondary-authors&gt;&lt;author&gt;Liebau, Stefan&lt;/author&gt;&lt;/secondary-authors&gt;&lt;/contributors&gt;&lt;titles&gt;&lt;title&gt;Transcriptome Analysis of Long Noncoding RNAs in Toll-Like Receptor 3-Activated Mesenchymal Stem Cells&lt;/title&gt;&lt;secondary-title&gt;Stem Cells International&lt;/secondary-title&gt;&lt;/titles&gt;&lt;periodical&gt;&lt;full-title&gt;Stem Cells International&lt;/full-title&gt;&lt;/periodical&gt;&lt;pages&gt;6205485&lt;/pages&gt;&lt;volume&gt;2016&lt;/volume&gt;&lt;dates&gt;&lt;year&gt;2016&lt;/year&gt;&lt;pub-dates&gt;&lt;date&gt;2015/11/23&lt;/date&gt;&lt;/pub-dates&gt;&lt;/dates&gt;&lt;publisher&gt;Hindawi Publishing Corporation&lt;/publisher&gt;&lt;isbn&gt;1687-966X&lt;/isbn&gt;&lt;urls&gt;&lt;related-urls&gt;&lt;url&gt;https://doi.org/10.1155/2016/6205485&lt;/url&gt;&lt;/related-urls&gt;&lt;/urls&gt;&lt;electronic-resource-num&gt;10.1155/2016/6205485&lt;/electronic-resource-num&gt;&lt;/record&gt;&lt;/Cite&gt;&lt;/EndNote&gt;</w:instrText>
            </w:r>
            <w:r w:rsidRPr="00A14552">
              <w:rPr>
                <w:rFonts w:asciiTheme="majorBidi" w:eastAsia="Calibri" w:hAnsiTheme="majorBidi" w:cstheme="majorBidi"/>
                <w:sz w:val="20"/>
                <w:szCs w:val="20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20"/>
                <w:szCs w:val="20"/>
              </w:rPr>
              <w:t>(</w:t>
            </w:r>
            <w:hyperlink w:anchor="_ENREF_6" w:tooltip="Wang, 2016 #115" w:history="1">
              <w:r w:rsidR="00C46635">
                <w:rPr>
                  <w:rFonts w:asciiTheme="majorBidi" w:eastAsia="Calibri" w:hAnsiTheme="majorBidi" w:cstheme="majorBidi"/>
                  <w:noProof/>
                  <w:sz w:val="20"/>
                  <w:szCs w:val="20"/>
                </w:rPr>
                <w:t>6</w:t>
              </w:r>
            </w:hyperlink>
            <w:r>
              <w:rPr>
                <w:rFonts w:asciiTheme="majorBidi" w:eastAsia="Calibri" w:hAnsiTheme="majorBidi" w:cstheme="majorBidi"/>
                <w:noProof/>
                <w:sz w:val="20"/>
                <w:szCs w:val="20"/>
              </w:rPr>
              <w:t>)</w:t>
            </w:r>
            <w:r w:rsidRPr="00A14552">
              <w:rPr>
                <w:rFonts w:asciiTheme="majorBidi" w:eastAsia="Calibr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E311C3" w:rsidRPr="00A14552" w14:paraId="7469A9BB" w14:textId="77777777" w:rsidTr="00E311C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7" w:type="pct"/>
            <w:shd w:val="clear" w:color="auto" w:fill="auto"/>
          </w:tcPr>
          <w:p w14:paraId="4DDB0F1F" w14:textId="77777777" w:rsidR="00E311C3" w:rsidRPr="00093CE2" w:rsidRDefault="00E311C3" w:rsidP="00E311C3">
            <w:pPr>
              <w:rPr>
                <w:rFonts w:asciiTheme="majorBidi" w:eastAsia="Calibri" w:hAnsiTheme="majorBidi" w:cstheme="majorBidi"/>
                <w:b w:val="0"/>
                <w:bCs w:val="0"/>
                <w:sz w:val="20"/>
                <w:szCs w:val="20"/>
              </w:rPr>
            </w:pPr>
            <w:r w:rsidRPr="00093CE2">
              <w:rPr>
                <w:rFonts w:asciiTheme="majorBidi" w:eastAsia="Calibri" w:hAnsiTheme="majorBidi" w:cstheme="majorBidi"/>
                <w:b w:val="0"/>
                <w:bCs w:val="0"/>
                <w:sz w:val="20"/>
                <w:szCs w:val="20"/>
              </w:rPr>
              <w:t>IL-6</w:t>
            </w:r>
          </w:p>
        </w:tc>
        <w:tc>
          <w:tcPr>
            <w:tcW w:w="855" w:type="pct"/>
            <w:shd w:val="clear" w:color="auto" w:fill="auto"/>
          </w:tcPr>
          <w:p w14:paraId="67E00282" w14:textId="77777777" w:rsidR="00E311C3" w:rsidRPr="00613B00" w:rsidRDefault="00E311C3" w:rsidP="00E311C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CC3EF9">
              <w:rPr>
                <w:rFonts w:asciiTheme="majorBidi" w:eastAsia="Calibri" w:hAnsiTheme="majorBidi" w:cstheme="majorBidi"/>
                <w:sz w:val="20"/>
                <w:szCs w:val="20"/>
              </w:rPr>
              <w:t>NM_000600.5</w:t>
            </w:r>
          </w:p>
        </w:tc>
        <w:tc>
          <w:tcPr>
            <w:tcW w:w="1522" w:type="pct"/>
            <w:shd w:val="clear" w:color="auto" w:fill="auto"/>
          </w:tcPr>
          <w:p w14:paraId="17CD24CC" w14:textId="77777777" w:rsidR="00E311C3" w:rsidRPr="00613B00" w:rsidRDefault="00E311C3" w:rsidP="00E311C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A14552">
              <w:rPr>
                <w:rFonts w:asciiTheme="majorBidi" w:eastAsia="Calibri" w:hAnsiTheme="majorBidi" w:cstheme="majorBidi"/>
                <w:sz w:val="20"/>
                <w:szCs w:val="20"/>
              </w:rPr>
              <w:t>AGACAGCCACTCACCTCTTCAG</w:t>
            </w:r>
          </w:p>
        </w:tc>
        <w:tc>
          <w:tcPr>
            <w:tcW w:w="1449" w:type="pct"/>
            <w:shd w:val="clear" w:color="auto" w:fill="auto"/>
          </w:tcPr>
          <w:p w14:paraId="34096B58" w14:textId="77777777" w:rsidR="00E311C3" w:rsidRPr="00613B00" w:rsidRDefault="00E311C3" w:rsidP="00E311C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A14552">
              <w:rPr>
                <w:rFonts w:asciiTheme="majorBidi" w:eastAsia="Calibri" w:hAnsiTheme="majorBidi" w:cstheme="majorBidi"/>
                <w:sz w:val="20"/>
                <w:szCs w:val="20"/>
              </w:rPr>
              <w:t>TTCTGCCAGTGCCTCTTTGCTG</w:t>
            </w:r>
          </w:p>
        </w:tc>
        <w:tc>
          <w:tcPr>
            <w:tcW w:w="617" w:type="pct"/>
            <w:shd w:val="clear" w:color="auto" w:fill="auto"/>
          </w:tcPr>
          <w:p w14:paraId="6867E283" w14:textId="5178DD45" w:rsidR="00E311C3" w:rsidRPr="00A14552" w:rsidRDefault="00E311C3" w:rsidP="00E311C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A14552">
              <w:rPr>
                <w:rFonts w:asciiTheme="majorBidi" w:eastAsia="Calibri" w:hAnsiTheme="majorBidi" w:cstheme="majorBidi"/>
                <w:sz w:val="20"/>
                <w:szCs w:val="20"/>
              </w:rPr>
              <w:fldChar w:fldCharType="begin">
                <w:fldData xml:space="preserve">PEVuZE5vdGU+PENpdGU+PEF1dGhvcj5CYWxpbnQ8L0F1dGhvcj48WWVhcj4yMDE5PC9ZZWFyPjxS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</w:fldData>
              </w:fldChar>
            </w:r>
            <w:r>
              <w:rPr>
                <w:rFonts w:asciiTheme="majorBidi" w:eastAsia="Calibri" w:hAnsiTheme="majorBidi" w:cstheme="majorBidi"/>
                <w:sz w:val="20"/>
                <w:szCs w:val="20"/>
              </w:rPr>
              <w:instrText xml:space="preserve"> ADDIN EN.CITE </w:instrText>
            </w:r>
            <w:r>
              <w:rPr>
                <w:rFonts w:asciiTheme="majorBidi" w:eastAsia="Calibri" w:hAnsiTheme="majorBidi" w:cstheme="majorBidi"/>
                <w:sz w:val="20"/>
                <w:szCs w:val="20"/>
              </w:rPr>
              <w:fldChar w:fldCharType="begin">
                <w:fldData xml:space="preserve">PEVuZE5vdGU+PENpdGU+PEF1dGhvcj5CYWxpbnQ8L0F1dGhvcj48WWVhcj4yMDE5PC9ZZWFyPjxS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</w:fldData>
              </w:fldChar>
            </w:r>
            <w:r>
              <w:rPr>
                <w:rFonts w:asciiTheme="majorBidi" w:eastAsia="Calibri" w:hAnsiTheme="majorBidi" w:cstheme="majorBidi"/>
                <w:sz w:val="20"/>
                <w:szCs w:val="20"/>
              </w:rPr>
              <w:instrText xml:space="preserve"> ADDIN EN.CITE.DATA </w:instrText>
            </w:r>
            <w:r>
              <w:rPr>
                <w:rFonts w:asciiTheme="majorBidi" w:eastAsia="Calibri" w:hAnsiTheme="majorBidi" w:cstheme="majorBidi"/>
                <w:sz w:val="20"/>
                <w:szCs w:val="20"/>
              </w:rPr>
            </w:r>
            <w:r>
              <w:rPr>
                <w:rFonts w:asciiTheme="majorBidi" w:eastAsia="Calibri" w:hAnsiTheme="majorBidi" w:cstheme="majorBidi"/>
                <w:sz w:val="20"/>
                <w:szCs w:val="20"/>
              </w:rPr>
              <w:fldChar w:fldCharType="end"/>
            </w:r>
            <w:r w:rsidRPr="00A14552">
              <w:rPr>
                <w:rFonts w:asciiTheme="majorBidi" w:eastAsia="Calibri" w:hAnsiTheme="majorBidi" w:cstheme="majorBidi"/>
                <w:sz w:val="20"/>
                <w:szCs w:val="20"/>
              </w:rPr>
            </w:r>
            <w:r w:rsidRPr="00A14552">
              <w:rPr>
                <w:rFonts w:asciiTheme="majorBidi" w:eastAsia="Calibri" w:hAnsiTheme="majorBidi" w:cstheme="majorBidi"/>
                <w:sz w:val="20"/>
                <w:szCs w:val="20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20"/>
                <w:szCs w:val="20"/>
              </w:rPr>
              <w:t>(</w:t>
            </w:r>
            <w:hyperlink w:anchor="_ENREF_7" w:tooltip="Balint, 2019 #124" w:history="1">
              <w:r w:rsidR="00C46635">
                <w:rPr>
                  <w:rFonts w:asciiTheme="majorBidi" w:eastAsia="Calibri" w:hAnsiTheme="majorBidi" w:cstheme="majorBidi"/>
                  <w:noProof/>
                  <w:sz w:val="20"/>
                  <w:szCs w:val="20"/>
                </w:rPr>
                <w:t>7</w:t>
              </w:r>
            </w:hyperlink>
            <w:r>
              <w:rPr>
                <w:rFonts w:asciiTheme="majorBidi" w:eastAsia="Calibri" w:hAnsiTheme="majorBidi" w:cstheme="majorBidi"/>
                <w:noProof/>
                <w:sz w:val="20"/>
                <w:szCs w:val="20"/>
              </w:rPr>
              <w:t>)</w:t>
            </w:r>
            <w:r w:rsidRPr="00A14552">
              <w:rPr>
                <w:rFonts w:asciiTheme="majorBidi" w:eastAsia="Calibr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E311C3" w:rsidRPr="00A14552" w14:paraId="6F4A4136" w14:textId="77777777" w:rsidTr="00E311C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7" w:type="pct"/>
            <w:shd w:val="clear" w:color="auto" w:fill="auto"/>
          </w:tcPr>
          <w:p w14:paraId="14A16B97" w14:textId="77777777" w:rsidR="00E311C3" w:rsidRPr="00093CE2" w:rsidRDefault="00E311C3" w:rsidP="00E311C3">
            <w:pPr>
              <w:rPr>
                <w:rFonts w:asciiTheme="majorBidi" w:eastAsia="Calibri" w:hAnsiTheme="majorBidi" w:cstheme="majorBidi"/>
                <w:b w:val="0"/>
                <w:bCs w:val="0"/>
                <w:sz w:val="20"/>
                <w:szCs w:val="20"/>
              </w:rPr>
            </w:pPr>
            <w:r w:rsidRPr="00093CE2">
              <w:rPr>
                <w:rFonts w:asciiTheme="majorBidi" w:eastAsia="Calibri" w:hAnsiTheme="majorBidi" w:cstheme="majorBidi"/>
                <w:b w:val="0"/>
                <w:bCs w:val="0"/>
                <w:sz w:val="20"/>
                <w:szCs w:val="20"/>
              </w:rPr>
              <w:t>IL-10</w:t>
            </w:r>
          </w:p>
        </w:tc>
        <w:tc>
          <w:tcPr>
            <w:tcW w:w="855" w:type="pct"/>
            <w:shd w:val="clear" w:color="auto" w:fill="auto"/>
          </w:tcPr>
          <w:p w14:paraId="0FA92EB0" w14:textId="77777777" w:rsidR="00E311C3" w:rsidRPr="00A14552" w:rsidRDefault="00E311C3" w:rsidP="00E311C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CC3EF9">
              <w:rPr>
                <w:rFonts w:asciiTheme="majorBidi" w:eastAsia="Calibri" w:hAnsiTheme="majorBidi" w:cstheme="majorBidi"/>
                <w:sz w:val="20"/>
                <w:szCs w:val="20"/>
              </w:rPr>
              <w:t>NM_000572.3</w:t>
            </w:r>
          </w:p>
        </w:tc>
        <w:tc>
          <w:tcPr>
            <w:tcW w:w="1522" w:type="pct"/>
            <w:shd w:val="clear" w:color="auto" w:fill="auto"/>
          </w:tcPr>
          <w:p w14:paraId="6870DD91" w14:textId="77777777" w:rsidR="00E311C3" w:rsidRPr="00A14552" w:rsidRDefault="00E311C3" w:rsidP="00E311C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A14552">
              <w:rPr>
                <w:rFonts w:asciiTheme="majorBidi" w:eastAsia="Calibri" w:hAnsiTheme="majorBidi" w:cstheme="majorBidi"/>
                <w:sz w:val="20"/>
                <w:szCs w:val="20"/>
              </w:rPr>
              <w:t>CCTAACATGCTTCGAGATCTCC</w:t>
            </w:r>
          </w:p>
        </w:tc>
        <w:tc>
          <w:tcPr>
            <w:tcW w:w="1449" w:type="pct"/>
            <w:shd w:val="clear" w:color="auto" w:fill="auto"/>
          </w:tcPr>
          <w:p w14:paraId="4CF0F664" w14:textId="77777777" w:rsidR="00E311C3" w:rsidRPr="00A14552" w:rsidRDefault="00E311C3" w:rsidP="00E311C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A14552">
              <w:rPr>
                <w:rFonts w:asciiTheme="majorBidi" w:eastAsia="Calibri" w:hAnsiTheme="majorBidi" w:cstheme="majorBidi"/>
                <w:sz w:val="20"/>
                <w:szCs w:val="20"/>
              </w:rPr>
              <w:t>CTCCAGCAAGGACTCCTTTAAC</w:t>
            </w:r>
          </w:p>
        </w:tc>
        <w:tc>
          <w:tcPr>
            <w:tcW w:w="617" w:type="pct"/>
            <w:shd w:val="clear" w:color="auto" w:fill="auto"/>
          </w:tcPr>
          <w:p w14:paraId="532937B0" w14:textId="77777777" w:rsidR="00E311C3" w:rsidRPr="00A14552" w:rsidRDefault="00E311C3" w:rsidP="00E311C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A14552">
              <w:rPr>
                <w:rFonts w:asciiTheme="majorBidi" w:eastAsia="Calibri" w:hAnsiTheme="majorBidi" w:cstheme="majorBidi"/>
                <w:sz w:val="20"/>
                <w:szCs w:val="20"/>
              </w:rPr>
              <w:t>Current study</w:t>
            </w:r>
          </w:p>
        </w:tc>
      </w:tr>
      <w:tr w:rsidR="00E311C3" w:rsidRPr="00A14552" w14:paraId="23CE5931" w14:textId="77777777" w:rsidTr="00E311C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7" w:type="pct"/>
            <w:shd w:val="clear" w:color="auto" w:fill="auto"/>
          </w:tcPr>
          <w:p w14:paraId="0EB4B280" w14:textId="77777777" w:rsidR="00E311C3" w:rsidRPr="00093CE2" w:rsidRDefault="00E311C3" w:rsidP="00E311C3">
            <w:pPr>
              <w:rPr>
                <w:rFonts w:asciiTheme="majorBidi" w:eastAsia="Calibri" w:hAnsiTheme="majorBidi" w:cstheme="majorBidi"/>
                <w:b w:val="0"/>
                <w:bCs w:val="0"/>
                <w:sz w:val="20"/>
                <w:szCs w:val="20"/>
              </w:rPr>
            </w:pPr>
            <w:r w:rsidRPr="00093CE2">
              <w:rPr>
                <w:rFonts w:asciiTheme="majorBidi" w:eastAsia="Calibri" w:hAnsiTheme="majorBidi" w:cstheme="majorBidi"/>
                <w:b w:val="0"/>
                <w:bCs w:val="0"/>
                <w:sz w:val="20"/>
                <w:szCs w:val="20"/>
              </w:rPr>
              <w:t>IL-12A</w:t>
            </w:r>
          </w:p>
        </w:tc>
        <w:tc>
          <w:tcPr>
            <w:tcW w:w="855" w:type="pct"/>
            <w:shd w:val="clear" w:color="auto" w:fill="auto"/>
          </w:tcPr>
          <w:p w14:paraId="453091F8" w14:textId="77777777" w:rsidR="00E311C3" w:rsidRPr="00A14552" w:rsidRDefault="00E311C3" w:rsidP="00E311C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CC3EF9">
              <w:rPr>
                <w:rFonts w:asciiTheme="majorBidi" w:eastAsia="Calibri" w:hAnsiTheme="majorBidi" w:cstheme="majorBidi"/>
                <w:sz w:val="20"/>
                <w:szCs w:val="20"/>
              </w:rPr>
              <w:t>NM_000882.4</w:t>
            </w:r>
          </w:p>
        </w:tc>
        <w:tc>
          <w:tcPr>
            <w:tcW w:w="1522" w:type="pct"/>
            <w:shd w:val="clear" w:color="auto" w:fill="auto"/>
          </w:tcPr>
          <w:p w14:paraId="735CBD25" w14:textId="77777777" w:rsidR="00E311C3" w:rsidRPr="00A14552" w:rsidRDefault="00E311C3" w:rsidP="00E311C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A14552">
              <w:rPr>
                <w:rFonts w:asciiTheme="majorBidi" w:eastAsia="Calibri" w:hAnsiTheme="majorBidi" w:cstheme="majorBidi"/>
                <w:sz w:val="20"/>
                <w:szCs w:val="20"/>
              </w:rPr>
              <w:t>GCTGGCAGTTATTGATGAGC</w:t>
            </w:r>
          </w:p>
        </w:tc>
        <w:tc>
          <w:tcPr>
            <w:tcW w:w="1449" w:type="pct"/>
            <w:shd w:val="clear" w:color="auto" w:fill="auto"/>
          </w:tcPr>
          <w:p w14:paraId="47D11D6A" w14:textId="77777777" w:rsidR="00E311C3" w:rsidRPr="00A14552" w:rsidRDefault="00E311C3" w:rsidP="00E311C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A14552">
              <w:rPr>
                <w:rFonts w:asciiTheme="majorBidi" w:eastAsia="Calibri" w:hAnsiTheme="majorBidi" w:cstheme="majorBidi"/>
                <w:sz w:val="20"/>
                <w:szCs w:val="20"/>
              </w:rPr>
              <w:t>GCATGAAGAAGTATGCAGAGC</w:t>
            </w:r>
          </w:p>
        </w:tc>
        <w:tc>
          <w:tcPr>
            <w:tcW w:w="617" w:type="pct"/>
            <w:shd w:val="clear" w:color="auto" w:fill="auto"/>
          </w:tcPr>
          <w:p w14:paraId="3C6257C8" w14:textId="77777777" w:rsidR="00E311C3" w:rsidRPr="00A14552" w:rsidRDefault="00E311C3" w:rsidP="00E311C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0"/>
                <w:szCs w:val="20"/>
              </w:rPr>
            </w:pPr>
            <w:r w:rsidRPr="00A14552">
              <w:rPr>
                <w:rFonts w:asciiTheme="majorBidi" w:eastAsia="Calibri" w:hAnsiTheme="majorBidi" w:cstheme="majorBidi"/>
                <w:sz w:val="20"/>
                <w:szCs w:val="20"/>
              </w:rPr>
              <w:t>Current study</w:t>
            </w:r>
          </w:p>
        </w:tc>
      </w:tr>
    </w:tbl>
    <w:p w14:paraId="7FA7632B" w14:textId="770C0AB2" w:rsidR="00F441A5" w:rsidRPr="00A14552" w:rsidRDefault="00F441A5" w:rsidP="00F441A5">
      <w:pPr>
        <w:spacing w:after="160" w:line="480" w:lineRule="auto"/>
        <w:rPr>
          <w:rFonts w:ascii="Times New Roman" w:eastAsia="Calibri" w:hAnsi="Times New Roman" w:cs="Times New Roman"/>
          <w:sz w:val="24"/>
          <w:szCs w:val="24"/>
        </w:rPr>
      </w:pPr>
    </w:p>
    <w:p w14:paraId="28C24E17" w14:textId="413AA39E" w:rsidR="00F441A5" w:rsidRDefault="00F441A5" w:rsidP="00C40522">
      <w:pPr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14:paraId="01A3C762" w14:textId="0324AC0F" w:rsidR="00F441A5" w:rsidRDefault="00F441A5" w:rsidP="00C40522">
      <w:pPr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14:paraId="30E96A6F" w14:textId="05A4DF08" w:rsidR="00F441A5" w:rsidRDefault="00F441A5" w:rsidP="00C40522">
      <w:pPr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14:paraId="210CF1AA" w14:textId="089FC7FD" w:rsidR="00F441A5" w:rsidRDefault="00F441A5" w:rsidP="00C40522">
      <w:pPr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14:paraId="74C7D9BC" w14:textId="77777777" w:rsidR="00F441A5" w:rsidRDefault="00F441A5" w:rsidP="00C40522">
      <w:pPr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14:paraId="1E3AB1B4" w14:textId="77777777" w:rsidR="00A14552" w:rsidRDefault="00A14552" w:rsidP="00C40522">
      <w:pPr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14:paraId="36D774A0" w14:textId="3E4075DB" w:rsidR="00A14552" w:rsidRDefault="00A14552" w:rsidP="00C40522">
      <w:pPr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14:paraId="49F63038" w14:textId="04A4B023" w:rsidR="00E311C3" w:rsidRDefault="00E311C3" w:rsidP="00C40522">
      <w:pPr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14:paraId="3D05CF62" w14:textId="1E914BAA" w:rsidR="00E311C3" w:rsidRDefault="00E311C3" w:rsidP="00C40522">
      <w:pPr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14:paraId="47108615" w14:textId="77777777" w:rsidR="00E311C3" w:rsidRDefault="00E311C3" w:rsidP="00C40522">
      <w:pPr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14:paraId="62D1D8E5" w14:textId="72B88425" w:rsidR="00EA2FE1" w:rsidRPr="002A7BDD" w:rsidRDefault="00EA2FE1" w:rsidP="00C40522">
      <w:pPr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bookmarkStart w:id="0" w:name="_Hlk68278548"/>
      <w:r w:rsidRPr="00A14552">
        <w:rPr>
          <w:rFonts w:ascii="Times New Roman" w:eastAsia="Calibri" w:hAnsi="Times New Roman" w:cs="Times New Roman"/>
          <w:b/>
          <w:bCs/>
          <w:sz w:val="24"/>
          <w:szCs w:val="24"/>
        </w:rPr>
        <w:lastRenderedPageBreak/>
        <w:t>Table S</w:t>
      </w:r>
      <w:r w:rsidRPr="002A7BDD">
        <w:rPr>
          <w:rFonts w:ascii="Times New Roman" w:eastAsia="Calibri" w:hAnsi="Times New Roman" w:cs="Times New Roman"/>
          <w:b/>
          <w:bCs/>
          <w:sz w:val="24"/>
          <w:szCs w:val="24"/>
        </w:rPr>
        <w:t>3</w:t>
      </w:r>
      <w:bookmarkEnd w:id="0"/>
      <w:r w:rsidR="0099308F">
        <w:rPr>
          <w:rFonts w:ascii="Times New Roman" w:eastAsia="Calibri" w:hAnsi="Times New Roman" w:cs="Times New Roman"/>
          <w:b/>
          <w:bCs/>
          <w:sz w:val="24"/>
          <w:szCs w:val="24"/>
        </w:rPr>
        <w:t xml:space="preserve"> </w:t>
      </w:r>
      <w:r w:rsidR="0099308F" w:rsidRPr="00F00FF4">
        <w:rPr>
          <w:rFonts w:eastAsia="Calibri" w:cs="Times New Roman"/>
          <w:b/>
          <w:bCs/>
          <w:szCs w:val="24"/>
        </w:rPr>
        <w:t>|</w:t>
      </w:r>
      <w:r w:rsidR="0099308F" w:rsidRPr="0099308F">
        <w:rPr>
          <w:rFonts w:eastAsia="Calibri" w:cs="Times New Roman"/>
          <w:lang w:val="en-GB"/>
        </w:rPr>
        <w:t xml:space="preserve"> </w:t>
      </w:r>
      <w:r w:rsidR="0099308F" w:rsidRPr="0099308F">
        <w:rPr>
          <w:rFonts w:ascii="Times New Roman" w:eastAsia="Calibri" w:hAnsi="Times New Roman" w:cs="Times New Roman"/>
          <w:sz w:val="24"/>
          <w:szCs w:val="24"/>
        </w:rPr>
        <w:t>Weighted</w:t>
      </w:r>
      <w:r w:rsidR="000F7CAE" w:rsidRPr="002A7BDD">
        <w:rPr>
          <w:rFonts w:ascii="Times New Roman" w:eastAsia="Calibri" w:hAnsi="Times New Roman" w:cs="Times New Roman"/>
          <w:sz w:val="24"/>
          <w:szCs w:val="24"/>
        </w:rPr>
        <w:t xml:space="preserve"> average of area under the curve </w:t>
      </w:r>
      <w:r w:rsidR="006D74A5">
        <w:rPr>
          <w:rFonts w:ascii="Times New Roman" w:eastAsia="Calibri" w:hAnsi="Times New Roman" w:cs="Times New Roman"/>
          <w:sz w:val="24"/>
          <w:szCs w:val="24"/>
        </w:rPr>
        <w:t xml:space="preserve">values </w:t>
      </w:r>
      <w:r w:rsidR="000F7CAE" w:rsidRPr="002A7BDD">
        <w:rPr>
          <w:rFonts w:ascii="Times New Roman" w:eastAsia="Calibri" w:hAnsi="Times New Roman" w:cs="Times New Roman"/>
          <w:sz w:val="24"/>
          <w:szCs w:val="24"/>
        </w:rPr>
        <w:t>of identified metabolites in healthy control and periapical lesions. Each metabolite code reflects it</w:t>
      </w:r>
      <w:r w:rsidR="002A7BDD" w:rsidRPr="002A7BDD">
        <w:rPr>
          <w:rFonts w:ascii="Times New Roman" w:eastAsia="Calibri" w:hAnsi="Times New Roman" w:cs="Times New Roman"/>
          <w:sz w:val="24"/>
          <w:szCs w:val="24"/>
        </w:rPr>
        <w:t xml:space="preserve">s </w:t>
      </w:r>
      <w:r w:rsidR="000F7CAE" w:rsidRPr="002A7BDD">
        <w:rPr>
          <w:rFonts w:ascii="Times New Roman" w:eastAsia="Calibri" w:hAnsi="Times New Roman" w:cs="Times New Roman"/>
          <w:sz w:val="24"/>
          <w:szCs w:val="24"/>
        </w:rPr>
        <w:t xml:space="preserve">corresponding metabolite in </w:t>
      </w:r>
      <w:r w:rsidR="002A7BDD" w:rsidRPr="002A7BDD">
        <w:rPr>
          <w:rFonts w:ascii="Times New Roman" w:eastAsia="Calibri" w:hAnsi="Times New Roman" w:cs="Times New Roman"/>
          <w:sz w:val="24"/>
          <w:szCs w:val="24"/>
        </w:rPr>
        <w:t xml:space="preserve">the </w:t>
      </w:r>
      <w:r w:rsidR="000F7CAE" w:rsidRPr="002A7BDD">
        <w:rPr>
          <w:rFonts w:ascii="Times New Roman" w:eastAsia="Calibri" w:hAnsi="Times New Roman" w:cs="Times New Roman"/>
          <w:sz w:val="24"/>
          <w:szCs w:val="24"/>
        </w:rPr>
        <w:t>heatmap.</w:t>
      </w:r>
    </w:p>
    <w:tbl>
      <w:tblPr>
        <w:tblStyle w:val="PlainTable41"/>
        <w:tblW w:w="4951" w:type="pct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112"/>
        <w:gridCol w:w="1211"/>
        <w:gridCol w:w="1345"/>
        <w:gridCol w:w="285"/>
        <w:gridCol w:w="1417"/>
        <w:gridCol w:w="1276"/>
        <w:gridCol w:w="1417"/>
        <w:gridCol w:w="1276"/>
        <w:gridCol w:w="1494"/>
      </w:tblGrid>
      <w:tr w:rsidR="003632E9" w:rsidRPr="00EA2FE1" w14:paraId="225B376A" w14:textId="77777777" w:rsidTr="003632E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7988CB06" w14:textId="77777777" w:rsidR="003632E9" w:rsidRPr="00093CE2" w:rsidRDefault="003632E9" w:rsidP="00603798">
            <w:pPr>
              <w:rPr>
                <w:rFonts w:asciiTheme="majorBidi" w:hAnsiTheme="majorBidi" w:cstheme="majorBidi"/>
                <w:color w:val="000000" w:themeColor="text1"/>
              </w:rPr>
            </w:pPr>
            <w:bookmarkStart w:id="1" w:name="_Hlk76754147"/>
            <w:r w:rsidRPr="00093CE2">
              <w:rPr>
                <w:rFonts w:asciiTheme="majorBidi" w:hAnsiTheme="majorBidi" w:cstheme="majorBidi"/>
                <w:color w:val="000000" w:themeColor="text1"/>
              </w:rPr>
              <w:t>Metabolites name</w:t>
            </w:r>
          </w:p>
        </w:tc>
        <w:tc>
          <w:tcPr>
            <w:tcW w:w="47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0528BC8" w14:textId="1EA20B06" w:rsidR="003632E9" w:rsidRPr="00093CE2" w:rsidRDefault="003632E9" w:rsidP="0060379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>
              <w:rPr>
                <w:rFonts w:asciiTheme="majorBidi" w:hAnsiTheme="majorBidi" w:cstheme="majorBidi"/>
                <w:color w:val="000000" w:themeColor="text1"/>
              </w:rPr>
              <w:t>Cluster</w:t>
            </w:r>
          </w:p>
        </w:tc>
        <w:tc>
          <w:tcPr>
            <w:tcW w:w="52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C8F46B8" w14:textId="2F0849C7" w:rsidR="003632E9" w:rsidRPr="00093CE2" w:rsidRDefault="003632E9" w:rsidP="0060379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093CE2">
              <w:rPr>
                <w:rFonts w:asciiTheme="majorBidi" w:hAnsiTheme="majorBidi" w:cstheme="majorBidi"/>
                <w:color w:val="000000" w:themeColor="text1"/>
              </w:rPr>
              <w:t>Metabolite code</w:t>
            </w:r>
          </w:p>
        </w:tc>
        <w:tc>
          <w:tcPr>
            <w:tcW w:w="11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B142046" w14:textId="5A52262C" w:rsidR="003632E9" w:rsidRPr="00093CE2" w:rsidRDefault="003632E9" w:rsidP="0060379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51244E6" w14:textId="74AE3AD6" w:rsidR="003632E9" w:rsidRPr="00093CE2" w:rsidRDefault="003632E9" w:rsidP="0060379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093CE2">
              <w:rPr>
                <w:rFonts w:asciiTheme="majorBidi" w:hAnsiTheme="majorBidi" w:cstheme="majorBidi"/>
                <w:color w:val="000000" w:themeColor="text1"/>
              </w:rPr>
              <w:t>PubChem ID</w:t>
            </w:r>
          </w:p>
        </w:tc>
        <w:tc>
          <w:tcPr>
            <w:tcW w:w="49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5E6A3428" w14:textId="77777777" w:rsidR="003632E9" w:rsidRPr="00093CE2" w:rsidRDefault="003632E9" w:rsidP="0060379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093CE2">
              <w:rPr>
                <w:rFonts w:asciiTheme="majorBidi" w:hAnsiTheme="majorBidi" w:cstheme="majorBidi"/>
                <w:color w:val="000000" w:themeColor="text1"/>
              </w:rPr>
              <w:t>Healthy control</w:t>
            </w:r>
          </w:p>
        </w:tc>
        <w:tc>
          <w:tcPr>
            <w:tcW w:w="55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2B5FD639" w14:textId="77777777" w:rsidR="003632E9" w:rsidRPr="00093CE2" w:rsidRDefault="003632E9" w:rsidP="0060379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093CE2">
              <w:rPr>
                <w:rFonts w:asciiTheme="majorBidi" w:hAnsiTheme="majorBidi" w:cstheme="majorBidi"/>
                <w:color w:val="000000" w:themeColor="text1"/>
              </w:rPr>
              <w:t>Periapical abscess</w:t>
            </w:r>
          </w:p>
        </w:tc>
        <w:tc>
          <w:tcPr>
            <w:tcW w:w="49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16AA0D92" w14:textId="77777777" w:rsidR="003632E9" w:rsidRPr="00093CE2" w:rsidRDefault="003632E9" w:rsidP="0060379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093CE2">
              <w:rPr>
                <w:rFonts w:asciiTheme="majorBidi" w:hAnsiTheme="majorBidi" w:cstheme="majorBidi"/>
                <w:color w:val="000000" w:themeColor="text1"/>
              </w:rPr>
              <w:t>Radicular cyst</w:t>
            </w:r>
          </w:p>
        </w:tc>
        <w:tc>
          <w:tcPr>
            <w:tcW w:w="58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14D74ABF" w14:textId="77777777" w:rsidR="003632E9" w:rsidRPr="00093CE2" w:rsidRDefault="003632E9" w:rsidP="0060379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093CE2">
              <w:rPr>
                <w:rFonts w:asciiTheme="majorBidi" w:hAnsiTheme="majorBidi" w:cstheme="majorBidi"/>
                <w:color w:val="000000" w:themeColor="text1"/>
              </w:rPr>
              <w:t>Periapical granuloma</w:t>
            </w:r>
          </w:p>
        </w:tc>
      </w:tr>
      <w:tr w:rsidR="003632E9" w:rsidRPr="00EA2FE1" w14:paraId="1C50C4ED" w14:textId="77777777" w:rsidTr="003632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20698F90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1,3-Propanediol</w:t>
            </w:r>
          </w:p>
        </w:tc>
        <w:tc>
          <w:tcPr>
            <w:tcW w:w="472" w:type="pct"/>
            <w:tcBorders>
              <w:top w:val="single" w:sz="4" w:space="0" w:color="auto"/>
            </w:tcBorders>
            <w:shd w:val="clear" w:color="auto" w:fill="auto"/>
          </w:tcPr>
          <w:p w14:paraId="58D5A300" w14:textId="1043EE00" w:rsidR="003632E9" w:rsidRPr="00882169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>
              <w:rPr>
                <w:rFonts w:asciiTheme="majorBidi" w:hAnsiTheme="majorBidi" w:cstheme="majorBidi"/>
                <w:color w:val="000000" w:themeColor="text1"/>
              </w:rPr>
              <w:t>_</w:t>
            </w:r>
          </w:p>
        </w:tc>
        <w:tc>
          <w:tcPr>
            <w:tcW w:w="524" w:type="pct"/>
            <w:tcBorders>
              <w:top w:val="single" w:sz="4" w:space="0" w:color="auto"/>
            </w:tcBorders>
            <w:shd w:val="clear" w:color="auto" w:fill="auto"/>
          </w:tcPr>
          <w:p w14:paraId="63277E7B" w14:textId="6C032212" w:rsidR="003632E9" w:rsidRPr="00C26DD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</w:t>
            </w:r>
          </w:p>
        </w:tc>
        <w:tc>
          <w:tcPr>
            <w:tcW w:w="111" w:type="pct"/>
            <w:tcBorders>
              <w:top w:val="single" w:sz="4" w:space="0" w:color="auto"/>
            </w:tcBorders>
            <w:shd w:val="clear" w:color="auto" w:fill="auto"/>
          </w:tcPr>
          <w:p w14:paraId="2747EAFB" w14:textId="3F98C76D" w:rsidR="003632E9" w:rsidRPr="00C26DD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tcBorders>
              <w:top w:val="single" w:sz="4" w:space="0" w:color="auto"/>
            </w:tcBorders>
            <w:shd w:val="clear" w:color="auto" w:fill="auto"/>
          </w:tcPr>
          <w:p w14:paraId="73AFF2F1" w14:textId="2E26F313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C26DD3">
              <w:rPr>
                <w:rFonts w:asciiTheme="majorBidi" w:hAnsiTheme="majorBidi" w:cstheme="majorBidi"/>
                <w:color w:val="000000" w:themeColor="text1"/>
              </w:rPr>
              <w:t>10442</w:t>
            </w:r>
          </w:p>
        </w:tc>
        <w:tc>
          <w:tcPr>
            <w:tcW w:w="497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218B92D0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384896.5</w:t>
            </w:r>
          </w:p>
        </w:tc>
        <w:tc>
          <w:tcPr>
            <w:tcW w:w="552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028BFCAC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497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4F69146C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935167.5</w:t>
            </w:r>
          </w:p>
        </w:tc>
        <w:tc>
          <w:tcPr>
            <w:tcW w:w="582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0D414716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280425010</w:t>
            </w:r>
          </w:p>
        </w:tc>
      </w:tr>
      <w:tr w:rsidR="003632E9" w:rsidRPr="00EA2FE1" w14:paraId="5C83D4F0" w14:textId="77777777" w:rsidTr="003632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619F78D5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2-Methyl-1,5-heptadiene-3,4-diol</w:t>
            </w:r>
          </w:p>
        </w:tc>
        <w:tc>
          <w:tcPr>
            <w:tcW w:w="472" w:type="pct"/>
            <w:shd w:val="clear" w:color="auto" w:fill="auto"/>
          </w:tcPr>
          <w:p w14:paraId="6F77BEE0" w14:textId="64BB2E40" w:rsidR="003632E9" w:rsidRPr="00882169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D</w:t>
            </w:r>
          </w:p>
        </w:tc>
        <w:tc>
          <w:tcPr>
            <w:tcW w:w="524" w:type="pct"/>
            <w:shd w:val="clear" w:color="auto" w:fill="auto"/>
          </w:tcPr>
          <w:p w14:paraId="21A2B4E9" w14:textId="4F3EF104" w:rsidR="003632E9" w:rsidRPr="00C26DD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2</w:t>
            </w:r>
          </w:p>
        </w:tc>
        <w:tc>
          <w:tcPr>
            <w:tcW w:w="111" w:type="pct"/>
            <w:shd w:val="clear" w:color="auto" w:fill="auto"/>
          </w:tcPr>
          <w:p w14:paraId="7F4B6C97" w14:textId="7D2C255F" w:rsidR="003632E9" w:rsidRPr="00C26DD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0AE85949" w14:textId="0D0E792D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C26DD3">
              <w:rPr>
                <w:rFonts w:asciiTheme="majorBidi" w:hAnsiTheme="majorBidi" w:cstheme="majorBidi"/>
                <w:color w:val="000000" w:themeColor="text1"/>
              </w:rPr>
              <w:t>5366259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0EC7C0F1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740536.5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2041A15D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10D82F06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5090C289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5313370C" w14:textId="77777777" w:rsidTr="003632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488CECDB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10-Methylnonadecane</w:t>
            </w:r>
          </w:p>
        </w:tc>
        <w:tc>
          <w:tcPr>
            <w:tcW w:w="472" w:type="pct"/>
            <w:shd w:val="clear" w:color="auto" w:fill="auto"/>
          </w:tcPr>
          <w:p w14:paraId="10D2B20E" w14:textId="504E5400" w:rsidR="003632E9" w:rsidRPr="00882169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>
              <w:rPr>
                <w:rFonts w:asciiTheme="majorBidi" w:hAnsiTheme="majorBidi" w:cstheme="majorBidi"/>
                <w:color w:val="000000" w:themeColor="text1"/>
              </w:rPr>
              <w:t>_</w:t>
            </w:r>
          </w:p>
        </w:tc>
        <w:tc>
          <w:tcPr>
            <w:tcW w:w="524" w:type="pct"/>
            <w:shd w:val="clear" w:color="auto" w:fill="auto"/>
          </w:tcPr>
          <w:p w14:paraId="61C2A1EE" w14:textId="3CB1169F" w:rsidR="003632E9" w:rsidRPr="00C26DD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3</w:t>
            </w:r>
          </w:p>
        </w:tc>
        <w:tc>
          <w:tcPr>
            <w:tcW w:w="111" w:type="pct"/>
            <w:shd w:val="clear" w:color="auto" w:fill="auto"/>
          </w:tcPr>
          <w:p w14:paraId="748CE932" w14:textId="7A030ACF" w:rsidR="003632E9" w:rsidRPr="00C26DD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77ADAE54" w14:textId="0B91D45F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C26DD3">
              <w:rPr>
                <w:rFonts w:asciiTheme="majorBidi" w:hAnsiTheme="majorBidi" w:cstheme="majorBidi"/>
                <w:color w:val="000000" w:themeColor="text1"/>
              </w:rPr>
              <w:t>53007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545E839A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48EB7D37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2032912.5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0D2F91C2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74F76CBB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5E750EC2" w14:textId="77777777" w:rsidTr="003632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23339D9B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10-Undecynoic acid</w:t>
            </w:r>
          </w:p>
        </w:tc>
        <w:tc>
          <w:tcPr>
            <w:tcW w:w="472" w:type="pct"/>
            <w:shd w:val="clear" w:color="auto" w:fill="auto"/>
          </w:tcPr>
          <w:p w14:paraId="3107367B" w14:textId="7BEA4BF3" w:rsidR="003632E9" w:rsidRPr="00882169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D</w:t>
            </w:r>
          </w:p>
        </w:tc>
        <w:tc>
          <w:tcPr>
            <w:tcW w:w="524" w:type="pct"/>
            <w:shd w:val="clear" w:color="auto" w:fill="auto"/>
          </w:tcPr>
          <w:p w14:paraId="440B9578" w14:textId="70BDA860" w:rsidR="003632E9" w:rsidRPr="00C26DD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4</w:t>
            </w:r>
          </w:p>
        </w:tc>
        <w:tc>
          <w:tcPr>
            <w:tcW w:w="111" w:type="pct"/>
            <w:shd w:val="clear" w:color="auto" w:fill="auto"/>
          </w:tcPr>
          <w:p w14:paraId="5BC95769" w14:textId="02CB15AF" w:rsidR="003632E9" w:rsidRPr="00C26DD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42DEDCC4" w14:textId="5CDB1534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C26DD3">
              <w:rPr>
                <w:rFonts w:asciiTheme="majorBidi" w:hAnsiTheme="majorBidi" w:cstheme="majorBidi"/>
                <w:color w:val="000000" w:themeColor="text1"/>
              </w:rPr>
              <w:t>31039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2E39EA2B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816158.25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7ED92FDC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6D0E0C9F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4F0719C9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67930F58" w14:textId="77777777" w:rsidTr="003632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4BC4010B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11-Methyldodecanol</w:t>
            </w:r>
          </w:p>
        </w:tc>
        <w:tc>
          <w:tcPr>
            <w:tcW w:w="472" w:type="pct"/>
            <w:shd w:val="clear" w:color="auto" w:fill="auto"/>
          </w:tcPr>
          <w:p w14:paraId="31FB1F4A" w14:textId="6670AF66" w:rsidR="003632E9" w:rsidRPr="00882169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L</w:t>
            </w:r>
          </w:p>
        </w:tc>
        <w:tc>
          <w:tcPr>
            <w:tcW w:w="524" w:type="pct"/>
            <w:shd w:val="clear" w:color="auto" w:fill="auto"/>
          </w:tcPr>
          <w:p w14:paraId="2CB4B843" w14:textId="36F16A2E" w:rsidR="003632E9" w:rsidRPr="00C26DD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5</w:t>
            </w:r>
          </w:p>
        </w:tc>
        <w:tc>
          <w:tcPr>
            <w:tcW w:w="111" w:type="pct"/>
            <w:shd w:val="clear" w:color="auto" w:fill="auto"/>
          </w:tcPr>
          <w:p w14:paraId="55C5F9E5" w14:textId="0B71ED99" w:rsidR="003632E9" w:rsidRPr="00C26DD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6A871112" w14:textId="562B4A15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C26DD3">
              <w:rPr>
                <w:rFonts w:asciiTheme="majorBidi" w:hAnsiTheme="majorBidi" w:cstheme="majorBidi"/>
                <w:color w:val="000000" w:themeColor="text1"/>
              </w:rPr>
              <w:t>33865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05322356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6F823BBC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723A7C8D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2482140.5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48C924BC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31C0DA5A" w14:textId="77777777" w:rsidTr="003632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0FC09503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17-Octadecynoic acid</w:t>
            </w:r>
          </w:p>
        </w:tc>
        <w:tc>
          <w:tcPr>
            <w:tcW w:w="472" w:type="pct"/>
            <w:shd w:val="clear" w:color="auto" w:fill="auto"/>
          </w:tcPr>
          <w:p w14:paraId="438F28A4" w14:textId="0C05BB4B" w:rsidR="003632E9" w:rsidRPr="00882169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J</w:t>
            </w:r>
          </w:p>
        </w:tc>
        <w:tc>
          <w:tcPr>
            <w:tcW w:w="524" w:type="pct"/>
            <w:shd w:val="clear" w:color="auto" w:fill="auto"/>
          </w:tcPr>
          <w:p w14:paraId="22AEC847" w14:textId="66833190" w:rsidR="003632E9" w:rsidRPr="00C26DD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6</w:t>
            </w:r>
          </w:p>
        </w:tc>
        <w:tc>
          <w:tcPr>
            <w:tcW w:w="111" w:type="pct"/>
            <w:shd w:val="clear" w:color="auto" w:fill="auto"/>
          </w:tcPr>
          <w:p w14:paraId="43DB0473" w14:textId="2C0DA63A" w:rsidR="003632E9" w:rsidRPr="00C26DD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4EBA0F81" w14:textId="2710A01B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C26DD3">
              <w:rPr>
                <w:rFonts w:asciiTheme="majorBidi" w:hAnsiTheme="majorBidi" w:cstheme="majorBidi"/>
                <w:color w:val="000000" w:themeColor="text1"/>
              </w:rPr>
              <w:t>1449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1C63F916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42579523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0275221.67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350138E1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0AEFEF6D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3A5648D4" w14:textId="77777777" w:rsidTr="003632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4E85798C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2,2-Dimethyl-1-decanol</w:t>
            </w:r>
          </w:p>
        </w:tc>
        <w:tc>
          <w:tcPr>
            <w:tcW w:w="472" w:type="pct"/>
            <w:shd w:val="clear" w:color="auto" w:fill="auto"/>
          </w:tcPr>
          <w:p w14:paraId="1936A287" w14:textId="67F9585E" w:rsidR="003632E9" w:rsidRPr="00882169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>
              <w:rPr>
                <w:rFonts w:asciiTheme="majorBidi" w:hAnsiTheme="majorBidi" w:cstheme="majorBidi"/>
                <w:color w:val="000000" w:themeColor="text1"/>
              </w:rPr>
              <w:t>_</w:t>
            </w:r>
          </w:p>
        </w:tc>
        <w:tc>
          <w:tcPr>
            <w:tcW w:w="524" w:type="pct"/>
            <w:shd w:val="clear" w:color="auto" w:fill="auto"/>
          </w:tcPr>
          <w:p w14:paraId="69080D16" w14:textId="52114CC2" w:rsidR="003632E9" w:rsidRPr="00C26DD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7</w:t>
            </w:r>
          </w:p>
        </w:tc>
        <w:tc>
          <w:tcPr>
            <w:tcW w:w="111" w:type="pct"/>
            <w:shd w:val="clear" w:color="auto" w:fill="auto"/>
          </w:tcPr>
          <w:p w14:paraId="606AEBF5" w14:textId="26461107" w:rsidR="003632E9" w:rsidRPr="00C26DD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1DA9A77A" w14:textId="4446850C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C26DD3">
              <w:rPr>
                <w:rFonts w:asciiTheme="majorBidi" w:hAnsiTheme="majorBidi" w:cstheme="majorBidi"/>
                <w:color w:val="000000" w:themeColor="text1"/>
              </w:rPr>
              <w:t>520069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76AE2B4E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12C045CD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086743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754283B0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13C2FC50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34C241DC" w14:textId="77777777" w:rsidTr="003632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1B34B699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2-Hexyl-1-decanol</w:t>
            </w:r>
          </w:p>
        </w:tc>
        <w:tc>
          <w:tcPr>
            <w:tcW w:w="472" w:type="pct"/>
            <w:shd w:val="clear" w:color="auto" w:fill="auto"/>
          </w:tcPr>
          <w:p w14:paraId="5D73B3BD" w14:textId="52EEDA8D" w:rsidR="003632E9" w:rsidRPr="00882169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BK</w:t>
            </w:r>
          </w:p>
        </w:tc>
        <w:tc>
          <w:tcPr>
            <w:tcW w:w="524" w:type="pct"/>
            <w:shd w:val="clear" w:color="auto" w:fill="auto"/>
          </w:tcPr>
          <w:p w14:paraId="747E6000" w14:textId="7CBA9A72" w:rsidR="003632E9" w:rsidRPr="00C26DD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8</w:t>
            </w:r>
          </w:p>
        </w:tc>
        <w:tc>
          <w:tcPr>
            <w:tcW w:w="111" w:type="pct"/>
            <w:shd w:val="clear" w:color="auto" w:fill="auto"/>
          </w:tcPr>
          <w:p w14:paraId="531C3F51" w14:textId="74EAF322" w:rsidR="003632E9" w:rsidRPr="00C26DD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31B4F737" w14:textId="00EB049A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C26DD3">
              <w:rPr>
                <w:rFonts w:asciiTheme="majorBidi" w:hAnsiTheme="majorBidi" w:cstheme="majorBidi"/>
                <w:color w:val="000000" w:themeColor="text1"/>
              </w:rPr>
              <w:t>95337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53C99B8C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7008399.67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786139E0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3330194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44F6356B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28330651.33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346C2B34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1CBE8DAC" w14:textId="77777777" w:rsidTr="003632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1B6551D7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1-Decanol-2-octyl</w:t>
            </w:r>
          </w:p>
        </w:tc>
        <w:tc>
          <w:tcPr>
            <w:tcW w:w="472" w:type="pct"/>
            <w:shd w:val="clear" w:color="auto" w:fill="auto"/>
          </w:tcPr>
          <w:p w14:paraId="70FFA01D" w14:textId="304336CE" w:rsidR="003632E9" w:rsidRPr="00882169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K</w:t>
            </w:r>
          </w:p>
        </w:tc>
        <w:tc>
          <w:tcPr>
            <w:tcW w:w="524" w:type="pct"/>
            <w:shd w:val="clear" w:color="auto" w:fill="auto"/>
          </w:tcPr>
          <w:p w14:paraId="4034C4A8" w14:textId="1DC3FDCE" w:rsidR="003632E9" w:rsidRPr="00C26DD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9</w:t>
            </w:r>
          </w:p>
        </w:tc>
        <w:tc>
          <w:tcPr>
            <w:tcW w:w="111" w:type="pct"/>
            <w:shd w:val="clear" w:color="auto" w:fill="auto"/>
          </w:tcPr>
          <w:p w14:paraId="46BF7E73" w14:textId="2F35DB8F" w:rsidR="003632E9" w:rsidRPr="00C26DD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7AD0B511" w14:textId="7DB5E92E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C26DD3">
              <w:rPr>
                <w:rFonts w:asciiTheme="majorBidi" w:hAnsiTheme="majorBidi" w:cstheme="majorBidi"/>
                <w:color w:val="000000" w:themeColor="text1"/>
              </w:rPr>
              <w:t>308489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678FD12E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1358CF25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510F7477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4214052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58F3D1A5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3905239.5</w:t>
            </w:r>
          </w:p>
        </w:tc>
      </w:tr>
      <w:tr w:rsidR="003632E9" w:rsidRPr="00EA2FE1" w14:paraId="481FEE59" w14:textId="77777777" w:rsidTr="003632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554DB415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2-Hexadecyl-1-eicosanol</w:t>
            </w:r>
          </w:p>
        </w:tc>
        <w:tc>
          <w:tcPr>
            <w:tcW w:w="472" w:type="pct"/>
            <w:shd w:val="clear" w:color="auto" w:fill="auto"/>
          </w:tcPr>
          <w:p w14:paraId="52BFDA69" w14:textId="1D9A3FAD" w:rsidR="003632E9" w:rsidRPr="00882169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D</w:t>
            </w:r>
          </w:p>
        </w:tc>
        <w:tc>
          <w:tcPr>
            <w:tcW w:w="524" w:type="pct"/>
            <w:shd w:val="clear" w:color="auto" w:fill="auto"/>
          </w:tcPr>
          <w:p w14:paraId="360A39F0" w14:textId="02EC7B04" w:rsidR="003632E9" w:rsidRPr="00C26DD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0</w:t>
            </w:r>
          </w:p>
        </w:tc>
        <w:tc>
          <w:tcPr>
            <w:tcW w:w="111" w:type="pct"/>
            <w:shd w:val="clear" w:color="auto" w:fill="auto"/>
          </w:tcPr>
          <w:p w14:paraId="5A900E12" w14:textId="4369345A" w:rsidR="003632E9" w:rsidRPr="00C26DD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4A1735DE" w14:textId="3B62DB9E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C26DD3">
              <w:rPr>
                <w:rFonts w:asciiTheme="majorBidi" w:hAnsiTheme="majorBidi" w:cstheme="majorBidi"/>
                <w:color w:val="000000" w:themeColor="text1"/>
              </w:rPr>
              <w:t>86602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769FE261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2919175.5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6EBC9D72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54F10225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3CEC164A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256B78F8" w14:textId="77777777" w:rsidTr="003632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0C07A187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1-Heneicosanol</w:t>
            </w:r>
          </w:p>
        </w:tc>
        <w:tc>
          <w:tcPr>
            <w:tcW w:w="472" w:type="pct"/>
            <w:shd w:val="clear" w:color="auto" w:fill="auto"/>
          </w:tcPr>
          <w:p w14:paraId="75CDFA23" w14:textId="1E7A6809" w:rsidR="003632E9" w:rsidRPr="00882169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H</w:t>
            </w:r>
            <w:r>
              <w:rPr>
                <w:rFonts w:asciiTheme="majorBidi" w:hAnsiTheme="majorBidi" w:cstheme="majorBidi"/>
                <w:color w:val="000000" w:themeColor="text1"/>
              </w:rPr>
              <w:t>N</w:t>
            </w:r>
          </w:p>
        </w:tc>
        <w:tc>
          <w:tcPr>
            <w:tcW w:w="524" w:type="pct"/>
            <w:shd w:val="clear" w:color="auto" w:fill="auto"/>
          </w:tcPr>
          <w:p w14:paraId="38175851" w14:textId="4537FE40" w:rsidR="003632E9" w:rsidRPr="00C26DD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1</w:t>
            </w:r>
          </w:p>
        </w:tc>
        <w:tc>
          <w:tcPr>
            <w:tcW w:w="111" w:type="pct"/>
            <w:shd w:val="clear" w:color="auto" w:fill="auto"/>
          </w:tcPr>
          <w:p w14:paraId="25E8F5B0" w14:textId="415D6C7A" w:rsidR="003632E9" w:rsidRPr="00C26DD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2E7CDB43" w14:textId="6378A1ED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C26DD3">
              <w:rPr>
                <w:rFonts w:asciiTheme="majorBidi" w:hAnsiTheme="majorBidi" w:cstheme="majorBidi"/>
                <w:color w:val="000000" w:themeColor="text1"/>
              </w:rPr>
              <w:t>85014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0F4ADC34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45EE6DE3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4196386.4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66FA83BD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339CE78A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6178691.667</w:t>
            </w:r>
          </w:p>
        </w:tc>
      </w:tr>
      <w:tr w:rsidR="003632E9" w:rsidRPr="00EA2FE1" w14:paraId="54E7E692" w14:textId="77777777" w:rsidTr="003632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270C81C9" w14:textId="59A9C433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1-Hexanol, 5-methyl-2-(1-methylethyl)</w:t>
            </w:r>
          </w:p>
        </w:tc>
        <w:tc>
          <w:tcPr>
            <w:tcW w:w="472" w:type="pct"/>
            <w:shd w:val="clear" w:color="auto" w:fill="auto"/>
          </w:tcPr>
          <w:p w14:paraId="3BF6BD0D" w14:textId="53A25745" w:rsidR="003632E9" w:rsidRPr="00882169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N</w:t>
            </w:r>
          </w:p>
        </w:tc>
        <w:tc>
          <w:tcPr>
            <w:tcW w:w="524" w:type="pct"/>
            <w:shd w:val="clear" w:color="auto" w:fill="auto"/>
          </w:tcPr>
          <w:p w14:paraId="14D47C99" w14:textId="1021C721" w:rsidR="003632E9" w:rsidRPr="00C26DD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2</w:t>
            </w:r>
          </w:p>
        </w:tc>
        <w:tc>
          <w:tcPr>
            <w:tcW w:w="111" w:type="pct"/>
            <w:shd w:val="clear" w:color="auto" w:fill="auto"/>
          </w:tcPr>
          <w:p w14:paraId="548D4E47" w14:textId="72A3E6A7" w:rsidR="003632E9" w:rsidRPr="00C26DD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6933118E" w14:textId="75262CB0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C26DD3">
              <w:rPr>
                <w:rFonts w:asciiTheme="majorBidi" w:hAnsiTheme="majorBidi" w:cstheme="majorBidi"/>
                <w:color w:val="000000" w:themeColor="text1"/>
              </w:rPr>
              <w:t>170582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7A2D12AE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2E32A881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2979172.75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68772A1D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3E977ECA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2946871.5</w:t>
            </w:r>
          </w:p>
        </w:tc>
      </w:tr>
      <w:tr w:rsidR="003632E9" w:rsidRPr="00EA2FE1" w14:paraId="53932496" w14:textId="77777777" w:rsidTr="003632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5F854B0D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1-Monopalmitin</w:t>
            </w:r>
          </w:p>
        </w:tc>
        <w:tc>
          <w:tcPr>
            <w:tcW w:w="472" w:type="pct"/>
            <w:shd w:val="clear" w:color="auto" w:fill="auto"/>
          </w:tcPr>
          <w:p w14:paraId="64E551C6" w14:textId="63BFFC37" w:rsidR="003632E9" w:rsidRPr="00882169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>
              <w:rPr>
                <w:rFonts w:asciiTheme="majorBidi" w:hAnsiTheme="majorBidi" w:cstheme="majorBidi"/>
                <w:color w:val="000000" w:themeColor="text1"/>
              </w:rPr>
              <w:t>_</w:t>
            </w:r>
          </w:p>
        </w:tc>
        <w:tc>
          <w:tcPr>
            <w:tcW w:w="524" w:type="pct"/>
            <w:shd w:val="clear" w:color="auto" w:fill="auto"/>
          </w:tcPr>
          <w:p w14:paraId="7EEBEE42" w14:textId="7AE0FA5A" w:rsidR="003632E9" w:rsidRPr="00C26DD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3</w:t>
            </w:r>
          </w:p>
        </w:tc>
        <w:tc>
          <w:tcPr>
            <w:tcW w:w="111" w:type="pct"/>
            <w:shd w:val="clear" w:color="auto" w:fill="auto"/>
          </w:tcPr>
          <w:p w14:paraId="57D7B31B" w14:textId="36BCAAA9" w:rsidR="003632E9" w:rsidRPr="00C26DD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07588BDF" w14:textId="4C00DAD3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C26DD3">
              <w:rPr>
                <w:rFonts w:asciiTheme="majorBidi" w:hAnsiTheme="majorBidi" w:cstheme="majorBidi"/>
                <w:color w:val="000000" w:themeColor="text1"/>
              </w:rPr>
              <w:t>1490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7F21E15C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47711891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51CF85E0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214FBB2B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48848694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0ACC1D77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5265B4E0" w14:textId="77777777" w:rsidTr="003632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4EEF7DD6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1-Nonadecene</w:t>
            </w:r>
          </w:p>
        </w:tc>
        <w:tc>
          <w:tcPr>
            <w:tcW w:w="472" w:type="pct"/>
            <w:shd w:val="clear" w:color="auto" w:fill="auto"/>
          </w:tcPr>
          <w:p w14:paraId="3F5668AB" w14:textId="15FAE6BC" w:rsidR="003632E9" w:rsidRPr="00882169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K</w:t>
            </w:r>
          </w:p>
        </w:tc>
        <w:tc>
          <w:tcPr>
            <w:tcW w:w="524" w:type="pct"/>
            <w:shd w:val="clear" w:color="auto" w:fill="auto"/>
          </w:tcPr>
          <w:p w14:paraId="3CE34E7B" w14:textId="23F145D5" w:rsidR="003632E9" w:rsidRPr="00C26DD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4</w:t>
            </w:r>
          </w:p>
        </w:tc>
        <w:tc>
          <w:tcPr>
            <w:tcW w:w="111" w:type="pct"/>
            <w:shd w:val="clear" w:color="auto" w:fill="auto"/>
          </w:tcPr>
          <w:p w14:paraId="3AAC013B" w14:textId="3C204427" w:rsidR="003632E9" w:rsidRPr="00C26DD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2B339930" w14:textId="08FF0694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C26DD3">
              <w:rPr>
                <w:rFonts w:asciiTheme="majorBidi" w:hAnsiTheme="majorBidi" w:cstheme="majorBidi"/>
                <w:color w:val="000000" w:themeColor="text1"/>
              </w:rPr>
              <w:t>29075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312FEF3C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16F99775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00342200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22385758.5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6B08F9D8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2994D6DF" w14:textId="77777777" w:rsidTr="003632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22D8E2B3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2,2-Dimethyl-1-octanol</w:t>
            </w:r>
          </w:p>
        </w:tc>
        <w:tc>
          <w:tcPr>
            <w:tcW w:w="472" w:type="pct"/>
            <w:shd w:val="clear" w:color="auto" w:fill="auto"/>
          </w:tcPr>
          <w:p w14:paraId="495467F9" w14:textId="557266A7" w:rsidR="003632E9" w:rsidRPr="00882169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I</w:t>
            </w:r>
          </w:p>
        </w:tc>
        <w:tc>
          <w:tcPr>
            <w:tcW w:w="524" w:type="pct"/>
            <w:shd w:val="clear" w:color="auto" w:fill="auto"/>
          </w:tcPr>
          <w:p w14:paraId="69CF3CC6" w14:textId="7A10CF06" w:rsidR="003632E9" w:rsidRPr="00C26DD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5</w:t>
            </w:r>
          </w:p>
        </w:tc>
        <w:tc>
          <w:tcPr>
            <w:tcW w:w="111" w:type="pct"/>
            <w:shd w:val="clear" w:color="auto" w:fill="auto"/>
          </w:tcPr>
          <w:p w14:paraId="75FFF0FF" w14:textId="77469501" w:rsidR="003632E9" w:rsidRPr="00C26DD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130131EB" w14:textId="73B80760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C26DD3">
              <w:rPr>
                <w:rFonts w:asciiTheme="majorBidi" w:hAnsiTheme="majorBidi" w:cstheme="majorBidi"/>
                <w:color w:val="000000" w:themeColor="text1"/>
              </w:rPr>
              <w:t>520068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6F9765A1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1E22B479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4586227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3472377C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1CC76C5C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39B08384" w14:textId="77777777" w:rsidTr="003632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4E03ED7F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1-Piperidinecarboxaldehyde</w:t>
            </w:r>
          </w:p>
        </w:tc>
        <w:tc>
          <w:tcPr>
            <w:tcW w:w="472" w:type="pct"/>
            <w:shd w:val="clear" w:color="auto" w:fill="auto"/>
          </w:tcPr>
          <w:p w14:paraId="2BFCC95A" w14:textId="20D902E4" w:rsidR="003632E9" w:rsidRPr="00882169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L</w:t>
            </w:r>
          </w:p>
        </w:tc>
        <w:tc>
          <w:tcPr>
            <w:tcW w:w="524" w:type="pct"/>
            <w:shd w:val="clear" w:color="auto" w:fill="auto"/>
          </w:tcPr>
          <w:p w14:paraId="24001A57" w14:textId="71E3006E" w:rsidR="003632E9" w:rsidRPr="00C26DD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6</w:t>
            </w:r>
          </w:p>
        </w:tc>
        <w:tc>
          <w:tcPr>
            <w:tcW w:w="111" w:type="pct"/>
            <w:shd w:val="clear" w:color="auto" w:fill="auto"/>
          </w:tcPr>
          <w:p w14:paraId="40372021" w14:textId="4E5B6A0C" w:rsidR="003632E9" w:rsidRPr="00C26DD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7805A81E" w14:textId="76CD620A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C26DD3">
              <w:rPr>
                <w:rFonts w:asciiTheme="majorBidi" w:hAnsiTheme="majorBidi" w:cstheme="majorBidi"/>
                <w:color w:val="000000" w:themeColor="text1"/>
              </w:rPr>
              <w:t>17429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2B57D933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64345011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45F09483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826107.5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397E347D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16386A20" w14:textId="77777777" w:rsidTr="003632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43B22C34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2,6,10-Trimethyltridecane</w:t>
            </w:r>
          </w:p>
        </w:tc>
        <w:tc>
          <w:tcPr>
            <w:tcW w:w="472" w:type="pct"/>
            <w:shd w:val="clear" w:color="auto" w:fill="auto"/>
          </w:tcPr>
          <w:p w14:paraId="78FFDA5C" w14:textId="40509FB9" w:rsidR="003632E9" w:rsidRPr="00882169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E</w:t>
            </w:r>
          </w:p>
        </w:tc>
        <w:tc>
          <w:tcPr>
            <w:tcW w:w="524" w:type="pct"/>
            <w:shd w:val="clear" w:color="auto" w:fill="auto"/>
          </w:tcPr>
          <w:p w14:paraId="03CC3E26" w14:textId="2C94617E" w:rsidR="003632E9" w:rsidRPr="00C26DD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7</w:t>
            </w:r>
          </w:p>
        </w:tc>
        <w:tc>
          <w:tcPr>
            <w:tcW w:w="111" w:type="pct"/>
            <w:shd w:val="clear" w:color="auto" w:fill="auto"/>
          </w:tcPr>
          <w:p w14:paraId="12F27296" w14:textId="32FF3620" w:rsidR="003632E9" w:rsidRPr="00C26DD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48859BCC" w14:textId="1DD86DA1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C26DD3">
              <w:rPr>
                <w:rFonts w:asciiTheme="majorBidi" w:hAnsiTheme="majorBidi" w:cstheme="majorBidi"/>
                <w:color w:val="000000" w:themeColor="text1"/>
              </w:rPr>
              <w:t>19774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08F085A2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5441245.5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0E434D81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47010370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2766870.333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0CEDB4A9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4D6F0178" w14:textId="77777777" w:rsidTr="003632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0D4BFFFB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2,6-Bis(tert-butyl)phenol</w:t>
            </w:r>
          </w:p>
        </w:tc>
        <w:tc>
          <w:tcPr>
            <w:tcW w:w="472" w:type="pct"/>
            <w:shd w:val="clear" w:color="auto" w:fill="auto"/>
          </w:tcPr>
          <w:p w14:paraId="75651F14" w14:textId="700C4D34" w:rsidR="003632E9" w:rsidRPr="00882169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K</w:t>
            </w:r>
          </w:p>
        </w:tc>
        <w:tc>
          <w:tcPr>
            <w:tcW w:w="524" w:type="pct"/>
            <w:shd w:val="clear" w:color="auto" w:fill="auto"/>
          </w:tcPr>
          <w:p w14:paraId="32460212" w14:textId="536CD70B" w:rsidR="003632E9" w:rsidRPr="00C26DD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8</w:t>
            </w:r>
          </w:p>
        </w:tc>
        <w:tc>
          <w:tcPr>
            <w:tcW w:w="111" w:type="pct"/>
            <w:shd w:val="clear" w:color="auto" w:fill="auto"/>
          </w:tcPr>
          <w:p w14:paraId="1E887B9C" w14:textId="4D78E715" w:rsidR="003632E9" w:rsidRPr="00C26DD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27B590DA" w14:textId="7A22A7B3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C26DD3">
              <w:rPr>
                <w:rFonts w:asciiTheme="majorBidi" w:hAnsiTheme="majorBidi" w:cstheme="majorBidi"/>
                <w:color w:val="000000" w:themeColor="text1"/>
              </w:rPr>
              <w:t>31405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419767EE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5069232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687ADE10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4CA60C64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0783128.33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1936267B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50CB9101" w14:textId="77777777" w:rsidTr="003632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369828B1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lastRenderedPageBreak/>
              <w:t>2,6-Dimethyl-1-nonen-3-yn-5-ol</w:t>
            </w:r>
          </w:p>
        </w:tc>
        <w:tc>
          <w:tcPr>
            <w:tcW w:w="472" w:type="pct"/>
            <w:shd w:val="clear" w:color="auto" w:fill="auto"/>
          </w:tcPr>
          <w:p w14:paraId="467DD6FE" w14:textId="573BC3AA" w:rsidR="003632E9" w:rsidRPr="00882169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>
              <w:rPr>
                <w:rFonts w:asciiTheme="majorBidi" w:hAnsiTheme="majorBidi" w:cstheme="majorBidi"/>
                <w:color w:val="000000" w:themeColor="text1"/>
              </w:rPr>
              <w:t>_</w:t>
            </w:r>
          </w:p>
        </w:tc>
        <w:tc>
          <w:tcPr>
            <w:tcW w:w="524" w:type="pct"/>
            <w:shd w:val="clear" w:color="auto" w:fill="auto"/>
          </w:tcPr>
          <w:p w14:paraId="650088A6" w14:textId="1182AAA6" w:rsidR="003632E9" w:rsidRPr="00C26DD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9</w:t>
            </w:r>
          </w:p>
        </w:tc>
        <w:tc>
          <w:tcPr>
            <w:tcW w:w="111" w:type="pct"/>
            <w:shd w:val="clear" w:color="auto" w:fill="auto"/>
          </w:tcPr>
          <w:p w14:paraId="5595BE06" w14:textId="42CA4687" w:rsidR="003632E9" w:rsidRPr="00C26DD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642837F8" w14:textId="74FAD3A1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C26DD3">
              <w:rPr>
                <w:rFonts w:asciiTheme="majorBidi" w:hAnsiTheme="majorBidi" w:cstheme="majorBidi"/>
                <w:color w:val="000000" w:themeColor="text1"/>
              </w:rPr>
              <w:t>12546097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5C9F533D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31100173.8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67493568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7E92C659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01899385.5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5FD02FED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28AF9C2F" w14:textId="77777777" w:rsidTr="003632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2C86C182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2-Bromotetradecane</w:t>
            </w:r>
          </w:p>
        </w:tc>
        <w:tc>
          <w:tcPr>
            <w:tcW w:w="472" w:type="pct"/>
            <w:shd w:val="clear" w:color="auto" w:fill="auto"/>
          </w:tcPr>
          <w:p w14:paraId="736AE579" w14:textId="22FAAB4B" w:rsidR="003632E9" w:rsidRPr="00882169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K</w:t>
            </w:r>
          </w:p>
        </w:tc>
        <w:tc>
          <w:tcPr>
            <w:tcW w:w="524" w:type="pct"/>
            <w:shd w:val="clear" w:color="auto" w:fill="auto"/>
          </w:tcPr>
          <w:p w14:paraId="3FA803E7" w14:textId="5CD95A20" w:rsidR="003632E9" w:rsidRPr="00C26DD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20</w:t>
            </w:r>
          </w:p>
        </w:tc>
        <w:tc>
          <w:tcPr>
            <w:tcW w:w="111" w:type="pct"/>
            <w:shd w:val="clear" w:color="auto" w:fill="auto"/>
          </w:tcPr>
          <w:p w14:paraId="7D7567B0" w14:textId="60873FD0" w:rsidR="003632E9" w:rsidRPr="00C26DD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45DF29CA" w14:textId="6CA7D3CE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C26DD3">
              <w:rPr>
                <w:rFonts w:asciiTheme="majorBidi" w:hAnsiTheme="majorBidi" w:cstheme="majorBidi"/>
                <w:color w:val="000000" w:themeColor="text1"/>
              </w:rPr>
              <w:t>12798926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33C80713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0111382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1BC42491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4397387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4EBB9F26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25892452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0ED551CB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7460239</w:t>
            </w:r>
          </w:p>
        </w:tc>
      </w:tr>
      <w:tr w:rsidR="003632E9" w:rsidRPr="00EA2FE1" w14:paraId="1B6BB450" w14:textId="77777777" w:rsidTr="003632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74077CD4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2-Butenedioic acid</w:t>
            </w:r>
          </w:p>
        </w:tc>
        <w:tc>
          <w:tcPr>
            <w:tcW w:w="472" w:type="pct"/>
            <w:shd w:val="clear" w:color="auto" w:fill="auto"/>
          </w:tcPr>
          <w:p w14:paraId="79647DF3" w14:textId="058A2934" w:rsidR="003632E9" w:rsidRPr="00882169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C</w:t>
            </w:r>
          </w:p>
        </w:tc>
        <w:tc>
          <w:tcPr>
            <w:tcW w:w="524" w:type="pct"/>
            <w:shd w:val="clear" w:color="auto" w:fill="auto"/>
          </w:tcPr>
          <w:p w14:paraId="4608DE9E" w14:textId="196363D4" w:rsidR="003632E9" w:rsidRPr="00C26DD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21</w:t>
            </w:r>
          </w:p>
        </w:tc>
        <w:tc>
          <w:tcPr>
            <w:tcW w:w="111" w:type="pct"/>
            <w:shd w:val="clear" w:color="auto" w:fill="auto"/>
          </w:tcPr>
          <w:p w14:paraId="592666D2" w14:textId="2BAA79A1" w:rsidR="003632E9" w:rsidRPr="00C26DD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1531CC3E" w14:textId="1C17D3D6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C26DD3">
              <w:rPr>
                <w:rFonts w:asciiTheme="majorBidi" w:hAnsiTheme="majorBidi" w:cstheme="majorBidi"/>
                <w:color w:val="000000" w:themeColor="text1"/>
              </w:rPr>
              <w:t>444972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44A13C0D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442878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7889A991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543B20A0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7B5F8B30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4C94B04B" w14:textId="77777777" w:rsidTr="003632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0DF12EEB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2-Hydroxy-3-methylbutyric acid</w:t>
            </w:r>
          </w:p>
        </w:tc>
        <w:tc>
          <w:tcPr>
            <w:tcW w:w="472" w:type="pct"/>
            <w:shd w:val="clear" w:color="auto" w:fill="auto"/>
          </w:tcPr>
          <w:p w14:paraId="16C6F2F2" w14:textId="205B51E9" w:rsidR="003632E9" w:rsidRPr="00882169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I</w:t>
            </w:r>
          </w:p>
        </w:tc>
        <w:tc>
          <w:tcPr>
            <w:tcW w:w="524" w:type="pct"/>
            <w:shd w:val="clear" w:color="auto" w:fill="auto"/>
          </w:tcPr>
          <w:p w14:paraId="0FDF3C36" w14:textId="14F98C91" w:rsidR="003632E9" w:rsidRPr="00C26DD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22</w:t>
            </w:r>
          </w:p>
        </w:tc>
        <w:tc>
          <w:tcPr>
            <w:tcW w:w="111" w:type="pct"/>
            <w:shd w:val="clear" w:color="auto" w:fill="auto"/>
          </w:tcPr>
          <w:p w14:paraId="04DF14B8" w14:textId="5D513807" w:rsidR="003632E9" w:rsidRPr="00C26DD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549DDF33" w14:textId="31437B54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C26DD3">
              <w:rPr>
                <w:rFonts w:asciiTheme="majorBidi" w:hAnsiTheme="majorBidi" w:cstheme="majorBidi"/>
                <w:color w:val="000000" w:themeColor="text1"/>
              </w:rPr>
              <w:t>99823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6A0F28BD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629AB9BE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4044231.333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64D49B1E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4B4FB9B8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6806DD6B" w14:textId="77777777" w:rsidTr="003632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7F3C0F06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2-Methylhexacosane</w:t>
            </w:r>
          </w:p>
        </w:tc>
        <w:tc>
          <w:tcPr>
            <w:tcW w:w="472" w:type="pct"/>
            <w:shd w:val="clear" w:color="auto" w:fill="auto"/>
          </w:tcPr>
          <w:p w14:paraId="12FD1907" w14:textId="6A621CF3" w:rsidR="003632E9" w:rsidRPr="00882169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N</w:t>
            </w:r>
          </w:p>
        </w:tc>
        <w:tc>
          <w:tcPr>
            <w:tcW w:w="524" w:type="pct"/>
            <w:shd w:val="clear" w:color="auto" w:fill="auto"/>
          </w:tcPr>
          <w:p w14:paraId="144EE2FE" w14:textId="44925444" w:rsidR="003632E9" w:rsidRPr="00C26DD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23</w:t>
            </w:r>
          </w:p>
        </w:tc>
        <w:tc>
          <w:tcPr>
            <w:tcW w:w="111" w:type="pct"/>
            <w:shd w:val="clear" w:color="auto" w:fill="auto"/>
          </w:tcPr>
          <w:p w14:paraId="64009DD9" w14:textId="0215AB07" w:rsidR="003632E9" w:rsidRPr="00C26DD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5ED716C7" w14:textId="7D2A8A1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C26DD3">
              <w:rPr>
                <w:rFonts w:asciiTheme="majorBidi" w:hAnsiTheme="majorBidi" w:cstheme="majorBidi"/>
                <w:color w:val="000000" w:themeColor="text1"/>
              </w:rPr>
              <w:t>150931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6DC3338E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749DC485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4274416.67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63891EEC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8583762.5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1E742046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7019653.5</w:t>
            </w:r>
          </w:p>
        </w:tc>
      </w:tr>
      <w:tr w:rsidR="003632E9" w:rsidRPr="00EA2FE1" w14:paraId="10339678" w14:textId="77777777" w:rsidTr="003632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6A69305A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2-Methyltetracosane</w:t>
            </w:r>
          </w:p>
        </w:tc>
        <w:tc>
          <w:tcPr>
            <w:tcW w:w="472" w:type="pct"/>
            <w:shd w:val="clear" w:color="auto" w:fill="auto"/>
          </w:tcPr>
          <w:p w14:paraId="650D4EBC" w14:textId="50FD9727" w:rsidR="003632E9" w:rsidRPr="00882169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HN</w:t>
            </w:r>
          </w:p>
        </w:tc>
        <w:tc>
          <w:tcPr>
            <w:tcW w:w="524" w:type="pct"/>
            <w:shd w:val="clear" w:color="auto" w:fill="auto"/>
          </w:tcPr>
          <w:p w14:paraId="54B75C02" w14:textId="3CB79A62" w:rsidR="003632E9" w:rsidRPr="00C26DD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24</w:t>
            </w:r>
          </w:p>
        </w:tc>
        <w:tc>
          <w:tcPr>
            <w:tcW w:w="111" w:type="pct"/>
            <w:shd w:val="clear" w:color="auto" w:fill="auto"/>
          </w:tcPr>
          <w:p w14:paraId="53C5EE77" w14:textId="3166EDA3" w:rsidR="003632E9" w:rsidRPr="00C26DD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7F82BA9E" w14:textId="06B473AA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C26DD3">
              <w:rPr>
                <w:rFonts w:asciiTheme="majorBidi" w:hAnsiTheme="majorBidi" w:cstheme="majorBidi"/>
                <w:color w:val="000000" w:themeColor="text1"/>
              </w:rPr>
              <w:t>527459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6784E1FE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2607544.5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6FDEB2B9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3663993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4D7B6129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114B48C6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3670001.667</w:t>
            </w:r>
          </w:p>
        </w:tc>
      </w:tr>
      <w:tr w:rsidR="003632E9" w:rsidRPr="00EA2FE1" w14:paraId="604226A1" w14:textId="77777777" w:rsidTr="003632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26203876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2-Propen-1-ol</w:t>
            </w:r>
          </w:p>
        </w:tc>
        <w:tc>
          <w:tcPr>
            <w:tcW w:w="472" w:type="pct"/>
            <w:shd w:val="clear" w:color="auto" w:fill="auto"/>
          </w:tcPr>
          <w:p w14:paraId="70EA6293" w14:textId="2B9C9D31" w:rsidR="003632E9" w:rsidRPr="00882169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N</w:t>
            </w:r>
          </w:p>
        </w:tc>
        <w:tc>
          <w:tcPr>
            <w:tcW w:w="524" w:type="pct"/>
            <w:shd w:val="clear" w:color="auto" w:fill="auto"/>
          </w:tcPr>
          <w:p w14:paraId="6950F7C5" w14:textId="6AAA67BB" w:rsidR="003632E9" w:rsidRPr="00C26DD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25</w:t>
            </w:r>
          </w:p>
        </w:tc>
        <w:tc>
          <w:tcPr>
            <w:tcW w:w="111" w:type="pct"/>
            <w:shd w:val="clear" w:color="auto" w:fill="auto"/>
          </w:tcPr>
          <w:p w14:paraId="7B27C266" w14:textId="195191BE" w:rsidR="003632E9" w:rsidRPr="00C26DD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4FD5CBCC" w14:textId="6B5A1D6D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C26DD3">
              <w:rPr>
                <w:rFonts w:asciiTheme="majorBidi" w:hAnsiTheme="majorBidi" w:cstheme="majorBidi"/>
                <w:color w:val="000000" w:themeColor="text1"/>
              </w:rPr>
              <w:t>7858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7A9B1962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2B29CBC6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2257261.67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7D7B387A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7B32A072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2370414.333</w:t>
            </w:r>
          </w:p>
        </w:tc>
      </w:tr>
      <w:tr w:rsidR="003632E9" w:rsidRPr="00EA2FE1" w14:paraId="21C013E8" w14:textId="77777777" w:rsidTr="003632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64D0DA02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2-Propenoic acid</w:t>
            </w:r>
          </w:p>
        </w:tc>
        <w:tc>
          <w:tcPr>
            <w:tcW w:w="472" w:type="pct"/>
            <w:shd w:val="clear" w:color="auto" w:fill="auto"/>
          </w:tcPr>
          <w:p w14:paraId="7A1D6AEB" w14:textId="2ACE2A00" w:rsidR="003632E9" w:rsidRPr="00882169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>
              <w:rPr>
                <w:rFonts w:asciiTheme="majorBidi" w:hAnsiTheme="majorBidi" w:cstheme="majorBidi"/>
                <w:color w:val="000000" w:themeColor="text1"/>
              </w:rPr>
              <w:t>_</w:t>
            </w:r>
          </w:p>
        </w:tc>
        <w:tc>
          <w:tcPr>
            <w:tcW w:w="524" w:type="pct"/>
            <w:shd w:val="clear" w:color="auto" w:fill="auto"/>
          </w:tcPr>
          <w:p w14:paraId="0481EE35" w14:textId="265A71BD" w:rsidR="003632E9" w:rsidRPr="00C26DD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26</w:t>
            </w:r>
          </w:p>
        </w:tc>
        <w:tc>
          <w:tcPr>
            <w:tcW w:w="111" w:type="pct"/>
            <w:shd w:val="clear" w:color="auto" w:fill="auto"/>
          </w:tcPr>
          <w:p w14:paraId="71541057" w14:textId="623E20EC" w:rsidR="003632E9" w:rsidRPr="00C26DD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6521AEA1" w14:textId="3F59C129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C26DD3">
              <w:rPr>
                <w:rFonts w:asciiTheme="majorBidi" w:hAnsiTheme="majorBidi" w:cstheme="majorBidi"/>
                <w:color w:val="000000" w:themeColor="text1"/>
              </w:rPr>
              <w:t>6581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653D7906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0258B519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199719.667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2028325C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4120C8B1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3FD3E128" w14:textId="77777777" w:rsidTr="003632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60C86A72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3-Dodecanol</w:t>
            </w:r>
          </w:p>
        </w:tc>
        <w:tc>
          <w:tcPr>
            <w:tcW w:w="472" w:type="pct"/>
            <w:shd w:val="clear" w:color="auto" w:fill="auto"/>
          </w:tcPr>
          <w:p w14:paraId="4FE0A888" w14:textId="32473B77" w:rsidR="003632E9" w:rsidRPr="00882169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E</w:t>
            </w:r>
          </w:p>
        </w:tc>
        <w:tc>
          <w:tcPr>
            <w:tcW w:w="524" w:type="pct"/>
            <w:shd w:val="clear" w:color="auto" w:fill="auto"/>
          </w:tcPr>
          <w:p w14:paraId="08AC4147" w14:textId="76CA1C59" w:rsidR="003632E9" w:rsidRPr="00C26DD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27</w:t>
            </w:r>
          </w:p>
        </w:tc>
        <w:tc>
          <w:tcPr>
            <w:tcW w:w="111" w:type="pct"/>
            <w:shd w:val="clear" w:color="auto" w:fill="auto"/>
          </w:tcPr>
          <w:p w14:paraId="4CCD4040" w14:textId="079C0D06" w:rsidR="003632E9" w:rsidRPr="00C26DD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10688031" w14:textId="4103E0A0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C26DD3">
              <w:rPr>
                <w:rFonts w:asciiTheme="majorBidi" w:hAnsiTheme="majorBidi" w:cstheme="majorBidi"/>
                <w:color w:val="000000" w:themeColor="text1"/>
              </w:rPr>
              <w:t>139108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70C2B423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434545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78858505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354CF6A5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649EEC15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5CF55A92" w14:textId="77777777" w:rsidTr="003632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3E719B37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3-Ethyl-3-methylheptane</w:t>
            </w:r>
          </w:p>
        </w:tc>
        <w:tc>
          <w:tcPr>
            <w:tcW w:w="472" w:type="pct"/>
            <w:shd w:val="clear" w:color="auto" w:fill="auto"/>
          </w:tcPr>
          <w:p w14:paraId="50D233FF" w14:textId="71C115D3" w:rsidR="003632E9" w:rsidRPr="00882169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L</w:t>
            </w:r>
          </w:p>
        </w:tc>
        <w:tc>
          <w:tcPr>
            <w:tcW w:w="524" w:type="pct"/>
            <w:shd w:val="clear" w:color="auto" w:fill="auto"/>
          </w:tcPr>
          <w:p w14:paraId="61AF8425" w14:textId="42AE877B" w:rsidR="003632E9" w:rsidRPr="00230756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28</w:t>
            </w:r>
          </w:p>
        </w:tc>
        <w:tc>
          <w:tcPr>
            <w:tcW w:w="111" w:type="pct"/>
            <w:shd w:val="clear" w:color="auto" w:fill="auto"/>
          </w:tcPr>
          <w:p w14:paraId="5FB48AE0" w14:textId="5350E6B5" w:rsidR="003632E9" w:rsidRPr="00230756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76487509" w14:textId="7926C731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30756">
              <w:rPr>
                <w:rFonts w:asciiTheme="majorBidi" w:hAnsiTheme="majorBidi" w:cstheme="majorBidi"/>
                <w:color w:val="000000" w:themeColor="text1"/>
              </w:rPr>
              <w:t>140213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1E9F3AF0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5DA4CE45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168A190A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3274714.5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4AEF64A8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2B5CBF02" w14:textId="77777777" w:rsidTr="003632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4BA06F33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3-Morpholinopropyl isothiocyanate</w:t>
            </w:r>
          </w:p>
        </w:tc>
        <w:tc>
          <w:tcPr>
            <w:tcW w:w="472" w:type="pct"/>
            <w:shd w:val="clear" w:color="auto" w:fill="auto"/>
          </w:tcPr>
          <w:p w14:paraId="44DF1C6C" w14:textId="176F3871" w:rsidR="003632E9" w:rsidRPr="00882169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N</w:t>
            </w:r>
          </w:p>
        </w:tc>
        <w:tc>
          <w:tcPr>
            <w:tcW w:w="524" w:type="pct"/>
            <w:shd w:val="clear" w:color="auto" w:fill="auto"/>
          </w:tcPr>
          <w:p w14:paraId="7182343F" w14:textId="3C904AFB" w:rsidR="003632E9" w:rsidRPr="00230756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29</w:t>
            </w:r>
          </w:p>
        </w:tc>
        <w:tc>
          <w:tcPr>
            <w:tcW w:w="111" w:type="pct"/>
            <w:shd w:val="clear" w:color="auto" w:fill="auto"/>
          </w:tcPr>
          <w:p w14:paraId="4530F4BC" w14:textId="256D69D7" w:rsidR="003632E9" w:rsidRPr="00230756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38268D43" w14:textId="2C4098C1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30756">
              <w:rPr>
                <w:rFonts w:asciiTheme="majorBidi" w:hAnsiTheme="majorBidi" w:cstheme="majorBidi"/>
                <w:color w:val="000000" w:themeColor="text1"/>
              </w:rPr>
              <w:t>141745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2291F926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550FDA48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3276396.6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5C35CDD4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17261768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2532590.5</w:t>
            </w:r>
          </w:p>
        </w:tc>
      </w:tr>
      <w:tr w:rsidR="003632E9" w:rsidRPr="00EA2FE1" w14:paraId="5F162A5E" w14:textId="77777777" w:rsidTr="003632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20187B7B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3-Pyridinol</w:t>
            </w:r>
          </w:p>
        </w:tc>
        <w:tc>
          <w:tcPr>
            <w:tcW w:w="472" w:type="pct"/>
            <w:shd w:val="clear" w:color="auto" w:fill="auto"/>
          </w:tcPr>
          <w:p w14:paraId="705E0782" w14:textId="20D4F309" w:rsidR="003632E9" w:rsidRPr="00882169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C</w:t>
            </w:r>
          </w:p>
        </w:tc>
        <w:tc>
          <w:tcPr>
            <w:tcW w:w="524" w:type="pct"/>
            <w:shd w:val="clear" w:color="auto" w:fill="auto"/>
          </w:tcPr>
          <w:p w14:paraId="4E4976F8" w14:textId="06995C19" w:rsidR="003632E9" w:rsidRPr="00230756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30</w:t>
            </w:r>
          </w:p>
        </w:tc>
        <w:tc>
          <w:tcPr>
            <w:tcW w:w="111" w:type="pct"/>
            <w:shd w:val="clear" w:color="auto" w:fill="auto"/>
          </w:tcPr>
          <w:p w14:paraId="160034E7" w14:textId="2B1B383E" w:rsidR="003632E9" w:rsidRPr="00230756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13BA8C01" w14:textId="0229BB39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30756">
              <w:rPr>
                <w:rFonts w:asciiTheme="majorBidi" w:hAnsiTheme="majorBidi" w:cstheme="majorBidi"/>
                <w:color w:val="000000" w:themeColor="text1"/>
              </w:rPr>
              <w:t>7971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2321D947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63885.5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64994D4F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6837CBB4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0383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3F8EA9D5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0B15F100" w14:textId="77777777" w:rsidTr="003632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706437C1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4,4-Dimethoxy-2-methyl-2-butanol</w:t>
            </w:r>
          </w:p>
        </w:tc>
        <w:tc>
          <w:tcPr>
            <w:tcW w:w="472" w:type="pct"/>
            <w:shd w:val="clear" w:color="auto" w:fill="auto"/>
          </w:tcPr>
          <w:p w14:paraId="21847140" w14:textId="247C6BA6" w:rsidR="003632E9" w:rsidRPr="00882169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I</w:t>
            </w:r>
          </w:p>
        </w:tc>
        <w:tc>
          <w:tcPr>
            <w:tcW w:w="524" w:type="pct"/>
            <w:shd w:val="clear" w:color="auto" w:fill="auto"/>
          </w:tcPr>
          <w:p w14:paraId="24ED12C5" w14:textId="446EE78D" w:rsidR="003632E9" w:rsidRPr="00230756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31</w:t>
            </w:r>
          </w:p>
        </w:tc>
        <w:tc>
          <w:tcPr>
            <w:tcW w:w="111" w:type="pct"/>
            <w:shd w:val="clear" w:color="auto" w:fill="auto"/>
          </w:tcPr>
          <w:p w14:paraId="3CB96B85" w14:textId="7365D6C4" w:rsidR="003632E9" w:rsidRPr="00230756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0229A78C" w14:textId="20FA486E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30756">
              <w:rPr>
                <w:rFonts w:asciiTheme="majorBidi" w:hAnsiTheme="majorBidi" w:cstheme="majorBidi"/>
                <w:color w:val="000000" w:themeColor="text1"/>
              </w:rPr>
              <w:t>443998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75586F2C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5CADDD06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5245000.5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15051AB4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7FDE37F7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3C9DD457" w14:textId="77777777" w:rsidTr="003632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63CB40A0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5,5-Diethylheptadecane</w:t>
            </w:r>
          </w:p>
        </w:tc>
        <w:tc>
          <w:tcPr>
            <w:tcW w:w="472" w:type="pct"/>
            <w:shd w:val="clear" w:color="auto" w:fill="auto"/>
          </w:tcPr>
          <w:p w14:paraId="2C5901B2" w14:textId="543A8ECD" w:rsidR="003632E9" w:rsidRPr="00882169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BK</w:t>
            </w:r>
          </w:p>
        </w:tc>
        <w:tc>
          <w:tcPr>
            <w:tcW w:w="524" w:type="pct"/>
            <w:shd w:val="clear" w:color="auto" w:fill="auto"/>
          </w:tcPr>
          <w:p w14:paraId="30428EEE" w14:textId="6DB5D619" w:rsidR="003632E9" w:rsidRPr="00230756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32</w:t>
            </w:r>
          </w:p>
        </w:tc>
        <w:tc>
          <w:tcPr>
            <w:tcW w:w="111" w:type="pct"/>
            <w:shd w:val="clear" w:color="auto" w:fill="auto"/>
          </w:tcPr>
          <w:p w14:paraId="372EBE83" w14:textId="35F5C2E5" w:rsidR="003632E9" w:rsidRPr="00230756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03E975BF" w14:textId="305E92B4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30756">
              <w:rPr>
                <w:rFonts w:asciiTheme="majorBidi" w:hAnsiTheme="majorBidi" w:cstheme="majorBidi"/>
                <w:color w:val="000000" w:themeColor="text1"/>
              </w:rPr>
              <w:t>85977275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18971272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22063896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76AB6E63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29B6B70A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25289559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6198C3D6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26F0358E" w14:textId="77777777" w:rsidTr="003632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0DE7E127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5,5-Diethylpentadecane</w:t>
            </w:r>
          </w:p>
        </w:tc>
        <w:tc>
          <w:tcPr>
            <w:tcW w:w="472" w:type="pct"/>
            <w:shd w:val="clear" w:color="auto" w:fill="auto"/>
          </w:tcPr>
          <w:p w14:paraId="1AF934D1" w14:textId="658543F5" w:rsidR="003632E9" w:rsidRPr="00882169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K</w:t>
            </w:r>
          </w:p>
        </w:tc>
        <w:tc>
          <w:tcPr>
            <w:tcW w:w="524" w:type="pct"/>
            <w:shd w:val="clear" w:color="auto" w:fill="auto"/>
          </w:tcPr>
          <w:p w14:paraId="23D30269" w14:textId="73E38107" w:rsidR="003632E9" w:rsidRPr="00230756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33</w:t>
            </w:r>
          </w:p>
        </w:tc>
        <w:tc>
          <w:tcPr>
            <w:tcW w:w="111" w:type="pct"/>
            <w:shd w:val="clear" w:color="auto" w:fill="auto"/>
          </w:tcPr>
          <w:p w14:paraId="5C343806" w14:textId="0471FBBC" w:rsidR="003632E9" w:rsidRPr="00230756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53108235" w14:textId="174F6722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30756">
              <w:rPr>
                <w:rFonts w:asciiTheme="majorBidi" w:hAnsiTheme="majorBidi" w:cstheme="majorBidi"/>
                <w:color w:val="000000" w:themeColor="text1"/>
              </w:rPr>
              <w:t>85977274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2FBBB091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4E717FCB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734075C5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5148088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0AF2FD68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44D86370" w14:textId="77777777" w:rsidTr="003632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684359F5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6-Ethyl-3-decanol</w:t>
            </w:r>
          </w:p>
        </w:tc>
        <w:tc>
          <w:tcPr>
            <w:tcW w:w="472" w:type="pct"/>
            <w:shd w:val="clear" w:color="auto" w:fill="auto"/>
          </w:tcPr>
          <w:p w14:paraId="79C8D05C" w14:textId="448D0703" w:rsidR="003632E9" w:rsidRPr="00882169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N</w:t>
            </w:r>
          </w:p>
        </w:tc>
        <w:tc>
          <w:tcPr>
            <w:tcW w:w="524" w:type="pct"/>
            <w:shd w:val="clear" w:color="auto" w:fill="auto"/>
          </w:tcPr>
          <w:p w14:paraId="18CB1461" w14:textId="79D9E4CC" w:rsidR="003632E9" w:rsidRPr="00230756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34</w:t>
            </w:r>
          </w:p>
        </w:tc>
        <w:tc>
          <w:tcPr>
            <w:tcW w:w="111" w:type="pct"/>
            <w:shd w:val="clear" w:color="auto" w:fill="auto"/>
          </w:tcPr>
          <w:p w14:paraId="37E0BB94" w14:textId="711048F0" w:rsidR="003632E9" w:rsidRPr="00230756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6F9BC546" w14:textId="5A56329E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30756">
              <w:rPr>
                <w:rFonts w:asciiTheme="majorBidi" w:hAnsiTheme="majorBidi" w:cstheme="majorBidi"/>
                <w:color w:val="000000" w:themeColor="text1"/>
              </w:rPr>
              <w:t>140584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55A58FCF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4B8AE8D1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2B1273FE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7DF8977C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6509451.5</w:t>
            </w:r>
          </w:p>
        </w:tc>
      </w:tr>
      <w:tr w:rsidR="003632E9" w:rsidRPr="00EA2FE1" w14:paraId="06DCA0CF" w14:textId="77777777" w:rsidTr="003632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3C6B8F09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Arsenous acid</w:t>
            </w:r>
          </w:p>
        </w:tc>
        <w:tc>
          <w:tcPr>
            <w:tcW w:w="472" w:type="pct"/>
            <w:shd w:val="clear" w:color="auto" w:fill="auto"/>
          </w:tcPr>
          <w:p w14:paraId="7D9AE4C0" w14:textId="7152E557" w:rsidR="003632E9" w:rsidRPr="00882169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HN</w:t>
            </w:r>
          </w:p>
        </w:tc>
        <w:tc>
          <w:tcPr>
            <w:tcW w:w="524" w:type="pct"/>
            <w:shd w:val="clear" w:color="auto" w:fill="auto"/>
          </w:tcPr>
          <w:p w14:paraId="50AA3876" w14:textId="372B5EAB" w:rsidR="003632E9" w:rsidRPr="00230756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35</w:t>
            </w:r>
          </w:p>
        </w:tc>
        <w:tc>
          <w:tcPr>
            <w:tcW w:w="111" w:type="pct"/>
            <w:shd w:val="clear" w:color="auto" w:fill="auto"/>
          </w:tcPr>
          <w:p w14:paraId="7791D3AD" w14:textId="41D98403" w:rsidR="003632E9" w:rsidRPr="00230756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09C9A7BF" w14:textId="4388F0FC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30756">
              <w:rPr>
                <w:rFonts w:asciiTheme="majorBidi" w:hAnsiTheme="majorBidi" w:cstheme="majorBidi"/>
                <w:color w:val="000000" w:themeColor="text1"/>
              </w:rPr>
              <w:t>545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16DFDA2E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24C1D6DA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3235059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3B5C2F41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5A8DA415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6267341</w:t>
            </w:r>
          </w:p>
        </w:tc>
      </w:tr>
      <w:tr w:rsidR="003632E9" w:rsidRPr="00EA2FE1" w14:paraId="20709607" w14:textId="77777777" w:rsidTr="003632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5911DD3F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Behenic acid</w:t>
            </w:r>
          </w:p>
        </w:tc>
        <w:tc>
          <w:tcPr>
            <w:tcW w:w="472" w:type="pct"/>
            <w:shd w:val="clear" w:color="auto" w:fill="auto"/>
          </w:tcPr>
          <w:p w14:paraId="3E0EFF89" w14:textId="14351FFD" w:rsidR="003632E9" w:rsidRPr="00882169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N</w:t>
            </w:r>
          </w:p>
        </w:tc>
        <w:tc>
          <w:tcPr>
            <w:tcW w:w="524" w:type="pct"/>
            <w:shd w:val="clear" w:color="auto" w:fill="auto"/>
          </w:tcPr>
          <w:p w14:paraId="47EE8019" w14:textId="15DBAA01" w:rsidR="003632E9" w:rsidRPr="00230756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36</w:t>
            </w:r>
          </w:p>
        </w:tc>
        <w:tc>
          <w:tcPr>
            <w:tcW w:w="111" w:type="pct"/>
            <w:shd w:val="clear" w:color="auto" w:fill="auto"/>
          </w:tcPr>
          <w:p w14:paraId="36E8A592" w14:textId="2D44EAC0" w:rsidR="003632E9" w:rsidRPr="00230756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439CFD3A" w14:textId="307295C6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30756">
              <w:rPr>
                <w:rFonts w:asciiTheme="majorBidi" w:hAnsiTheme="majorBidi" w:cstheme="majorBidi"/>
                <w:color w:val="000000" w:themeColor="text1"/>
              </w:rPr>
              <w:t>8215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42A9A109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0093BB5A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471162.5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3E872072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60F48A75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3330138</w:t>
            </w:r>
          </w:p>
        </w:tc>
      </w:tr>
      <w:tr w:rsidR="003632E9" w:rsidRPr="00EA2FE1" w14:paraId="327B5A38" w14:textId="77777777" w:rsidTr="003632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1A38571F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Beta-Sitosterol</w:t>
            </w:r>
          </w:p>
        </w:tc>
        <w:tc>
          <w:tcPr>
            <w:tcW w:w="472" w:type="pct"/>
            <w:shd w:val="clear" w:color="auto" w:fill="auto"/>
          </w:tcPr>
          <w:p w14:paraId="743B6E4D" w14:textId="422E024A" w:rsidR="003632E9" w:rsidRPr="00882169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>
              <w:rPr>
                <w:rFonts w:asciiTheme="majorBidi" w:hAnsiTheme="majorBidi" w:cstheme="majorBidi"/>
                <w:color w:val="000000" w:themeColor="text1"/>
              </w:rPr>
              <w:t>_</w:t>
            </w:r>
          </w:p>
        </w:tc>
        <w:tc>
          <w:tcPr>
            <w:tcW w:w="524" w:type="pct"/>
            <w:shd w:val="clear" w:color="auto" w:fill="auto"/>
          </w:tcPr>
          <w:p w14:paraId="7334024E" w14:textId="2715A0B6" w:rsidR="003632E9" w:rsidRPr="00230756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37</w:t>
            </w:r>
          </w:p>
        </w:tc>
        <w:tc>
          <w:tcPr>
            <w:tcW w:w="111" w:type="pct"/>
            <w:shd w:val="clear" w:color="auto" w:fill="auto"/>
          </w:tcPr>
          <w:p w14:paraId="1733504D" w14:textId="23B50957" w:rsidR="003632E9" w:rsidRPr="00230756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61DB8239" w14:textId="1624A74F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30756">
              <w:rPr>
                <w:rFonts w:asciiTheme="majorBidi" w:hAnsiTheme="majorBidi" w:cstheme="majorBidi"/>
                <w:color w:val="000000" w:themeColor="text1"/>
              </w:rPr>
              <w:t>222284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1EA6812D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74B64D9F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10CCC866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744493.5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1B309972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2B547415" w14:textId="77777777" w:rsidTr="003632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4140EBD6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Butanoic acid, 2-methyl-3-oxo-, ethyl ester</w:t>
            </w:r>
          </w:p>
        </w:tc>
        <w:tc>
          <w:tcPr>
            <w:tcW w:w="472" w:type="pct"/>
            <w:shd w:val="clear" w:color="auto" w:fill="auto"/>
          </w:tcPr>
          <w:p w14:paraId="4D6463FE" w14:textId="5518D73E" w:rsidR="003632E9" w:rsidRPr="00882169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N</w:t>
            </w:r>
          </w:p>
        </w:tc>
        <w:tc>
          <w:tcPr>
            <w:tcW w:w="524" w:type="pct"/>
            <w:shd w:val="clear" w:color="auto" w:fill="auto"/>
          </w:tcPr>
          <w:p w14:paraId="70B1EE1B" w14:textId="03C33060" w:rsidR="003632E9" w:rsidRPr="00230756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38</w:t>
            </w:r>
          </w:p>
        </w:tc>
        <w:tc>
          <w:tcPr>
            <w:tcW w:w="111" w:type="pct"/>
            <w:shd w:val="clear" w:color="auto" w:fill="auto"/>
          </w:tcPr>
          <w:p w14:paraId="587042A0" w14:textId="2D4950EA" w:rsidR="003632E9" w:rsidRPr="00230756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04E38690" w14:textId="269C6235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30756">
              <w:rPr>
                <w:rFonts w:asciiTheme="majorBidi" w:hAnsiTheme="majorBidi" w:cstheme="majorBidi"/>
                <w:color w:val="000000" w:themeColor="text1"/>
              </w:rPr>
              <w:t>701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2540D71F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438978D5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2450936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0BED628B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2CEA15D6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3008429.5</w:t>
            </w:r>
          </w:p>
        </w:tc>
      </w:tr>
      <w:tr w:rsidR="003632E9" w:rsidRPr="00EA2FE1" w14:paraId="45BBCEEC" w14:textId="77777777" w:rsidTr="003632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61F60C17" w14:textId="494A4FE6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 xml:space="preserve">Butylated </w:t>
            </w:r>
            <w: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h</w:t>
            </w: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ydroxytoluene</w:t>
            </w:r>
          </w:p>
        </w:tc>
        <w:tc>
          <w:tcPr>
            <w:tcW w:w="472" w:type="pct"/>
            <w:shd w:val="clear" w:color="auto" w:fill="auto"/>
          </w:tcPr>
          <w:p w14:paraId="49320756" w14:textId="3506576A" w:rsidR="003632E9" w:rsidRPr="00882169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O</w:t>
            </w:r>
          </w:p>
        </w:tc>
        <w:tc>
          <w:tcPr>
            <w:tcW w:w="524" w:type="pct"/>
            <w:shd w:val="clear" w:color="auto" w:fill="auto"/>
          </w:tcPr>
          <w:p w14:paraId="61E964D7" w14:textId="72238693" w:rsidR="003632E9" w:rsidRPr="00230756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39</w:t>
            </w:r>
          </w:p>
        </w:tc>
        <w:tc>
          <w:tcPr>
            <w:tcW w:w="111" w:type="pct"/>
            <w:shd w:val="clear" w:color="auto" w:fill="auto"/>
          </w:tcPr>
          <w:p w14:paraId="7F185F02" w14:textId="75087E7D" w:rsidR="003632E9" w:rsidRPr="00230756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5A673946" w14:textId="65B8D6E1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30756">
              <w:rPr>
                <w:rFonts w:asciiTheme="majorBidi" w:hAnsiTheme="majorBidi" w:cstheme="majorBidi"/>
                <w:color w:val="000000" w:themeColor="text1"/>
              </w:rPr>
              <w:t>31404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60FCF034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6297EDAE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33222627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79861089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2735604A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31956917.5</w:t>
            </w:r>
          </w:p>
        </w:tc>
      </w:tr>
      <w:tr w:rsidR="003632E9" w:rsidRPr="00EA2FE1" w14:paraId="7BC92D6C" w14:textId="77777777" w:rsidTr="003632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50FE1DFB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Cholesterol</w:t>
            </w:r>
          </w:p>
        </w:tc>
        <w:tc>
          <w:tcPr>
            <w:tcW w:w="472" w:type="pct"/>
            <w:shd w:val="clear" w:color="auto" w:fill="auto"/>
          </w:tcPr>
          <w:p w14:paraId="6676F8F6" w14:textId="4F545AF1" w:rsidR="003632E9" w:rsidRPr="00882169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HN</w:t>
            </w:r>
          </w:p>
        </w:tc>
        <w:tc>
          <w:tcPr>
            <w:tcW w:w="524" w:type="pct"/>
            <w:shd w:val="clear" w:color="auto" w:fill="auto"/>
          </w:tcPr>
          <w:p w14:paraId="766343FF" w14:textId="57EE9BFA" w:rsidR="003632E9" w:rsidRPr="00230756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40</w:t>
            </w:r>
          </w:p>
        </w:tc>
        <w:tc>
          <w:tcPr>
            <w:tcW w:w="111" w:type="pct"/>
            <w:shd w:val="clear" w:color="auto" w:fill="auto"/>
          </w:tcPr>
          <w:p w14:paraId="12C0818F" w14:textId="51CE6771" w:rsidR="003632E9" w:rsidRPr="00230756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230968CE" w14:textId="6501D7CB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30756">
              <w:rPr>
                <w:rFonts w:asciiTheme="majorBidi" w:hAnsiTheme="majorBidi" w:cstheme="majorBidi"/>
                <w:color w:val="000000" w:themeColor="text1"/>
              </w:rPr>
              <w:t>5997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533C5259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2588099.5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4C2FF3E0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3591602.667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66ABC684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66EBB69A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5351875</w:t>
            </w:r>
          </w:p>
        </w:tc>
      </w:tr>
      <w:tr w:rsidR="003632E9" w:rsidRPr="00EA2FE1" w14:paraId="171690A5" w14:textId="77777777" w:rsidTr="003632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6FE0959F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Citric acid</w:t>
            </w:r>
          </w:p>
        </w:tc>
        <w:tc>
          <w:tcPr>
            <w:tcW w:w="472" w:type="pct"/>
            <w:shd w:val="clear" w:color="auto" w:fill="auto"/>
          </w:tcPr>
          <w:p w14:paraId="31F965F2" w14:textId="7231BCCB" w:rsidR="003632E9" w:rsidRPr="00882169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AK</w:t>
            </w:r>
          </w:p>
        </w:tc>
        <w:tc>
          <w:tcPr>
            <w:tcW w:w="524" w:type="pct"/>
            <w:shd w:val="clear" w:color="auto" w:fill="auto"/>
          </w:tcPr>
          <w:p w14:paraId="4F468D75" w14:textId="77E2B948" w:rsidR="003632E9" w:rsidRPr="00230756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41</w:t>
            </w:r>
          </w:p>
        </w:tc>
        <w:tc>
          <w:tcPr>
            <w:tcW w:w="111" w:type="pct"/>
            <w:shd w:val="clear" w:color="auto" w:fill="auto"/>
          </w:tcPr>
          <w:p w14:paraId="1D1F208B" w14:textId="593487B2" w:rsidR="003632E9" w:rsidRPr="00230756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02470CC0" w14:textId="7E36F342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30756">
              <w:rPr>
                <w:rFonts w:asciiTheme="majorBidi" w:hAnsiTheme="majorBidi" w:cstheme="majorBidi"/>
                <w:color w:val="000000" w:themeColor="text1"/>
              </w:rPr>
              <w:t>311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3DD60984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4650172.4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5737D33C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5871554.25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13AF8D2D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7890573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50C7ABCC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5109831.5</w:t>
            </w:r>
          </w:p>
        </w:tc>
      </w:tr>
      <w:tr w:rsidR="003632E9" w:rsidRPr="00EA2FE1" w14:paraId="60D1E692" w14:textId="77777777" w:rsidTr="003632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57B7D41F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lastRenderedPageBreak/>
              <w:t>2,3,5,8-Tetramethyl-decane</w:t>
            </w:r>
          </w:p>
        </w:tc>
        <w:tc>
          <w:tcPr>
            <w:tcW w:w="472" w:type="pct"/>
            <w:shd w:val="clear" w:color="auto" w:fill="auto"/>
          </w:tcPr>
          <w:p w14:paraId="7E79CABB" w14:textId="7A1AA4E0" w:rsidR="003632E9" w:rsidRPr="00882169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>
              <w:rPr>
                <w:rFonts w:asciiTheme="majorBidi" w:hAnsiTheme="majorBidi" w:cstheme="majorBidi"/>
                <w:color w:val="000000" w:themeColor="text1"/>
              </w:rPr>
              <w:t>_</w:t>
            </w:r>
          </w:p>
        </w:tc>
        <w:tc>
          <w:tcPr>
            <w:tcW w:w="524" w:type="pct"/>
            <w:shd w:val="clear" w:color="auto" w:fill="auto"/>
          </w:tcPr>
          <w:p w14:paraId="7F0DB20F" w14:textId="4FEAFBD6" w:rsidR="003632E9" w:rsidRPr="00230756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42</w:t>
            </w:r>
          </w:p>
        </w:tc>
        <w:tc>
          <w:tcPr>
            <w:tcW w:w="111" w:type="pct"/>
            <w:shd w:val="clear" w:color="auto" w:fill="auto"/>
          </w:tcPr>
          <w:p w14:paraId="28748D64" w14:textId="60AD9A84" w:rsidR="003632E9" w:rsidRPr="00230756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51A170AD" w14:textId="4E3027D2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30756">
              <w:rPr>
                <w:rFonts w:asciiTheme="majorBidi" w:hAnsiTheme="majorBidi" w:cstheme="majorBidi"/>
                <w:color w:val="000000" w:themeColor="text1"/>
              </w:rPr>
              <w:t>545611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4B1C99C2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23437421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869584.6667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6DCAE8DB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1C5415B8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207382</w:t>
            </w:r>
          </w:p>
        </w:tc>
      </w:tr>
      <w:tr w:rsidR="003632E9" w:rsidRPr="00EA2FE1" w14:paraId="748E8B44" w14:textId="77777777" w:rsidTr="003632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6F8747C0" w14:textId="77777777" w:rsidR="003632E9" w:rsidRPr="007D29C4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7D29C4">
              <w:rPr>
                <w:rFonts w:asciiTheme="majorBidi" w:hAnsiTheme="majorBidi" w:cstheme="majorBidi"/>
                <w:color w:val="000000" w:themeColor="text1"/>
              </w:rPr>
              <w:t>Decanoic acid</w:t>
            </w:r>
          </w:p>
        </w:tc>
        <w:tc>
          <w:tcPr>
            <w:tcW w:w="472" w:type="pct"/>
            <w:shd w:val="clear" w:color="auto" w:fill="auto"/>
          </w:tcPr>
          <w:p w14:paraId="7A90FBA3" w14:textId="7924B180" w:rsidR="003632E9" w:rsidRPr="007D29C4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N</w:t>
            </w:r>
          </w:p>
        </w:tc>
        <w:tc>
          <w:tcPr>
            <w:tcW w:w="524" w:type="pct"/>
            <w:shd w:val="clear" w:color="auto" w:fill="auto"/>
          </w:tcPr>
          <w:p w14:paraId="602E923D" w14:textId="04CC242D" w:rsidR="003632E9" w:rsidRPr="00230756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43</w:t>
            </w:r>
          </w:p>
        </w:tc>
        <w:tc>
          <w:tcPr>
            <w:tcW w:w="111" w:type="pct"/>
            <w:shd w:val="clear" w:color="auto" w:fill="auto"/>
          </w:tcPr>
          <w:p w14:paraId="13FAEB10" w14:textId="4B74F02C" w:rsidR="003632E9" w:rsidRPr="00230756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12FAB9A1" w14:textId="1A60F099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30756">
              <w:rPr>
                <w:rFonts w:asciiTheme="majorBidi" w:hAnsiTheme="majorBidi" w:cstheme="majorBidi"/>
                <w:color w:val="000000" w:themeColor="text1"/>
              </w:rPr>
              <w:t>2969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1699AE40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20BE9CD3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4B9320BF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665C0DE9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7418768.67</w:t>
            </w:r>
          </w:p>
        </w:tc>
      </w:tr>
      <w:tr w:rsidR="003632E9" w:rsidRPr="00EA2FE1" w14:paraId="006A8C3F" w14:textId="77777777" w:rsidTr="003632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1B81B7ED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Disulfide, di-tert-dodecyl</w:t>
            </w:r>
          </w:p>
        </w:tc>
        <w:tc>
          <w:tcPr>
            <w:tcW w:w="472" w:type="pct"/>
            <w:shd w:val="clear" w:color="auto" w:fill="auto"/>
          </w:tcPr>
          <w:p w14:paraId="0C83CF2D" w14:textId="0FBA8226" w:rsidR="003632E9" w:rsidRPr="00882169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N</w:t>
            </w:r>
          </w:p>
        </w:tc>
        <w:tc>
          <w:tcPr>
            <w:tcW w:w="524" w:type="pct"/>
            <w:shd w:val="clear" w:color="auto" w:fill="auto"/>
          </w:tcPr>
          <w:p w14:paraId="0A21594A" w14:textId="26948740" w:rsidR="003632E9" w:rsidRPr="00230756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44</w:t>
            </w:r>
          </w:p>
        </w:tc>
        <w:tc>
          <w:tcPr>
            <w:tcW w:w="111" w:type="pct"/>
            <w:shd w:val="clear" w:color="auto" w:fill="auto"/>
          </w:tcPr>
          <w:p w14:paraId="70BD4CB5" w14:textId="75AD0839" w:rsidR="003632E9" w:rsidRPr="00230756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75C24F81" w14:textId="1C18713F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30756">
              <w:rPr>
                <w:rFonts w:asciiTheme="majorBidi" w:hAnsiTheme="majorBidi" w:cstheme="majorBidi"/>
                <w:color w:val="000000" w:themeColor="text1"/>
              </w:rPr>
              <w:t>117981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0B11F413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4ACD449C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612705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3FCDE7FE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2629122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5949D483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3866930.5</w:t>
            </w:r>
          </w:p>
        </w:tc>
      </w:tr>
      <w:tr w:rsidR="003632E9" w:rsidRPr="00EA2FE1" w14:paraId="690C6D84" w14:textId="77777777" w:rsidTr="003632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1292FA85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1,22-Dibromo-docosane</w:t>
            </w:r>
          </w:p>
        </w:tc>
        <w:tc>
          <w:tcPr>
            <w:tcW w:w="472" w:type="pct"/>
            <w:shd w:val="clear" w:color="auto" w:fill="auto"/>
          </w:tcPr>
          <w:p w14:paraId="682DA601" w14:textId="011FAF05" w:rsidR="003632E9" w:rsidRPr="00882169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N</w:t>
            </w:r>
          </w:p>
        </w:tc>
        <w:tc>
          <w:tcPr>
            <w:tcW w:w="524" w:type="pct"/>
            <w:shd w:val="clear" w:color="auto" w:fill="auto"/>
          </w:tcPr>
          <w:p w14:paraId="72B63414" w14:textId="2B155EDE" w:rsidR="003632E9" w:rsidRPr="00230756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45</w:t>
            </w:r>
          </w:p>
        </w:tc>
        <w:tc>
          <w:tcPr>
            <w:tcW w:w="111" w:type="pct"/>
            <w:shd w:val="clear" w:color="auto" w:fill="auto"/>
          </w:tcPr>
          <w:p w14:paraId="6799F20F" w14:textId="3C6B129F" w:rsidR="003632E9" w:rsidRPr="00230756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1D77841D" w14:textId="2934BF41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30756">
              <w:rPr>
                <w:rFonts w:asciiTheme="majorBidi" w:hAnsiTheme="majorBidi" w:cstheme="majorBidi"/>
                <w:color w:val="000000" w:themeColor="text1"/>
              </w:rPr>
              <w:t>54596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6F7346EC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3474B1C0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994077.6667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7BD3E518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0B08BB77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3559788</w:t>
            </w:r>
          </w:p>
        </w:tc>
      </w:tr>
      <w:tr w:rsidR="003632E9" w:rsidRPr="00EA2FE1" w14:paraId="4812FCB6" w14:textId="77777777" w:rsidTr="003632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1CD23E04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2,6,10-Trimethyl-dodecane</w:t>
            </w:r>
          </w:p>
        </w:tc>
        <w:tc>
          <w:tcPr>
            <w:tcW w:w="472" w:type="pct"/>
            <w:shd w:val="clear" w:color="auto" w:fill="auto"/>
          </w:tcPr>
          <w:p w14:paraId="38693916" w14:textId="6B3416F7" w:rsidR="003632E9" w:rsidRPr="00882169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>
              <w:rPr>
                <w:rFonts w:asciiTheme="majorBidi" w:hAnsiTheme="majorBidi" w:cstheme="majorBidi"/>
                <w:color w:val="000000" w:themeColor="text1"/>
              </w:rPr>
              <w:t>_</w:t>
            </w:r>
          </w:p>
        </w:tc>
        <w:tc>
          <w:tcPr>
            <w:tcW w:w="524" w:type="pct"/>
            <w:shd w:val="clear" w:color="auto" w:fill="auto"/>
          </w:tcPr>
          <w:p w14:paraId="2CEB7601" w14:textId="6DE54276" w:rsidR="003632E9" w:rsidRPr="00230756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46</w:t>
            </w:r>
          </w:p>
        </w:tc>
        <w:tc>
          <w:tcPr>
            <w:tcW w:w="111" w:type="pct"/>
            <w:shd w:val="clear" w:color="auto" w:fill="auto"/>
          </w:tcPr>
          <w:p w14:paraId="3D5F8233" w14:textId="52F8C6B2" w:rsidR="003632E9" w:rsidRPr="00230756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572578A9" w14:textId="17E8144D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30756">
              <w:rPr>
                <w:rFonts w:asciiTheme="majorBidi" w:hAnsiTheme="majorBidi" w:cstheme="majorBidi"/>
                <w:color w:val="000000" w:themeColor="text1"/>
              </w:rPr>
              <w:t>19773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06955E90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2B597249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2182284C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1950B3EB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714545</w:t>
            </w:r>
          </w:p>
        </w:tc>
      </w:tr>
      <w:tr w:rsidR="003632E9" w:rsidRPr="00EA2FE1" w14:paraId="4D80ED35" w14:textId="77777777" w:rsidTr="003632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1B75B0C1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2,6,11-Trimethyl-dodecane</w:t>
            </w:r>
          </w:p>
        </w:tc>
        <w:tc>
          <w:tcPr>
            <w:tcW w:w="472" w:type="pct"/>
            <w:shd w:val="clear" w:color="auto" w:fill="auto"/>
          </w:tcPr>
          <w:p w14:paraId="553B1A8F" w14:textId="378A03AC" w:rsidR="003632E9" w:rsidRPr="00882169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HN</w:t>
            </w:r>
          </w:p>
        </w:tc>
        <w:tc>
          <w:tcPr>
            <w:tcW w:w="524" w:type="pct"/>
            <w:shd w:val="clear" w:color="auto" w:fill="auto"/>
          </w:tcPr>
          <w:p w14:paraId="7E7588F8" w14:textId="0F33A494" w:rsidR="003632E9" w:rsidRPr="00230756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47</w:t>
            </w:r>
          </w:p>
        </w:tc>
        <w:tc>
          <w:tcPr>
            <w:tcW w:w="111" w:type="pct"/>
            <w:shd w:val="clear" w:color="auto" w:fill="auto"/>
          </w:tcPr>
          <w:p w14:paraId="2AF03A13" w14:textId="601AC7F2" w:rsidR="003632E9" w:rsidRPr="00230756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42B368CD" w14:textId="1412A929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30756">
              <w:rPr>
                <w:rFonts w:asciiTheme="majorBidi" w:hAnsiTheme="majorBidi" w:cstheme="majorBidi"/>
                <w:color w:val="000000" w:themeColor="text1"/>
              </w:rPr>
              <w:t>35768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6B91EA3D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2633478.5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57D40C5C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4036941.333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7CEB1C54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678813.333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62AACCD5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5193617.667</w:t>
            </w:r>
          </w:p>
        </w:tc>
      </w:tr>
      <w:tr w:rsidR="003632E9" w:rsidRPr="00EA2FE1" w14:paraId="78CF02B1" w14:textId="77777777" w:rsidTr="003632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6618DE52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Dodecyl nonyl ether</w:t>
            </w:r>
          </w:p>
        </w:tc>
        <w:tc>
          <w:tcPr>
            <w:tcW w:w="472" w:type="pct"/>
            <w:shd w:val="clear" w:color="auto" w:fill="auto"/>
          </w:tcPr>
          <w:p w14:paraId="03EA07B8" w14:textId="44BBA172" w:rsidR="003632E9" w:rsidRPr="00882169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L</w:t>
            </w:r>
          </w:p>
        </w:tc>
        <w:tc>
          <w:tcPr>
            <w:tcW w:w="524" w:type="pct"/>
            <w:shd w:val="clear" w:color="auto" w:fill="auto"/>
          </w:tcPr>
          <w:p w14:paraId="759F2664" w14:textId="4B3D710C" w:rsidR="003632E9" w:rsidRPr="00230756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48</w:t>
            </w:r>
          </w:p>
        </w:tc>
        <w:tc>
          <w:tcPr>
            <w:tcW w:w="111" w:type="pct"/>
            <w:shd w:val="clear" w:color="auto" w:fill="auto"/>
          </w:tcPr>
          <w:p w14:paraId="1A8AAC47" w14:textId="7E148E2C" w:rsidR="003632E9" w:rsidRPr="00230756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5E234AE0" w14:textId="5CF0BCDF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30756">
              <w:rPr>
                <w:rFonts w:asciiTheme="majorBidi" w:hAnsiTheme="majorBidi" w:cstheme="majorBidi"/>
                <w:color w:val="000000" w:themeColor="text1"/>
              </w:rPr>
              <w:t>87077689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5A7F8223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68B05074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4F0B66E1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2354527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03769F6E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306A77D1" w14:textId="77777777" w:rsidTr="003632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38A7484C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Eicosane</w:t>
            </w:r>
          </w:p>
        </w:tc>
        <w:tc>
          <w:tcPr>
            <w:tcW w:w="472" w:type="pct"/>
            <w:shd w:val="clear" w:color="auto" w:fill="auto"/>
          </w:tcPr>
          <w:p w14:paraId="04E6B587" w14:textId="4861E9A8" w:rsidR="003632E9" w:rsidRPr="00882169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>
              <w:rPr>
                <w:rFonts w:asciiTheme="majorBidi" w:hAnsiTheme="majorBidi" w:cstheme="majorBidi"/>
                <w:color w:val="000000" w:themeColor="text1"/>
              </w:rPr>
              <w:t>_</w:t>
            </w:r>
          </w:p>
        </w:tc>
        <w:tc>
          <w:tcPr>
            <w:tcW w:w="524" w:type="pct"/>
            <w:shd w:val="clear" w:color="auto" w:fill="auto"/>
          </w:tcPr>
          <w:p w14:paraId="4E211BE1" w14:textId="0F26A471" w:rsidR="003632E9" w:rsidRPr="00230756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49</w:t>
            </w:r>
          </w:p>
        </w:tc>
        <w:tc>
          <w:tcPr>
            <w:tcW w:w="111" w:type="pct"/>
            <w:shd w:val="clear" w:color="auto" w:fill="auto"/>
          </w:tcPr>
          <w:p w14:paraId="76E29E04" w14:textId="7590C6A2" w:rsidR="003632E9" w:rsidRPr="00230756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10F9514E" w14:textId="54FFDD88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30756">
              <w:rPr>
                <w:rFonts w:asciiTheme="majorBidi" w:hAnsiTheme="majorBidi" w:cstheme="majorBidi"/>
                <w:color w:val="000000" w:themeColor="text1"/>
              </w:rPr>
              <w:t>8222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3DA253A9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34342751.25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1770451A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26344896.2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4917AD98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72881227.25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2C6B6E12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37603687.53</w:t>
            </w:r>
          </w:p>
        </w:tc>
      </w:tr>
      <w:tr w:rsidR="003632E9" w:rsidRPr="00EA2FE1" w14:paraId="12C97014" w14:textId="77777777" w:rsidTr="003632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7F834724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Ethanimidic acid</w:t>
            </w:r>
          </w:p>
        </w:tc>
        <w:tc>
          <w:tcPr>
            <w:tcW w:w="472" w:type="pct"/>
            <w:shd w:val="clear" w:color="auto" w:fill="auto"/>
          </w:tcPr>
          <w:p w14:paraId="1041BDBA" w14:textId="6D2D6E0D" w:rsidR="003632E9" w:rsidRPr="00882169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L</w:t>
            </w:r>
          </w:p>
        </w:tc>
        <w:tc>
          <w:tcPr>
            <w:tcW w:w="524" w:type="pct"/>
            <w:shd w:val="clear" w:color="auto" w:fill="auto"/>
          </w:tcPr>
          <w:p w14:paraId="511C6F79" w14:textId="587F36AD" w:rsidR="003632E9" w:rsidRPr="00230756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50</w:t>
            </w:r>
          </w:p>
        </w:tc>
        <w:tc>
          <w:tcPr>
            <w:tcW w:w="111" w:type="pct"/>
            <w:shd w:val="clear" w:color="auto" w:fill="auto"/>
          </w:tcPr>
          <w:p w14:paraId="7DF02FE0" w14:textId="67375749" w:rsidR="003632E9" w:rsidRPr="00230756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6558CC75" w14:textId="6ED50A11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30756">
              <w:rPr>
                <w:rFonts w:asciiTheme="majorBidi" w:hAnsiTheme="majorBidi" w:cstheme="majorBidi"/>
                <w:color w:val="000000" w:themeColor="text1"/>
              </w:rPr>
              <w:t>178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2F0862E8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6FC727DC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46510AFF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3863365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2E1FBE04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2C4FA851" w14:textId="77777777" w:rsidTr="003632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54DD73D3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Ethanolamine</w:t>
            </w:r>
          </w:p>
        </w:tc>
        <w:tc>
          <w:tcPr>
            <w:tcW w:w="472" w:type="pct"/>
            <w:shd w:val="clear" w:color="auto" w:fill="auto"/>
          </w:tcPr>
          <w:p w14:paraId="4D37905E" w14:textId="02E3C82F" w:rsidR="003632E9" w:rsidRPr="00882169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N</w:t>
            </w:r>
          </w:p>
        </w:tc>
        <w:tc>
          <w:tcPr>
            <w:tcW w:w="524" w:type="pct"/>
            <w:shd w:val="clear" w:color="auto" w:fill="auto"/>
          </w:tcPr>
          <w:p w14:paraId="0EBAE55A" w14:textId="23616A75" w:rsidR="003632E9" w:rsidRPr="00230756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51</w:t>
            </w:r>
          </w:p>
        </w:tc>
        <w:tc>
          <w:tcPr>
            <w:tcW w:w="111" w:type="pct"/>
            <w:shd w:val="clear" w:color="auto" w:fill="auto"/>
          </w:tcPr>
          <w:p w14:paraId="2688B9CB" w14:textId="4AED5AA2" w:rsidR="003632E9" w:rsidRPr="00230756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4EFDB0E1" w14:textId="02698E6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30756">
              <w:rPr>
                <w:rFonts w:asciiTheme="majorBidi" w:hAnsiTheme="majorBidi" w:cstheme="majorBidi"/>
                <w:color w:val="000000" w:themeColor="text1"/>
              </w:rPr>
              <w:t>70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0205A921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2E36078B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852718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69CC2DF2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590B9493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2410220.5</w:t>
            </w:r>
          </w:p>
        </w:tc>
      </w:tr>
      <w:tr w:rsidR="003632E9" w:rsidRPr="00EA2FE1" w14:paraId="22FC6F36" w14:textId="77777777" w:rsidTr="003632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06F8E7E6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Ether, dodecyl isopropyl</w:t>
            </w:r>
          </w:p>
        </w:tc>
        <w:tc>
          <w:tcPr>
            <w:tcW w:w="472" w:type="pct"/>
            <w:shd w:val="clear" w:color="auto" w:fill="auto"/>
          </w:tcPr>
          <w:p w14:paraId="0AD86DE7" w14:textId="7783766F" w:rsidR="003632E9" w:rsidRPr="00882169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N</w:t>
            </w:r>
          </w:p>
        </w:tc>
        <w:tc>
          <w:tcPr>
            <w:tcW w:w="524" w:type="pct"/>
            <w:shd w:val="clear" w:color="auto" w:fill="auto"/>
          </w:tcPr>
          <w:p w14:paraId="3D9CA59F" w14:textId="6B3DDBA6" w:rsidR="003632E9" w:rsidRPr="00230756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52</w:t>
            </w:r>
          </w:p>
        </w:tc>
        <w:tc>
          <w:tcPr>
            <w:tcW w:w="111" w:type="pct"/>
            <w:shd w:val="clear" w:color="auto" w:fill="auto"/>
          </w:tcPr>
          <w:p w14:paraId="1ED6D75E" w14:textId="32FD61C6" w:rsidR="003632E9" w:rsidRPr="00230756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052B9702" w14:textId="664C7950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30756">
              <w:rPr>
                <w:rFonts w:asciiTheme="majorBidi" w:hAnsiTheme="majorBidi" w:cstheme="majorBidi"/>
                <w:color w:val="000000" w:themeColor="text1"/>
              </w:rPr>
              <w:t>537042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0E26BE21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7F58A671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3022339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06F62E92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2D6551B6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5103975</w:t>
            </w:r>
          </w:p>
        </w:tc>
      </w:tr>
      <w:tr w:rsidR="003632E9" w:rsidRPr="00EA2FE1" w14:paraId="78582E07" w14:textId="77777777" w:rsidTr="003632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49433805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Ethylene glycol</w:t>
            </w:r>
          </w:p>
        </w:tc>
        <w:tc>
          <w:tcPr>
            <w:tcW w:w="472" w:type="pct"/>
            <w:shd w:val="clear" w:color="auto" w:fill="auto"/>
          </w:tcPr>
          <w:p w14:paraId="21798DB3" w14:textId="0963657C" w:rsidR="003632E9" w:rsidRPr="00882169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P</w:t>
            </w:r>
          </w:p>
        </w:tc>
        <w:tc>
          <w:tcPr>
            <w:tcW w:w="524" w:type="pct"/>
            <w:shd w:val="clear" w:color="auto" w:fill="auto"/>
          </w:tcPr>
          <w:p w14:paraId="0AB10316" w14:textId="3F2064A5" w:rsidR="003632E9" w:rsidRPr="00230756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53</w:t>
            </w:r>
          </w:p>
        </w:tc>
        <w:tc>
          <w:tcPr>
            <w:tcW w:w="111" w:type="pct"/>
            <w:shd w:val="clear" w:color="auto" w:fill="auto"/>
          </w:tcPr>
          <w:p w14:paraId="2D727985" w14:textId="3D8AA38C" w:rsidR="003632E9" w:rsidRPr="00230756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463F8C02" w14:textId="3310FACE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30756">
              <w:rPr>
                <w:rFonts w:asciiTheme="majorBidi" w:hAnsiTheme="majorBidi" w:cstheme="majorBidi"/>
                <w:color w:val="000000" w:themeColor="text1"/>
              </w:rPr>
              <w:t>174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5FD203E3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16EBF83B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58096254.5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759E9DF6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611EDEDA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59420752.5</w:t>
            </w:r>
          </w:p>
        </w:tc>
      </w:tr>
      <w:tr w:rsidR="003632E9" w:rsidRPr="00EA2FE1" w14:paraId="2414F10D" w14:textId="77777777" w:rsidTr="003632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69EAC4C4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Glycerol</w:t>
            </w:r>
          </w:p>
        </w:tc>
        <w:tc>
          <w:tcPr>
            <w:tcW w:w="472" w:type="pct"/>
            <w:shd w:val="clear" w:color="auto" w:fill="auto"/>
          </w:tcPr>
          <w:p w14:paraId="1374B529" w14:textId="4538F27B" w:rsidR="003632E9" w:rsidRPr="00882169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AK</w:t>
            </w:r>
          </w:p>
        </w:tc>
        <w:tc>
          <w:tcPr>
            <w:tcW w:w="524" w:type="pct"/>
            <w:shd w:val="clear" w:color="auto" w:fill="auto"/>
          </w:tcPr>
          <w:p w14:paraId="206551FE" w14:textId="58C1D2CD" w:rsidR="003632E9" w:rsidRPr="00230756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54</w:t>
            </w:r>
          </w:p>
        </w:tc>
        <w:tc>
          <w:tcPr>
            <w:tcW w:w="111" w:type="pct"/>
            <w:shd w:val="clear" w:color="auto" w:fill="auto"/>
          </w:tcPr>
          <w:p w14:paraId="483B6EBE" w14:textId="43D01292" w:rsidR="003632E9" w:rsidRPr="00230756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678C54D4" w14:textId="1BAC9E23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30756">
              <w:rPr>
                <w:rFonts w:asciiTheme="majorBidi" w:hAnsiTheme="majorBidi" w:cstheme="majorBidi"/>
                <w:color w:val="000000" w:themeColor="text1"/>
              </w:rPr>
              <w:t>753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79E262A0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8697106.333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7CEE8ABC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3395287.5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664D3CD0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6437977.333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3C22F4C5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2E42E28F" w14:textId="77777777" w:rsidTr="003632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52703E23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Glycerol monostearate</w:t>
            </w:r>
          </w:p>
        </w:tc>
        <w:tc>
          <w:tcPr>
            <w:tcW w:w="472" w:type="pct"/>
            <w:shd w:val="clear" w:color="auto" w:fill="auto"/>
          </w:tcPr>
          <w:p w14:paraId="3B0CA33E" w14:textId="34BB2782" w:rsidR="003632E9" w:rsidRPr="00882169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BK</w:t>
            </w:r>
          </w:p>
        </w:tc>
        <w:tc>
          <w:tcPr>
            <w:tcW w:w="524" w:type="pct"/>
            <w:shd w:val="clear" w:color="auto" w:fill="auto"/>
          </w:tcPr>
          <w:p w14:paraId="34332167" w14:textId="1EC0D98B" w:rsidR="003632E9" w:rsidRPr="00230756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55</w:t>
            </w:r>
          </w:p>
        </w:tc>
        <w:tc>
          <w:tcPr>
            <w:tcW w:w="111" w:type="pct"/>
            <w:shd w:val="clear" w:color="auto" w:fill="auto"/>
          </w:tcPr>
          <w:p w14:paraId="46E27970" w14:textId="6A0746C7" w:rsidR="003632E9" w:rsidRPr="00230756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32E579B9" w14:textId="2B145A8C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30756">
              <w:rPr>
                <w:rFonts w:asciiTheme="majorBidi" w:hAnsiTheme="majorBidi" w:cstheme="majorBidi"/>
                <w:color w:val="000000" w:themeColor="text1"/>
              </w:rPr>
              <w:t>24699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7BEECAF3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21144201.33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12ECD134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2222745C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20478652.33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1ED6B74E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293E6AA0" w14:textId="77777777" w:rsidTr="003632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56FA5CC4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Glycolic acid</w:t>
            </w:r>
          </w:p>
        </w:tc>
        <w:tc>
          <w:tcPr>
            <w:tcW w:w="472" w:type="pct"/>
            <w:shd w:val="clear" w:color="auto" w:fill="auto"/>
          </w:tcPr>
          <w:p w14:paraId="06A1B46A" w14:textId="0AE7835E" w:rsidR="003632E9" w:rsidRPr="00882169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C</w:t>
            </w:r>
          </w:p>
        </w:tc>
        <w:tc>
          <w:tcPr>
            <w:tcW w:w="524" w:type="pct"/>
            <w:shd w:val="clear" w:color="auto" w:fill="auto"/>
          </w:tcPr>
          <w:p w14:paraId="7E4B4AF6" w14:textId="67665F84" w:rsidR="003632E9" w:rsidRPr="00230756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56</w:t>
            </w:r>
          </w:p>
        </w:tc>
        <w:tc>
          <w:tcPr>
            <w:tcW w:w="111" w:type="pct"/>
            <w:shd w:val="clear" w:color="auto" w:fill="auto"/>
          </w:tcPr>
          <w:p w14:paraId="7B003FC4" w14:textId="28952F7B" w:rsidR="003632E9" w:rsidRPr="00230756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25A08BB9" w14:textId="79598996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30756">
              <w:rPr>
                <w:rFonts w:asciiTheme="majorBidi" w:hAnsiTheme="majorBidi" w:cstheme="majorBidi"/>
                <w:color w:val="000000" w:themeColor="text1"/>
              </w:rPr>
              <w:t>757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05E5BFCE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380732.5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59FBF6F5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323E0CE4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11815249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165238E1" w14:textId="77777777" w:rsidTr="003632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5A8D4720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proofErr w:type="spellStart"/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Heneicosane</w:t>
            </w:r>
            <w:proofErr w:type="spellEnd"/>
          </w:p>
        </w:tc>
        <w:tc>
          <w:tcPr>
            <w:tcW w:w="472" w:type="pct"/>
            <w:shd w:val="clear" w:color="auto" w:fill="auto"/>
          </w:tcPr>
          <w:p w14:paraId="14B2940D" w14:textId="6EA75828" w:rsidR="003632E9" w:rsidRPr="00882169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F</w:t>
            </w:r>
          </w:p>
        </w:tc>
        <w:tc>
          <w:tcPr>
            <w:tcW w:w="524" w:type="pct"/>
            <w:shd w:val="clear" w:color="auto" w:fill="auto"/>
          </w:tcPr>
          <w:p w14:paraId="55C1ED52" w14:textId="5D6B49BB" w:rsidR="003632E9" w:rsidRPr="00230756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57</w:t>
            </w:r>
          </w:p>
        </w:tc>
        <w:tc>
          <w:tcPr>
            <w:tcW w:w="111" w:type="pct"/>
            <w:shd w:val="clear" w:color="auto" w:fill="auto"/>
          </w:tcPr>
          <w:p w14:paraId="0621639A" w14:textId="2987B1EF" w:rsidR="003632E9" w:rsidRPr="00230756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43A67AEA" w14:textId="539B4135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30756">
              <w:rPr>
                <w:rFonts w:asciiTheme="majorBidi" w:hAnsiTheme="majorBidi" w:cstheme="majorBidi"/>
                <w:color w:val="000000" w:themeColor="text1"/>
              </w:rPr>
              <w:t>12403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73178074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32434742.5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67A7D959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2D4A2B3C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4975509.5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116978F6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54BB6053" w14:textId="77777777" w:rsidTr="003632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6B5CDC76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Heptadecane</w:t>
            </w:r>
          </w:p>
        </w:tc>
        <w:tc>
          <w:tcPr>
            <w:tcW w:w="472" w:type="pct"/>
            <w:shd w:val="clear" w:color="auto" w:fill="auto"/>
          </w:tcPr>
          <w:p w14:paraId="20652E1D" w14:textId="24EDDA6A" w:rsidR="003632E9" w:rsidRPr="00882169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K</w:t>
            </w:r>
          </w:p>
        </w:tc>
        <w:tc>
          <w:tcPr>
            <w:tcW w:w="524" w:type="pct"/>
            <w:shd w:val="clear" w:color="auto" w:fill="auto"/>
          </w:tcPr>
          <w:p w14:paraId="06D96E71" w14:textId="77F871A8" w:rsidR="003632E9" w:rsidRPr="00230756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58</w:t>
            </w:r>
          </w:p>
        </w:tc>
        <w:tc>
          <w:tcPr>
            <w:tcW w:w="111" w:type="pct"/>
            <w:shd w:val="clear" w:color="auto" w:fill="auto"/>
          </w:tcPr>
          <w:p w14:paraId="19502E48" w14:textId="0BBA5848" w:rsidR="003632E9" w:rsidRPr="00230756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2236383C" w14:textId="49F6BA26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30756">
              <w:rPr>
                <w:rFonts w:asciiTheme="majorBidi" w:hAnsiTheme="majorBidi" w:cstheme="majorBidi"/>
                <w:color w:val="000000" w:themeColor="text1"/>
              </w:rPr>
              <w:t>12398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0183D34A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6926669.5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394D77E1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6BFCBCD7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22304401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59E5820F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1FA9612C" w14:textId="77777777" w:rsidTr="003632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336B390E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2,6,10,15-Tetramethyl-heptadecane</w:t>
            </w:r>
          </w:p>
        </w:tc>
        <w:tc>
          <w:tcPr>
            <w:tcW w:w="472" w:type="pct"/>
            <w:shd w:val="clear" w:color="auto" w:fill="auto"/>
          </w:tcPr>
          <w:p w14:paraId="6FEE9669" w14:textId="53E0CCEE" w:rsidR="003632E9" w:rsidRPr="00882169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N</w:t>
            </w:r>
          </w:p>
        </w:tc>
        <w:tc>
          <w:tcPr>
            <w:tcW w:w="524" w:type="pct"/>
            <w:shd w:val="clear" w:color="auto" w:fill="auto"/>
          </w:tcPr>
          <w:p w14:paraId="55E0CD91" w14:textId="112D3B5C" w:rsidR="003632E9" w:rsidRPr="002055B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59</w:t>
            </w:r>
          </w:p>
        </w:tc>
        <w:tc>
          <w:tcPr>
            <w:tcW w:w="111" w:type="pct"/>
            <w:shd w:val="clear" w:color="auto" w:fill="auto"/>
          </w:tcPr>
          <w:p w14:paraId="53C97827" w14:textId="5E6EA5F0" w:rsidR="003632E9" w:rsidRPr="002055B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565C51C6" w14:textId="340C37E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55B3">
              <w:rPr>
                <w:rFonts w:asciiTheme="majorBidi" w:hAnsiTheme="majorBidi" w:cstheme="majorBidi"/>
                <w:color w:val="000000" w:themeColor="text1"/>
              </w:rPr>
              <w:t>41209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32C42F54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2B587652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112823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7BBFE23B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0B56E55A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2784300.333</w:t>
            </w:r>
          </w:p>
        </w:tc>
      </w:tr>
      <w:tr w:rsidR="003632E9" w:rsidRPr="00EA2FE1" w14:paraId="481B03C7" w14:textId="77777777" w:rsidTr="003632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4001A6A8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8-Methyl-heptadecane</w:t>
            </w:r>
          </w:p>
        </w:tc>
        <w:tc>
          <w:tcPr>
            <w:tcW w:w="472" w:type="pct"/>
            <w:shd w:val="clear" w:color="auto" w:fill="auto"/>
          </w:tcPr>
          <w:p w14:paraId="267C1D00" w14:textId="722297AE" w:rsidR="003632E9" w:rsidRPr="00882169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L</w:t>
            </w:r>
          </w:p>
        </w:tc>
        <w:tc>
          <w:tcPr>
            <w:tcW w:w="524" w:type="pct"/>
            <w:shd w:val="clear" w:color="auto" w:fill="auto"/>
          </w:tcPr>
          <w:p w14:paraId="6F20C288" w14:textId="0F4AFFAF" w:rsidR="003632E9" w:rsidRPr="002055B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60</w:t>
            </w:r>
          </w:p>
        </w:tc>
        <w:tc>
          <w:tcPr>
            <w:tcW w:w="111" w:type="pct"/>
            <w:shd w:val="clear" w:color="auto" w:fill="auto"/>
          </w:tcPr>
          <w:p w14:paraId="4544A952" w14:textId="2C3B044D" w:rsidR="003632E9" w:rsidRPr="002055B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2EF3BD9E" w14:textId="731344D6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55B3">
              <w:rPr>
                <w:rFonts w:asciiTheme="majorBidi" w:hAnsiTheme="majorBidi" w:cstheme="majorBidi"/>
                <w:color w:val="000000" w:themeColor="text1"/>
              </w:rPr>
              <w:t>292723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6FAA8175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7B35579E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486F3AD0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341834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6E30257C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443C8660" w14:textId="77777777" w:rsidTr="003632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4F6CBB57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Heptadecanoic acid</w:t>
            </w:r>
          </w:p>
        </w:tc>
        <w:tc>
          <w:tcPr>
            <w:tcW w:w="472" w:type="pct"/>
            <w:shd w:val="clear" w:color="auto" w:fill="auto"/>
          </w:tcPr>
          <w:p w14:paraId="4E29BA7B" w14:textId="79FF00B1" w:rsidR="003632E9" w:rsidRPr="00882169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H</w:t>
            </w:r>
            <w:r>
              <w:rPr>
                <w:rFonts w:asciiTheme="majorBidi" w:hAnsiTheme="majorBidi" w:cstheme="majorBidi"/>
                <w:color w:val="000000" w:themeColor="text1"/>
              </w:rPr>
              <w:t>N</w:t>
            </w:r>
          </w:p>
        </w:tc>
        <w:tc>
          <w:tcPr>
            <w:tcW w:w="524" w:type="pct"/>
            <w:shd w:val="clear" w:color="auto" w:fill="auto"/>
          </w:tcPr>
          <w:p w14:paraId="14051664" w14:textId="4B3F8616" w:rsidR="003632E9" w:rsidRPr="002055B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61</w:t>
            </w:r>
          </w:p>
        </w:tc>
        <w:tc>
          <w:tcPr>
            <w:tcW w:w="111" w:type="pct"/>
            <w:shd w:val="clear" w:color="auto" w:fill="auto"/>
          </w:tcPr>
          <w:p w14:paraId="5B767F85" w14:textId="56D3BCF6" w:rsidR="003632E9" w:rsidRPr="002055B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3630A720" w14:textId="7620980F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55B3">
              <w:rPr>
                <w:rFonts w:asciiTheme="majorBidi" w:hAnsiTheme="majorBidi" w:cstheme="majorBidi"/>
                <w:color w:val="000000" w:themeColor="text1"/>
              </w:rPr>
              <w:t>10465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720CD7F0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71C5062C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4070864.5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2E8ACD15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1DEA654A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6238494.333</w:t>
            </w:r>
          </w:p>
        </w:tc>
      </w:tr>
      <w:tr w:rsidR="003632E9" w:rsidRPr="00EA2FE1" w14:paraId="20F7FBA7" w14:textId="77777777" w:rsidTr="003632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60FBD715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Hexadecane</w:t>
            </w:r>
          </w:p>
        </w:tc>
        <w:tc>
          <w:tcPr>
            <w:tcW w:w="472" w:type="pct"/>
            <w:shd w:val="clear" w:color="auto" w:fill="auto"/>
          </w:tcPr>
          <w:p w14:paraId="0FB8B309" w14:textId="142EB0FC" w:rsidR="003632E9" w:rsidRPr="00882169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AK</w:t>
            </w:r>
          </w:p>
        </w:tc>
        <w:tc>
          <w:tcPr>
            <w:tcW w:w="524" w:type="pct"/>
            <w:shd w:val="clear" w:color="auto" w:fill="auto"/>
          </w:tcPr>
          <w:p w14:paraId="7517167E" w14:textId="5F07C598" w:rsidR="003632E9" w:rsidRPr="002055B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62</w:t>
            </w:r>
          </w:p>
        </w:tc>
        <w:tc>
          <w:tcPr>
            <w:tcW w:w="111" w:type="pct"/>
            <w:shd w:val="clear" w:color="auto" w:fill="auto"/>
          </w:tcPr>
          <w:p w14:paraId="5FA93883" w14:textId="2238B8D2" w:rsidR="003632E9" w:rsidRPr="002055B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1FDFB2C4" w14:textId="6C06E5C2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55B3">
              <w:rPr>
                <w:rFonts w:asciiTheme="majorBidi" w:hAnsiTheme="majorBidi" w:cstheme="majorBidi"/>
                <w:color w:val="000000" w:themeColor="text1"/>
              </w:rPr>
              <w:t>11006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4D619234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0337094.5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3332B40D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3464150.667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3B32246D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0250056.33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0DAC2AF0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8048929</w:t>
            </w:r>
          </w:p>
        </w:tc>
      </w:tr>
      <w:tr w:rsidR="003632E9" w:rsidRPr="00EA2FE1" w14:paraId="438E25F9" w14:textId="77777777" w:rsidTr="003632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647DED90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2,2,3,3-Tetramethyl-hexane</w:t>
            </w:r>
          </w:p>
        </w:tc>
        <w:tc>
          <w:tcPr>
            <w:tcW w:w="472" w:type="pct"/>
            <w:shd w:val="clear" w:color="auto" w:fill="auto"/>
          </w:tcPr>
          <w:p w14:paraId="4784C90E" w14:textId="5E485DA8" w:rsidR="003632E9" w:rsidRPr="00882169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HN</w:t>
            </w:r>
          </w:p>
        </w:tc>
        <w:tc>
          <w:tcPr>
            <w:tcW w:w="524" w:type="pct"/>
            <w:shd w:val="clear" w:color="auto" w:fill="auto"/>
          </w:tcPr>
          <w:p w14:paraId="16AD9E6F" w14:textId="48343C9F" w:rsidR="003632E9" w:rsidRPr="002055B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63</w:t>
            </w:r>
          </w:p>
        </w:tc>
        <w:tc>
          <w:tcPr>
            <w:tcW w:w="111" w:type="pct"/>
            <w:shd w:val="clear" w:color="auto" w:fill="auto"/>
          </w:tcPr>
          <w:p w14:paraId="1E8E4487" w14:textId="11C6E78C" w:rsidR="003632E9" w:rsidRPr="002055B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3652CC6A" w14:textId="79E9EF4D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55B3">
              <w:rPr>
                <w:rFonts w:asciiTheme="majorBidi" w:hAnsiTheme="majorBidi" w:cstheme="majorBidi"/>
                <w:color w:val="000000" w:themeColor="text1"/>
              </w:rPr>
              <w:t>26057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47A65379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52DD2D49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3116937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0A1F2BAE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68DB63BD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4523731</w:t>
            </w:r>
          </w:p>
        </w:tc>
      </w:tr>
      <w:tr w:rsidR="003632E9" w:rsidRPr="00EA2FE1" w14:paraId="2E92F85F" w14:textId="77777777" w:rsidTr="003632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3F5392E8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lastRenderedPageBreak/>
              <w:t>Isopropyl tetradecyl ether</w:t>
            </w:r>
          </w:p>
        </w:tc>
        <w:tc>
          <w:tcPr>
            <w:tcW w:w="472" w:type="pct"/>
            <w:shd w:val="clear" w:color="auto" w:fill="auto"/>
          </w:tcPr>
          <w:p w14:paraId="51392DDA" w14:textId="193DD305" w:rsidR="003632E9" w:rsidRPr="00882169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HN</w:t>
            </w:r>
          </w:p>
        </w:tc>
        <w:tc>
          <w:tcPr>
            <w:tcW w:w="524" w:type="pct"/>
            <w:shd w:val="clear" w:color="auto" w:fill="auto"/>
          </w:tcPr>
          <w:p w14:paraId="2E348FF7" w14:textId="170688E4" w:rsidR="003632E9" w:rsidRPr="002055B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64</w:t>
            </w:r>
          </w:p>
        </w:tc>
        <w:tc>
          <w:tcPr>
            <w:tcW w:w="111" w:type="pct"/>
            <w:shd w:val="clear" w:color="auto" w:fill="auto"/>
          </w:tcPr>
          <w:p w14:paraId="1B8097EC" w14:textId="1DA3C11F" w:rsidR="003632E9" w:rsidRPr="002055B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3250342E" w14:textId="52E7A3B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55B3">
              <w:rPr>
                <w:rFonts w:asciiTheme="majorBidi" w:hAnsiTheme="majorBidi" w:cstheme="majorBidi"/>
                <w:color w:val="000000" w:themeColor="text1"/>
              </w:rPr>
              <w:t>54193951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630643CA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02638D61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5600590.5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4033726B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10B944D9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5839169.5</w:t>
            </w:r>
          </w:p>
        </w:tc>
      </w:tr>
      <w:tr w:rsidR="003632E9" w:rsidRPr="00EA2FE1" w14:paraId="0645B183" w14:textId="77777777" w:rsidTr="003632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574F2F8C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Itaconic acid</w:t>
            </w:r>
          </w:p>
        </w:tc>
        <w:tc>
          <w:tcPr>
            <w:tcW w:w="472" w:type="pct"/>
            <w:shd w:val="clear" w:color="auto" w:fill="auto"/>
          </w:tcPr>
          <w:p w14:paraId="4B5BD1FA" w14:textId="73D52A40" w:rsidR="003632E9" w:rsidRPr="00882169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C</w:t>
            </w:r>
          </w:p>
        </w:tc>
        <w:tc>
          <w:tcPr>
            <w:tcW w:w="524" w:type="pct"/>
            <w:shd w:val="clear" w:color="auto" w:fill="auto"/>
          </w:tcPr>
          <w:p w14:paraId="25394D01" w14:textId="70BE403B" w:rsidR="003632E9" w:rsidRPr="002055B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65</w:t>
            </w:r>
          </w:p>
        </w:tc>
        <w:tc>
          <w:tcPr>
            <w:tcW w:w="111" w:type="pct"/>
            <w:shd w:val="clear" w:color="auto" w:fill="auto"/>
          </w:tcPr>
          <w:p w14:paraId="500F5371" w14:textId="3183B812" w:rsidR="003632E9" w:rsidRPr="002055B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61691DB5" w14:textId="2F50F68D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55B3">
              <w:rPr>
                <w:rFonts w:asciiTheme="majorBidi" w:hAnsiTheme="majorBidi" w:cstheme="majorBidi"/>
                <w:color w:val="000000" w:themeColor="text1"/>
              </w:rPr>
              <w:t>811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13C501CB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372395.5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07E2769B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15ECD215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394424D4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193F45D5" w14:textId="77777777" w:rsidTr="003632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3AB78F8F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L-(+)-Lactic acid</w:t>
            </w:r>
          </w:p>
        </w:tc>
        <w:tc>
          <w:tcPr>
            <w:tcW w:w="472" w:type="pct"/>
            <w:shd w:val="clear" w:color="auto" w:fill="auto"/>
          </w:tcPr>
          <w:p w14:paraId="56D11827" w14:textId="53C2C55F" w:rsidR="003632E9" w:rsidRPr="00882169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P</w:t>
            </w:r>
          </w:p>
        </w:tc>
        <w:tc>
          <w:tcPr>
            <w:tcW w:w="524" w:type="pct"/>
            <w:shd w:val="clear" w:color="auto" w:fill="auto"/>
          </w:tcPr>
          <w:p w14:paraId="528DEC25" w14:textId="4DB31A7C" w:rsidR="003632E9" w:rsidRPr="002055B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66</w:t>
            </w:r>
          </w:p>
        </w:tc>
        <w:tc>
          <w:tcPr>
            <w:tcW w:w="111" w:type="pct"/>
            <w:shd w:val="clear" w:color="auto" w:fill="auto"/>
          </w:tcPr>
          <w:p w14:paraId="7AF144A2" w14:textId="224BD743" w:rsidR="003632E9" w:rsidRPr="002055B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204AD5FF" w14:textId="7700F62E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55B3">
              <w:rPr>
                <w:rFonts w:asciiTheme="majorBidi" w:hAnsiTheme="majorBidi" w:cstheme="majorBidi"/>
                <w:color w:val="000000" w:themeColor="text1"/>
              </w:rPr>
              <w:t>107689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5C682E3A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23C24BDA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6FE4A96F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3244ECDA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254095446.5</w:t>
            </w:r>
          </w:p>
        </w:tc>
      </w:tr>
      <w:tr w:rsidR="003632E9" w:rsidRPr="00EA2FE1" w14:paraId="2A9D8539" w14:textId="77777777" w:rsidTr="003632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2B66BFAB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L-5-Oxoproline</w:t>
            </w:r>
          </w:p>
        </w:tc>
        <w:tc>
          <w:tcPr>
            <w:tcW w:w="472" w:type="pct"/>
            <w:shd w:val="clear" w:color="auto" w:fill="auto"/>
          </w:tcPr>
          <w:p w14:paraId="2A440816" w14:textId="721AAB8B" w:rsidR="003632E9" w:rsidRPr="00882169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AK</w:t>
            </w:r>
          </w:p>
        </w:tc>
        <w:tc>
          <w:tcPr>
            <w:tcW w:w="524" w:type="pct"/>
            <w:shd w:val="clear" w:color="auto" w:fill="auto"/>
          </w:tcPr>
          <w:p w14:paraId="5C2BCDC3" w14:textId="6B0BD50C" w:rsidR="003632E9" w:rsidRPr="002055B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67</w:t>
            </w:r>
          </w:p>
        </w:tc>
        <w:tc>
          <w:tcPr>
            <w:tcW w:w="111" w:type="pct"/>
            <w:shd w:val="clear" w:color="auto" w:fill="auto"/>
          </w:tcPr>
          <w:p w14:paraId="62981BE6" w14:textId="29A93A3C" w:rsidR="003632E9" w:rsidRPr="002055B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139003B5" w14:textId="14E2F9DC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55B3">
              <w:rPr>
                <w:rFonts w:asciiTheme="majorBidi" w:hAnsiTheme="majorBidi" w:cstheme="majorBidi"/>
                <w:color w:val="000000" w:themeColor="text1"/>
              </w:rPr>
              <w:t>7405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18B795C1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3033858.75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55F8DDA9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475C8059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2282798.33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42B4BC03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003632E5" w14:textId="77777777" w:rsidTr="003632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780CB624" w14:textId="2B277E15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Lactic acid</w:t>
            </w:r>
          </w:p>
        </w:tc>
        <w:tc>
          <w:tcPr>
            <w:tcW w:w="472" w:type="pct"/>
            <w:shd w:val="clear" w:color="auto" w:fill="auto"/>
          </w:tcPr>
          <w:p w14:paraId="35A9C3C3" w14:textId="0433F221" w:rsidR="003632E9" w:rsidRPr="00882169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AK</w:t>
            </w:r>
          </w:p>
        </w:tc>
        <w:tc>
          <w:tcPr>
            <w:tcW w:w="524" w:type="pct"/>
            <w:shd w:val="clear" w:color="auto" w:fill="auto"/>
          </w:tcPr>
          <w:p w14:paraId="61177587" w14:textId="3FF90A92" w:rsidR="003632E9" w:rsidRPr="002055B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68</w:t>
            </w:r>
          </w:p>
        </w:tc>
        <w:tc>
          <w:tcPr>
            <w:tcW w:w="111" w:type="pct"/>
            <w:shd w:val="clear" w:color="auto" w:fill="auto"/>
          </w:tcPr>
          <w:p w14:paraId="60CA7985" w14:textId="17819400" w:rsidR="003632E9" w:rsidRPr="002055B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4C3735F8" w14:textId="0073427E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55B3">
              <w:rPr>
                <w:rFonts w:asciiTheme="majorBidi" w:hAnsiTheme="majorBidi" w:cstheme="majorBidi"/>
                <w:color w:val="000000" w:themeColor="text1"/>
              </w:rPr>
              <w:t>612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1B7EC313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2124784.4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690E68B2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68D368BA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1819069.67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11658F46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4C5C16A5" w14:textId="77777777" w:rsidTr="003632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3A4B3317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L-Aspartic acid</w:t>
            </w:r>
          </w:p>
        </w:tc>
        <w:tc>
          <w:tcPr>
            <w:tcW w:w="472" w:type="pct"/>
            <w:shd w:val="clear" w:color="auto" w:fill="auto"/>
          </w:tcPr>
          <w:p w14:paraId="28C4B345" w14:textId="57DC8E90" w:rsidR="003632E9" w:rsidRPr="00882169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D</w:t>
            </w:r>
          </w:p>
        </w:tc>
        <w:tc>
          <w:tcPr>
            <w:tcW w:w="524" w:type="pct"/>
            <w:shd w:val="clear" w:color="auto" w:fill="auto"/>
          </w:tcPr>
          <w:p w14:paraId="3755AC82" w14:textId="50175B61" w:rsidR="003632E9" w:rsidRPr="002055B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69</w:t>
            </w:r>
          </w:p>
        </w:tc>
        <w:tc>
          <w:tcPr>
            <w:tcW w:w="111" w:type="pct"/>
            <w:shd w:val="clear" w:color="auto" w:fill="auto"/>
          </w:tcPr>
          <w:p w14:paraId="159D5D4C" w14:textId="5C04985A" w:rsidR="003632E9" w:rsidRPr="002055B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0D5895B9" w14:textId="52A4C16D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55B3">
              <w:rPr>
                <w:rFonts w:asciiTheme="majorBidi" w:hAnsiTheme="majorBidi" w:cstheme="majorBidi"/>
                <w:color w:val="000000" w:themeColor="text1"/>
              </w:rPr>
              <w:t>596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2F1FE612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28506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75CA2012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663D4314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57434FE0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34B21B56" w14:textId="77777777" w:rsidTr="003632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03DDA2B8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L-Glutamic acid</w:t>
            </w:r>
          </w:p>
        </w:tc>
        <w:tc>
          <w:tcPr>
            <w:tcW w:w="472" w:type="pct"/>
            <w:shd w:val="clear" w:color="auto" w:fill="auto"/>
          </w:tcPr>
          <w:p w14:paraId="27AA7B1D" w14:textId="43561B74" w:rsidR="003632E9" w:rsidRPr="00882169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D</w:t>
            </w:r>
          </w:p>
        </w:tc>
        <w:tc>
          <w:tcPr>
            <w:tcW w:w="524" w:type="pct"/>
            <w:shd w:val="clear" w:color="auto" w:fill="auto"/>
          </w:tcPr>
          <w:p w14:paraId="45790FB5" w14:textId="2B197800" w:rsidR="003632E9" w:rsidRPr="002055B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70</w:t>
            </w:r>
          </w:p>
        </w:tc>
        <w:tc>
          <w:tcPr>
            <w:tcW w:w="111" w:type="pct"/>
            <w:shd w:val="clear" w:color="auto" w:fill="auto"/>
          </w:tcPr>
          <w:p w14:paraId="13375237" w14:textId="6CC7BBB5" w:rsidR="003632E9" w:rsidRPr="002055B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06662D7D" w14:textId="5110F943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55B3">
              <w:rPr>
                <w:rFonts w:asciiTheme="majorBidi" w:hAnsiTheme="majorBidi" w:cstheme="majorBidi"/>
                <w:color w:val="000000" w:themeColor="text1"/>
              </w:rPr>
              <w:t>33032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79CE2631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178806.5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749C2254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24DDEC86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70C79BD5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05C3CA02" w14:textId="77777777" w:rsidTr="003632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2FCF8DE1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Lignoceric acid</w:t>
            </w:r>
          </w:p>
        </w:tc>
        <w:tc>
          <w:tcPr>
            <w:tcW w:w="472" w:type="pct"/>
            <w:shd w:val="clear" w:color="auto" w:fill="auto"/>
          </w:tcPr>
          <w:p w14:paraId="447B7108" w14:textId="5968159E" w:rsidR="003632E9" w:rsidRPr="00882169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N</w:t>
            </w:r>
          </w:p>
        </w:tc>
        <w:tc>
          <w:tcPr>
            <w:tcW w:w="524" w:type="pct"/>
            <w:shd w:val="clear" w:color="auto" w:fill="auto"/>
          </w:tcPr>
          <w:p w14:paraId="027A2F05" w14:textId="0B1D50B9" w:rsidR="003632E9" w:rsidRPr="002055B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71</w:t>
            </w:r>
          </w:p>
        </w:tc>
        <w:tc>
          <w:tcPr>
            <w:tcW w:w="111" w:type="pct"/>
            <w:shd w:val="clear" w:color="auto" w:fill="auto"/>
          </w:tcPr>
          <w:p w14:paraId="28DE1029" w14:textId="505C5D75" w:rsidR="003632E9" w:rsidRPr="002055B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28D8DBB5" w14:textId="4C59B769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55B3">
              <w:rPr>
                <w:rFonts w:asciiTheme="majorBidi" w:hAnsiTheme="majorBidi" w:cstheme="majorBidi"/>
                <w:color w:val="000000" w:themeColor="text1"/>
              </w:rPr>
              <w:t>11197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5D79F7BD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2B21E4E1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820249.5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4E564FB3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603C5633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3544605</w:t>
            </w:r>
          </w:p>
        </w:tc>
      </w:tr>
      <w:tr w:rsidR="003632E9" w:rsidRPr="00EA2FE1" w14:paraId="5444931F" w14:textId="77777777" w:rsidTr="003632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43295C48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Linoelaidic acid</w:t>
            </w:r>
          </w:p>
        </w:tc>
        <w:tc>
          <w:tcPr>
            <w:tcW w:w="472" w:type="pct"/>
            <w:shd w:val="clear" w:color="auto" w:fill="auto"/>
          </w:tcPr>
          <w:p w14:paraId="38DAE349" w14:textId="09123E7F" w:rsidR="003632E9" w:rsidRPr="00882169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J</w:t>
            </w:r>
          </w:p>
        </w:tc>
        <w:tc>
          <w:tcPr>
            <w:tcW w:w="524" w:type="pct"/>
            <w:shd w:val="clear" w:color="auto" w:fill="auto"/>
          </w:tcPr>
          <w:p w14:paraId="23E2D19D" w14:textId="7EAE8FF0" w:rsidR="003632E9" w:rsidRPr="002055B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72</w:t>
            </w:r>
          </w:p>
        </w:tc>
        <w:tc>
          <w:tcPr>
            <w:tcW w:w="111" w:type="pct"/>
            <w:shd w:val="clear" w:color="auto" w:fill="auto"/>
          </w:tcPr>
          <w:p w14:paraId="39B761F0" w14:textId="246A7A4E" w:rsidR="003632E9" w:rsidRPr="002055B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758FA38C" w14:textId="6A1EC6A4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55B3">
              <w:rPr>
                <w:rFonts w:asciiTheme="majorBidi" w:hAnsiTheme="majorBidi" w:cstheme="majorBidi"/>
                <w:color w:val="000000" w:themeColor="text1"/>
              </w:rPr>
              <w:t>5282457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5FE45E57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57040699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2849289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507DF100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0A93698A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7894288</w:t>
            </w:r>
          </w:p>
        </w:tc>
      </w:tr>
      <w:tr w:rsidR="003632E9" w:rsidRPr="00EA2FE1" w14:paraId="00AEDD87" w14:textId="77777777" w:rsidTr="003632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65CCEABF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L-Serine</w:t>
            </w:r>
          </w:p>
        </w:tc>
        <w:tc>
          <w:tcPr>
            <w:tcW w:w="472" w:type="pct"/>
            <w:shd w:val="clear" w:color="auto" w:fill="auto"/>
          </w:tcPr>
          <w:p w14:paraId="16B52682" w14:textId="1BF4376D" w:rsidR="003632E9" w:rsidRPr="00882169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N</w:t>
            </w:r>
          </w:p>
        </w:tc>
        <w:tc>
          <w:tcPr>
            <w:tcW w:w="524" w:type="pct"/>
            <w:shd w:val="clear" w:color="auto" w:fill="auto"/>
          </w:tcPr>
          <w:p w14:paraId="6CBDCAEB" w14:textId="09D4D603" w:rsidR="003632E9" w:rsidRPr="002055B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73</w:t>
            </w:r>
          </w:p>
        </w:tc>
        <w:tc>
          <w:tcPr>
            <w:tcW w:w="111" w:type="pct"/>
            <w:shd w:val="clear" w:color="auto" w:fill="auto"/>
          </w:tcPr>
          <w:p w14:paraId="4B0C4F5F" w14:textId="4F904542" w:rsidR="003632E9" w:rsidRPr="002055B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767FB04D" w14:textId="4B34FE4B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55B3">
              <w:rPr>
                <w:rFonts w:asciiTheme="majorBidi" w:hAnsiTheme="majorBidi" w:cstheme="majorBidi"/>
                <w:color w:val="000000" w:themeColor="text1"/>
              </w:rPr>
              <w:t>5951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6E0A0E82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12DB76AF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4270304.25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0864D458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1F32F35C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2760831</w:t>
            </w:r>
          </w:p>
        </w:tc>
      </w:tr>
      <w:tr w:rsidR="003632E9" w:rsidRPr="00EA2FE1" w14:paraId="5CCBF46E" w14:textId="77777777" w:rsidTr="003632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4F7533FF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proofErr w:type="spellStart"/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Mandelic</w:t>
            </w:r>
            <w:proofErr w:type="spellEnd"/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 xml:space="preserve"> acid</w:t>
            </w:r>
          </w:p>
        </w:tc>
        <w:tc>
          <w:tcPr>
            <w:tcW w:w="472" w:type="pct"/>
            <w:shd w:val="clear" w:color="auto" w:fill="auto"/>
          </w:tcPr>
          <w:p w14:paraId="2A22FDFA" w14:textId="6F4DA978" w:rsidR="003632E9" w:rsidRPr="00882169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>
              <w:rPr>
                <w:rFonts w:asciiTheme="majorBidi" w:hAnsiTheme="majorBidi" w:cstheme="majorBidi"/>
                <w:color w:val="000000" w:themeColor="text1"/>
              </w:rPr>
              <w:t>_</w:t>
            </w:r>
          </w:p>
        </w:tc>
        <w:tc>
          <w:tcPr>
            <w:tcW w:w="524" w:type="pct"/>
            <w:shd w:val="clear" w:color="auto" w:fill="auto"/>
          </w:tcPr>
          <w:p w14:paraId="552DB9CE" w14:textId="4522F340" w:rsidR="003632E9" w:rsidRPr="002055B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74</w:t>
            </w:r>
          </w:p>
        </w:tc>
        <w:tc>
          <w:tcPr>
            <w:tcW w:w="111" w:type="pct"/>
            <w:shd w:val="clear" w:color="auto" w:fill="auto"/>
          </w:tcPr>
          <w:p w14:paraId="70572F27" w14:textId="481E8053" w:rsidR="003632E9" w:rsidRPr="002055B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334F68B0" w14:textId="324DDE55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55B3">
              <w:rPr>
                <w:rFonts w:asciiTheme="majorBidi" w:hAnsiTheme="majorBidi" w:cstheme="majorBidi"/>
                <w:color w:val="000000" w:themeColor="text1"/>
              </w:rPr>
              <w:t>1292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0927EFE8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44567213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5C2B4BE1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040AE436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15581166.3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30E1AD8E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0DD3BB65" w14:textId="77777777" w:rsidTr="003632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176D039E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proofErr w:type="spellStart"/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Methoxyacetic</w:t>
            </w:r>
            <w:proofErr w:type="spellEnd"/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 xml:space="preserve"> acid, 4-hexadecyl ester</w:t>
            </w:r>
          </w:p>
        </w:tc>
        <w:tc>
          <w:tcPr>
            <w:tcW w:w="472" w:type="pct"/>
            <w:shd w:val="clear" w:color="auto" w:fill="auto"/>
          </w:tcPr>
          <w:p w14:paraId="1CA99274" w14:textId="02FF074D" w:rsidR="003632E9" w:rsidRPr="00882169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L</w:t>
            </w:r>
          </w:p>
        </w:tc>
        <w:tc>
          <w:tcPr>
            <w:tcW w:w="524" w:type="pct"/>
            <w:shd w:val="clear" w:color="auto" w:fill="auto"/>
          </w:tcPr>
          <w:p w14:paraId="240152EC" w14:textId="68DAC6FF" w:rsidR="003632E9" w:rsidRPr="002055B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75</w:t>
            </w:r>
          </w:p>
        </w:tc>
        <w:tc>
          <w:tcPr>
            <w:tcW w:w="111" w:type="pct"/>
            <w:shd w:val="clear" w:color="auto" w:fill="auto"/>
          </w:tcPr>
          <w:p w14:paraId="5FA63335" w14:textId="563E02E1" w:rsidR="003632E9" w:rsidRPr="002055B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4C9F19DA" w14:textId="5BB8E7EC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55B3">
              <w:rPr>
                <w:rFonts w:asciiTheme="majorBidi" w:hAnsiTheme="majorBidi" w:cstheme="majorBidi"/>
                <w:color w:val="000000" w:themeColor="text1"/>
              </w:rPr>
              <w:t>545959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7DCC3781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1E7A4F2B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553BEF79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6215609.667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775EE067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706EA55D" w14:textId="77777777" w:rsidTr="003632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0EC8BB6E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Methyl isovalerate</w:t>
            </w:r>
          </w:p>
        </w:tc>
        <w:tc>
          <w:tcPr>
            <w:tcW w:w="472" w:type="pct"/>
            <w:shd w:val="clear" w:color="auto" w:fill="auto"/>
          </w:tcPr>
          <w:p w14:paraId="10DACB7F" w14:textId="0CC7B904" w:rsidR="003632E9" w:rsidRPr="00882169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I</w:t>
            </w:r>
          </w:p>
        </w:tc>
        <w:tc>
          <w:tcPr>
            <w:tcW w:w="524" w:type="pct"/>
            <w:shd w:val="clear" w:color="auto" w:fill="auto"/>
          </w:tcPr>
          <w:p w14:paraId="0E05B15E" w14:textId="2C11224B" w:rsidR="003632E9" w:rsidRPr="002055B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76</w:t>
            </w:r>
          </w:p>
        </w:tc>
        <w:tc>
          <w:tcPr>
            <w:tcW w:w="111" w:type="pct"/>
            <w:shd w:val="clear" w:color="auto" w:fill="auto"/>
          </w:tcPr>
          <w:p w14:paraId="62890D04" w14:textId="61D6F1C3" w:rsidR="003632E9" w:rsidRPr="002055B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022AF7A5" w14:textId="0607565E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55B3">
              <w:rPr>
                <w:rFonts w:asciiTheme="majorBidi" w:hAnsiTheme="majorBidi" w:cstheme="majorBidi"/>
                <w:color w:val="000000" w:themeColor="text1"/>
              </w:rPr>
              <w:t>1116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1D5B54DA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53D2F314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2813623.5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5EC435D5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285217FA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4D962DF9" w14:textId="77777777" w:rsidTr="003632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5FCACEEE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Myristic acid</w:t>
            </w:r>
          </w:p>
        </w:tc>
        <w:tc>
          <w:tcPr>
            <w:tcW w:w="472" w:type="pct"/>
            <w:shd w:val="clear" w:color="auto" w:fill="auto"/>
          </w:tcPr>
          <w:p w14:paraId="67DB7F40" w14:textId="116B5FD3" w:rsidR="003632E9" w:rsidRPr="00882169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>
              <w:rPr>
                <w:rFonts w:asciiTheme="majorBidi" w:hAnsiTheme="majorBidi" w:cstheme="majorBidi"/>
                <w:color w:val="000000" w:themeColor="text1"/>
              </w:rPr>
              <w:t>_</w:t>
            </w:r>
          </w:p>
        </w:tc>
        <w:tc>
          <w:tcPr>
            <w:tcW w:w="524" w:type="pct"/>
            <w:shd w:val="clear" w:color="auto" w:fill="auto"/>
          </w:tcPr>
          <w:p w14:paraId="30DE00B0" w14:textId="285D622D" w:rsidR="003632E9" w:rsidRPr="002055B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77</w:t>
            </w:r>
          </w:p>
        </w:tc>
        <w:tc>
          <w:tcPr>
            <w:tcW w:w="111" w:type="pct"/>
            <w:shd w:val="clear" w:color="auto" w:fill="auto"/>
          </w:tcPr>
          <w:p w14:paraId="323A71A1" w14:textId="0B72095E" w:rsidR="003632E9" w:rsidRPr="002055B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38961E18" w14:textId="3EC54D7C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55B3">
              <w:rPr>
                <w:rFonts w:asciiTheme="majorBidi" w:hAnsiTheme="majorBidi" w:cstheme="majorBidi"/>
                <w:color w:val="000000" w:themeColor="text1"/>
              </w:rPr>
              <w:t>11005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51B90C9C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8107089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43259B75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4207986.6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14C9BFBB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5103600.5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1ACD35D0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5972904.25</w:t>
            </w:r>
          </w:p>
        </w:tc>
      </w:tr>
      <w:tr w:rsidR="003632E9" w:rsidRPr="00EA2FE1" w14:paraId="338787ED" w14:textId="77777777" w:rsidTr="003632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156E9941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Nonadecane</w:t>
            </w:r>
          </w:p>
        </w:tc>
        <w:tc>
          <w:tcPr>
            <w:tcW w:w="472" w:type="pct"/>
            <w:shd w:val="clear" w:color="auto" w:fill="auto"/>
          </w:tcPr>
          <w:p w14:paraId="253B8CCC" w14:textId="65119017" w:rsidR="003632E9" w:rsidRPr="00882169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N</w:t>
            </w:r>
          </w:p>
        </w:tc>
        <w:tc>
          <w:tcPr>
            <w:tcW w:w="524" w:type="pct"/>
            <w:shd w:val="clear" w:color="auto" w:fill="auto"/>
          </w:tcPr>
          <w:p w14:paraId="0F3138D7" w14:textId="218C2467" w:rsidR="003632E9" w:rsidRPr="002055B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78</w:t>
            </w:r>
          </w:p>
        </w:tc>
        <w:tc>
          <w:tcPr>
            <w:tcW w:w="111" w:type="pct"/>
            <w:shd w:val="clear" w:color="auto" w:fill="auto"/>
          </w:tcPr>
          <w:p w14:paraId="55817AE4" w14:textId="4FCD39DA" w:rsidR="003632E9" w:rsidRPr="002055B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01FD5ACD" w14:textId="0725F054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55B3">
              <w:rPr>
                <w:rFonts w:asciiTheme="majorBidi" w:hAnsiTheme="majorBidi" w:cstheme="majorBidi"/>
                <w:color w:val="000000" w:themeColor="text1"/>
              </w:rPr>
              <w:t>12401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68D3F182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25E4F77F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8580936.75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5BF792DC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6391342.6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43C9E5F4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3731220</w:t>
            </w:r>
          </w:p>
        </w:tc>
      </w:tr>
      <w:tr w:rsidR="003632E9" w:rsidRPr="00EA2FE1" w14:paraId="568F9691" w14:textId="77777777" w:rsidTr="003632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7176511B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proofErr w:type="spellStart"/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Nonadecyl</w:t>
            </w:r>
            <w:proofErr w:type="spellEnd"/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 xml:space="preserve"> </w:t>
            </w:r>
            <w:proofErr w:type="spellStart"/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pentafluoropropionate</w:t>
            </w:r>
            <w:proofErr w:type="spellEnd"/>
          </w:p>
        </w:tc>
        <w:tc>
          <w:tcPr>
            <w:tcW w:w="472" w:type="pct"/>
            <w:shd w:val="clear" w:color="auto" w:fill="auto"/>
          </w:tcPr>
          <w:p w14:paraId="10BF94EB" w14:textId="6DD1B7AE" w:rsidR="003632E9" w:rsidRPr="00882169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L</w:t>
            </w:r>
          </w:p>
        </w:tc>
        <w:tc>
          <w:tcPr>
            <w:tcW w:w="524" w:type="pct"/>
            <w:shd w:val="clear" w:color="auto" w:fill="auto"/>
          </w:tcPr>
          <w:p w14:paraId="30A424B1" w14:textId="185D44E8" w:rsidR="003632E9" w:rsidRPr="002055B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79</w:t>
            </w:r>
          </w:p>
        </w:tc>
        <w:tc>
          <w:tcPr>
            <w:tcW w:w="111" w:type="pct"/>
            <w:shd w:val="clear" w:color="auto" w:fill="auto"/>
          </w:tcPr>
          <w:p w14:paraId="355CD1FE" w14:textId="6E5E3F02" w:rsidR="003632E9" w:rsidRPr="002055B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2E6D36FC" w14:textId="63545564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55B3">
              <w:rPr>
                <w:rFonts w:asciiTheme="majorBidi" w:hAnsiTheme="majorBidi" w:cstheme="majorBidi"/>
                <w:color w:val="000000" w:themeColor="text1"/>
              </w:rPr>
              <w:t>91693316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56DE9814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347D27CF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406D034C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3235751.333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31243EF2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64439288" w14:textId="77777777" w:rsidTr="003632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5D900B8C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5-Butyl-nonane</w:t>
            </w:r>
          </w:p>
        </w:tc>
        <w:tc>
          <w:tcPr>
            <w:tcW w:w="472" w:type="pct"/>
            <w:shd w:val="clear" w:color="auto" w:fill="auto"/>
          </w:tcPr>
          <w:p w14:paraId="1E6A6531" w14:textId="2180905D" w:rsidR="003632E9" w:rsidRPr="00882169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L</w:t>
            </w:r>
          </w:p>
        </w:tc>
        <w:tc>
          <w:tcPr>
            <w:tcW w:w="524" w:type="pct"/>
            <w:shd w:val="clear" w:color="auto" w:fill="auto"/>
          </w:tcPr>
          <w:p w14:paraId="0973B904" w14:textId="4D2948AE" w:rsidR="003632E9" w:rsidRPr="002055B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80</w:t>
            </w:r>
          </w:p>
        </w:tc>
        <w:tc>
          <w:tcPr>
            <w:tcW w:w="111" w:type="pct"/>
            <w:shd w:val="clear" w:color="auto" w:fill="auto"/>
          </w:tcPr>
          <w:p w14:paraId="6568317E" w14:textId="2420629C" w:rsidR="003632E9" w:rsidRPr="002055B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5E58D769" w14:textId="44F0CFFF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55B3">
              <w:rPr>
                <w:rFonts w:asciiTheme="majorBidi" w:hAnsiTheme="majorBidi" w:cstheme="majorBidi"/>
                <w:color w:val="000000" w:themeColor="text1"/>
              </w:rPr>
              <w:t>300476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7E8612AE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78879551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04784B3A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4298562.5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15EA9ADB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7979EF1F" w14:textId="77777777" w:rsidTr="003632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0F59567B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5-Methyl-5-propyl-nonane</w:t>
            </w:r>
          </w:p>
        </w:tc>
        <w:tc>
          <w:tcPr>
            <w:tcW w:w="472" w:type="pct"/>
            <w:shd w:val="clear" w:color="auto" w:fill="auto"/>
          </w:tcPr>
          <w:p w14:paraId="36046B7B" w14:textId="5C2F06E4" w:rsidR="003632E9" w:rsidRPr="00882169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F</w:t>
            </w:r>
          </w:p>
        </w:tc>
        <w:tc>
          <w:tcPr>
            <w:tcW w:w="524" w:type="pct"/>
            <w:shd w:val="clear" w:color="auto" w:fill="auto"/>
          </w:tcPr>
          <w:p w14:paraId="4B7650DB" w14:textId="43D6113B" w:rsidR="003632E9" w:rsidRPr="002055B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81</w:t>
            </w:r>
          </w:p>
        </w:tc>
        <w:tc>
          <w:tcPr>
            <w:tcW w:w="111" w:type="pct"/>
            <w:shd w:val="clear" w:color="auto" w:fill="auto"/>
          </w:tcPr>
          <w:p w14:paraId="468553E7" w14:textId="378D86BA" w:rsidR="003632E9" w:rsidRPr="002055B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49D1DB51" w14:textId="693F900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55B3">
              <w:rPr>
                <w:rFonts w:asciiTheme="majorBidi" w:hAnsiTheme="majorBidi" w:cstheme="majorBidi"/>
                <w:color w:val="000000" w:themeColor="text1"/>
              </w:rPr>
              <w:t>551397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434F9131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42030758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5E81DC8A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36F68EDF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9309954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2BD3DAB4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5265CED6" w14:textId="77777777" w:rsidTr="003632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55D78041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Nonanoic acid</w:t>
            </w:r>
          </w:p>
        </w:tc>
        <w:tc>
          <w:tcPr>
            <w:tcW w:w="472" w:type="pct"/>
            <w:shd w:val="clear" w:color="auto" w:fill="auto"/>
          </w:tcPr>
          <w:p w14:paraId="1A12A376" w14:textId="5F47E59C" w:rsidR="003632E9" w:rsidRPr="00882169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>
              <w:rPr>
                <w:rFonts w:asciiTheme="majorBidi" w:hAnsiTheme="majorBidi" w:cstheme="majorBidi"/>
                <w:color w:val="000000" w:themeColor="text1"/>
              </w:rPr>
              <w:t>_</w:t>
            </w:r>
          </w:p>
        </w:tc>
        <w:tc>
          <w:tcPr>
            <w:tcW w:w="524" w:type="pct"/>
            <w:shd w:val="clear" w:color="auto" w:fill="auto"/>
          </w:tcPr>
          <w:p w14:paraId="0BB0C23B" w14:textId="065FCBFE" w:rsidR="003632E9" w:rsidRPr="002055B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82</w:t>
            </w:r>
          </w:p>
        </w:tc>
        <w:tc>
          <w:tcPr>
            <w:tcW w:w="111" w:type="pct"/>
            <w:shd w:val="clear" w:color="auto" w:fill="auto"/>
          </w:tcPr>
          <w:p w14:paraId="430F92BE" w14:textId="1508BFBF" w:rsidR="003632E9" w:rsidRPr="002055B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733B1237" w14:textId="03F0AC53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55B3">
              <w:rPr>
                <w:rFonts w:asciiTheme="majorBidi" w:hAnsiTheme="majorBidi" w:cstheme="majorBidi"/>
                <w:color w:val="000000" w:themeColor="text1"/>
              </w:rPr>
              <w:t>8158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5058E1CE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7CDB8CE6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211198.667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0DB9576F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1A5BE4D0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620775</w:t>
            </w:r>
          </w:p>
        </w:tc>
      </w:tr>
      <w:tr w:rsidR="003632E9" w:rsidRPr="00EA2FE1" w14:paraId="653F8DB2" w14:textId="77777777" w:rsidTr="003632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26BCC854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 xml:space="preserve">Nonyl </w:t>
            </w:r>
            <w:proofErr w:type="spellStart"/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tetracosyl</w:t>
            </w:r>
            <w:proofErr w:type="spellEnd"/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 xml:space="preserve"> ether</w:t>
            </w:r>
          </w:p>
        </w:tc>
        <w:tc>
          <w:tcPr>
            <w:tcW w:w="472" w:type="pct"/>
            <w:shd w:val="clear" w:color="auto" w:fill="auto"/>
          </w:tcPr>
          <w:p w14:paraId="4FD0D4D4" w14:textId="13284122" w:rsidR="003632E9" w:rsidRPr="00882169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L</w:t>
            </w:r>
          </w:p>
        </w:tc>
        <w:tc>
          <w:tcPr>
            <w:tcW w:w="524" w:type="pct"/>
            <w:shd w:val="clear" w:color="auto" w:fill="auto"/>
          </w:tcPr>
          <w:p w14:paraId="0E1CC05B" w14:textId="242194A9" w:rsidR="003632E9" w:rsidRPr="002055B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83</w:t>
            </w:r>
          </w:p>
        </w:tc>
        <w:tc>
          <w:tcPr>
            <w:tcW w:w="111" w:type="pct"/>
            <w:shd w:val="clear" w:color="auto" w:fill="auto"/>
          </w:tcPr>
          <w:p w14:paraId="2CC29A17" w14:textId="1717FB9F" w:rsidR="003632E9" w:rsidRPr="002055B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1C098C11" w14:textId="477D4B6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55B3">
              <w:rPr>
                <w:rFonts w:asciiTheme="majorBidi" w:hAnsiTheme="majorBidi" w:cstheme="majorBidi"/>
                <w:color w:val="000000" w:themeColor="text1"/>
              </w:rPr>
              <w:t>87077463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36DFC606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41BC9DC2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7BFD038C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4118983.5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347E1D87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05ED6199" w14:textId="77777777" w:rsidTr="003632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522BD4B5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Octacosane</w:t>
            </w:r>
          </w:p>
        </w:tc>
        <w:tc>
          <w:tcPr>
            <w:tcW w:w="472" w:type="pct"/>
            <w:shd w:val="clear" w:color="auto" w:fill="auto"/>
          </w:tcPr>
          <w:p w14:paraId="201A5D29" w14:textId="0A5762D6" w:rsidR="003632E9" w:rsidRPr="00882169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I</w:t>
            </w:r>
          </w:p>
        </w:tc>
        <w:tc>
          <w:tcPr>
            <w:tcW w:w="524" w:type="pct"/>
            <w:shd w:val="clear" w:color="auto" w:fill="auto"/>
          </w:tcPr>
          <w:p w14:paraId="6C8F8301" w14:textId="3750D284" w:rsidR="003632E9" w:rsidRPr="002055B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84</w:t>
            </w:r>
          </w:p>
        </w:tc>
        <w:tc>
          <w:tcPr>
            <w:tcW w:w="111" w:type="pct"/>
            <w:shd w:val="clear" w:color="auto" w:fill="auto"/>
          </w:tcPr>
          <w:p w14:paraId="11DEB4AD" w14:textId="000C2261" w:rsidR="003632E9" w:rsidRPr="002055B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37F5BB0E" w14:textId="409E3EDE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55B3">
              <w:rPr>
                <w:rFonts w:asciiTheme="majorBidi" w:hAnsiTheme="majorBidi" w:cstheme="majorBidi"/>
                <w:color w:val="000000" w:themeColor="text1"/>
              </w:rPr>
              <w:t>12408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74A63537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27546A81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3732742.667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6C86A383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043BD1D4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4D2D1A1C" w14:textId="77777777" w:rsidTr="003632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7EC5EB2B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Octadecane</w:t>
            </w:r>
          </w:p>
        </w:tc>
        <w:tc>
          <w:tcPr>
            <w:tcW w:w="472" w:type="pct"/>
            <w:shd w:val="clear" w:color="auto" w:fill="auto"/>
          </w:tcPr>
          <w:p w14:paraId="4D5F342A" w14:textId="55776908" w:rsidR="003632E9" w:rsidRPr="00882169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K</w:t>
            </w:r>
          </w:p>
        </w:tc>
        <w:tc>
          <w:tcPr>
            <w:tcW w:w="524" w:type="pct"/>
            <w:shd w:val="clear" w:color="auto" w:fill="auto"/>
          </w:tcPr>
          <w:p w14:paraId="50094206" w14:textId="32A8D17E" w:rsidR="003632E9" w:rsidRPr="002055B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85</w:t>
            </w:r>
          </w:p>
        </w:tc>
        <w:tc>
          <w:tcPr>
            <w:tcW w:w="111" w:type="pct"/>
            <w:shd w:val="clear" w:color="auto" w:fill="auto"/>
          </w:tcPr>
          <w:p w14:paraId="72C05466" w14:textId="58A1BE2A" w:rsidR="003632E9" w:rsidRPr="002055B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064A0121" w14:textId="27C60526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55B3">
              <w:rPr>
                <w:rFonts w:asciiTheme="majorBidi" w:hAnsiTheme="majorBidi" w:cstheme="majorBidi"/>
                <w:color w:val="000000" w:themeColor="text1"/>
              </w:rPr>
              <w:t>11635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4E745C97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6110FD3F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63D04568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0974712.5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480399B9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069C86B2" w14:textId="77777777" w:rsidTr="003632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564F7E16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2-Methyl-octadecane</w:t>
            </w:r>
          </w:p>
        </w:tc>
        <w:tc>
          <w:tcPr>
            <w:tcW w:w="472" w:type="pct"/>
            <w:shd w:val="clear" w:color="auto" w:fill="auto"/>
          </w:tcPr>
          <w:p w14:paraId="1CE35E8D" w14:textId="61054812" w:rsidR="003632E9" w:rsidRPr="00882169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N</w:t>
            </w:r>
          </w:p>
        </w:tc>
        <w:tc>
          <w:tcPr>
            <w:tcW w:w="524" w:type="pct"/>
            <w:shd w:val="clear" w:color="auto" w:fill="auto"/>
          </w:tcPr>
          <w:p w14:paraId="66AA6B0B" w14:textId="1179A9D1" w:rsidR="003632E9" w:rsidRPr="002055B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86</w:t>
            </w:r>
          </w:p>
        </w:tc>
        <w:tc>
          <w:tcPr>
            <w:tcW w:w="111" w:type="pct"/>
            <w:shd w:val="clear" w:color="auto" w:fill="auto"/>
          </w:tcPr>
          <w:p w14:paraId="691C9B73" w14:textId="0E36C82F" w:rsidR="003632E9" w:rsidRPr="002055B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605C06B8" w14:textId="5772C5D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55B3">
              <w:rPr>
                <w:rFonts w:asciiTheme="majorBidi" w:hAnsiTheme="majorBidi" w:cstheme="majorBidi"/>
                <w:color w:val="000000" w:themeColor="text1"/>
              </w:rPr>
              <w:t>129689219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4BCA1E1F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23F259DD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2649439.5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236E3B85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56EE14B0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0032514.5</w:t>
            </w:r>
          </w:p>
        </w:tc>
      </w:tr>
      <w:tr w:rsidR="003632E9" w:rsidRPr="00EA2FE1" w14:paraId="56604994" w14:textId="77777777" w:rsidTr="003632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3DE81D93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lastRenderedPageBreak/>
              <w:t>3-Ethyl-5-(2-ethylbutyl)-octadecane</w:t>
            </w:r>
          </w:p>
        </w:tc>
        <w:tc>
          <w:tcPr>
            <w:tcW w:w="472" w:type="pct"/>
            <w:shd w:val="clear" w:color="auto" w:fill="auto"/>
          </w:tcPr>
          <w:p w14:paraId="2A83A34D" w14:textId="22AAD786" w:rsidR="003632E9" w:rsidRPr="00882169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I</w:t>
            </w:r>
          </w:p>
        </w:tc>
        <w:tc>
          <w:tcPr>
            <w:tcW w:w="524" w:type="pct"/>
            <w:shd w:val="clear" w:color="auto" w:fill="auto"/>
          </w:tcPr>
          <w:p w14:paraId="5C08FC05" w14:textId="03745EA4" w:rsidR="003632E9" w:rsidRPr="002055B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87</w:t>
            </w:r>
          </w:p>
        </w:tc>
        <w:tc>
          <w:tcPr>
            <w:tcW w:w="111" w:type="pct"/>
            <w:shd w:val="clear" w:color="auto" w:fill="auto"/>
          </w:tcPr>
          <w:p w14:paraId="3AA9C9D1" w14:textId="32D97923" w:rsidR="003632E9" w:rsidRPr="002055B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104726CE" w14:textId="09847C86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55B3">
              <w:rPr>
                <w:rFonts w:asciiTheme="majorBidi" w:hAnsiTheme="majorBidi" w:cstheme="majorBidi"/>
                <w:color w:val="000000" w:themeColor="text1"/>
              </w:rPr>
              <w:t>292285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40FD709E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55D62C12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2834042.5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1465A41B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1A555310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7E440BF0" w14:textId="77777777" w:rsidTr="003632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46F39885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Octanoic acid</w:t>
            </w:r>
          </w:p>
        </w:tc>
        <w:tc>
          <w:tcPr>
            <w:tcW w:w="472" w:type="pct"/>
            <w:shd w:val="clear" w:color="auto" w:fill="auto"/>
          </w:tcPr>
          <w:p w14:paraId="3EB3F783" w14:textId="0F1AE242" w:rsidR="003632E9" w:rsidRPr="00882169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N</w:t>
            </w:r>
          </w:p>
        </w:tc>
        <w:tc>
          <w:tcPr>
            <w:tcW w:w="524" w:type="pct"/>
            <w:shd w:val="clear" w:color="auto" w:fill="auto"/>
          </w:tcPr>
          <w:p w14:paraId="5E873CF3" w14:textId="225F7765" w:rsidR="003632E9" w:rsidRPr="002055B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88</w:t>
            </w:r>
          </w:p>
        </w:tc>
        <w:tc>
          <w:tcPr>
            <w:tcW w:w="111" w:type="pct"/>
            <w:shd w:val="clear" w:color="auto" w:fill="auto"/>
          </w:tcPr>
          <w:p w14:paraId="66B0935E" w14:textId="5FB93085" w:rsidR="003632E9" w:rsidRPr="002055B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1927DE63" w14:textId="1EB0260D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55B3">
              <w:rPr>
                <w:rFonts w:asciiTheme="majorBidi" w:hAnsiTheme="majorBidi" w:cstheme="majorBidi"/>
                <w:color w:val="000000" w:themeColor="text1"/>
              </w:rPr>
              <w:t>379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463D2630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32EEE2DE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118239EA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4BF482A0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0311152</w:t>
            </w:r>
          </w:p>
        </w:tc>
      </w:tr>
      <w:tr w:rsidR="003632E9" w:rsidRPr="00EA2FE1" w14:paraId="1E1391A7" w14:textId="77777777" w:rsidTr="003632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138AF1E6" w14:textId="77253073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Oleic acid</w:t>
            </w:r>
          </w:p>
        </w:tc>
        <w:tc>
          <w:tcPr>
            <w:tcW w:w="472" w:type="pct"/>
            <w:shd w:val="clear" w:color="auto" w:fill="auto"/>
          </w:tcPr>
          <w:p w14:paraId="290AB4B0" w14:textId="1566C8C2" w:rsidR="003632E9" w:rsidRPr="00882169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F</w:t>
            </w:r>
          </w:p>
        </w:tc>
        <w:tc>
          <w:tcPr>
            <w:tcW w:w="524" w:type="pct"/>
            <w:shd w:val="clear" w:color="auto" w:fill="auto"/>
          </w:tcPr>
          <w:p w14:paraId="21E7A549" w14:textId="437431E9" w:rsidR="003632E9" w:rsidRPr="002055B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89</w:t>
            </w:r>
          </w:p>
        </w:tc>
        <w:tc>
          <w:tcPr>
            <w:tcW w:w="111" w:type="pct"/>
            <w:shd w:val="clear" w:color="auto" w:fill="auto"/>
          </w:tcPr>
          <w:p w14:paraId="1FA2826F" w14:textId="053A1FEE" w:rsidR="003632E9" w:rsidRPr="002055B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5B93B4A0" w14:textId="1F12646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55B3">
              <w:rPr>
                <w:rFonts w:asciiTheme="majorBidi" w:hAnsiTheme="majorBidi" w:cstheme="majorBidi"/>
                <w:color w:val="000000" w:themeColor="text1"/>
              </w:rPr>
              <w:t>445639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35F5E3D2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71066109.67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3531C947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52038867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6C94A890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20EFD137" w14:textId="77777777" w:rsidTr="003632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6FC77886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Oxalic acid</w:t>
            </w:r>
          </w:p>
        </w:tc>
        <w:tc>
          <w:tcPr>
            <w:tcW w:w="472" w:type="pct"/>
            <w:shd w:val="clear" w:color="auto" w:fill="auto"/>
          </w:tcPr>
          <w:p w14:paraId="34574D8E" w14:textId="23307898" w:rsidR="003632E9" w:rsidRPr="00882169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J</w:t>
            </w:r>
          </w:p>
        </w:tc>
        <w:tc>
          <w:tcPr>
            <w:tcW w:w="524" w:type="pct"/>
            <w:shd w:val="clear" w:color="auto" w:fill="auto"/>
          </w:tcPr>
          <w:p w14:paraId="358716F9" w14:textId="5BAB97C7" w:rsidR="003632E9" w:rsidRPr="002055B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90</w:t>
            </w:r>
          </w:p>
        </w:tc>
        <w:tc>
          <w:tcPr>
            <w:tcW w:w="111" w:type="pct"/>
            <w:shd w:val="clear" w:color="auto" w:fill="auto"/>
          </w:tcPr>
          <w:p w14:paraId="2261AAD7" w14:textId="4EBCA15C" w:rsidR="003632E9" w:rsidRPr="002055B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32023F64" w14:textId="3872ACF3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55B3">
              <w:rPr>
                <w:rFonts w:asciiTheme="majorBidi" w:hAnsiTheme="majorBidi" w:cstheme="majorBidi"/>
                <w:color w:val="000000" w:themeColor="text1"/>
              </w:rPr>
              <w:t>971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6DF5D0B5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0A54961C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7352324.33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6A0F6871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6C26A0B3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3082977</w:t>
            </w:r>
          </w:p>
        </w:tc>
      </w:tr>
      <w:tr w:rsidR="003632E9" w:rsidRPr="00EA2FE1" w14:paraId="07766B51" w14:textId="77777777" w:rsidTr="003632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2B39EAE5" w14:textId="591B9D6F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Palmitic acid</w:t>
            </w:r>
          </w:p>
        </w:tc>
        <w:tc>
          <w:tcPr>
            <w:tcW w:w="472" w:type="pct"/>
            <w:shd w:val="clear" w:color="auto" w:fill="auto"/>
          </w:tcPr>
          <w:p w14:paraId="0723D565" w14:textId="158F28F3" w:rsidR="003632E9" w:rsidRPr="00882169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GM</w:t>
            </w:r>
          </w:p>
        </w:tc>
        <w:tc>
          <w:tcPr>
            <w:tcW w:w="524" w:type="pct"/>
            <w:shd w:val="clear" w:color="auto" w:fill="auto"/>
          </w:tcPr>
          <w:p w14:paraId="16A00E0A" w14:textId="60EA88DB" w:rsidR="003632E9" w:rsidRPr="002055B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91</w:t>
            </w:r>
          </w:p>
        </w:tc>
        <w:tc>
          <w:tcPr>
            <w:tcW w:w="111" w:type="pct"/>
            <w:shd w:val="clear" w:color="auto" w:fill="auto"/>
          </w:tcPr>
          <w:p w14:paraId="15AF117C" w14:textId="1A890C0D" w:rsidR="003632E9" w:rsidRPr="002055B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7F100845" w14:textId="17E3B54D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55B3">
              <w:rPr>
                <w:rFonts w:asciiTheme="majorBidi" w:hAnsiTheme="majorBidi" w:cstheme="majorBidi"/>
                <w:color w:val="000000" w:themeColor="text1"/>
              </w:rPr>
              <w:t>985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43744196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410415474.8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5E04FD8B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03162193.4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007FA67A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380895169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3C2235CA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88535339.25</w:t>
            </w:r>
          </w:p>
        </w:tc>
      </w:tr>
      <w:tr w:rsidR="003632E9" w:rsidRPr="00EA2FE1" w14:paraId="304E7956" w14:textId="77777777" w:rsidTr="003632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64FFB4B3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Pentadecanoic acid</w:t>
            </w:r>
          </w:p>
        </w:tc>
        <w:tc>
          <w:tcPr>
            <w:tcW w:w="472" w:type="pct"/>
            <w:shd w:val="clear" w:color="auto" w:fill="auto"/>
          </w:tcPr>
          <w:p w14:paraId="0EFE4DD1" w14:textId="3022C1ED" w:rsidR="003632E9" w:rsidRPr="00882169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E</w:t>
            </w:r>
          </w:p>
        </w:tc>
        <w:tc>
          <w:tcPr>
            <w:tcW w:w="524" w:type="pct"/>
            <w:shd w:val="clear" w:color="auto" w:fill="auto"/>
          </w:tcPr>
          <w:p w14:paraId="6D9848A4" w14:textId="2091120D" w:rsidR="003632E9" w:rsidRPr="002055B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92</w:t>
            </w:r>
          </w:p>
        </w:tc>
        <w:tc>
          <w:tcPr>
            <w:tcW w:w="111" w:type="pct"/>
            <w:shd w:val="clear" w:color="auto" w:fill="auto"/>
          </w:tcPr>
          <w:p w14:paraId="0EBF4C66" w14:textId="15475BC5" w:rsidR="003632E9" w:rsidRPr="002055B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7A11365C" w14:textId="783E7299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55B3">
              <w:rPr>
                <w:rFonts w:asciiTheme="majorBidi" w:hAnsiTheme="majorBidi" w:cstheme="majorBidi"/>
                <w:color w:val="000000" w:themeColor="text1"/>
              </w:rPr>
              <w:t>13849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41D84BFF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5510837.333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21E83DDF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659A4B62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6B4AD15B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2DBEBD97" w14:textId="77777777" w:rsidTr="003632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4D9193A9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Petroselinic acid</w:t>
            </w:r>
          </w:p>
        </w:tc>
        <w:tc>
          <w:tcPr>
            <w:tcW w:w="472" w:type="pct"/>
            <w:shd w:val="clear" w:color="auto" w:fill="auto"/>
          </w:tcPr>
          <w:p w14:paraId="79A94F1B" w14:textId="40767E29" w:rsidR="003632E9" w:rsidRPr="00882169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N</w:t>
            </w:r>
          </w:p>
        </w:tc>
        <w:tc>
          <w:tcPr>
            <w:tcW w:w="524" w:type="pct"/>
            <w:shd w:val="clear" w:color="auto" w:fill="auto"/>
          </w:tcPr>
          <w:p w14:paraId="38FD8BC9" w14:textId="786E440D" w:rsidR="003632E9" w:rsidRPr="002055B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93</w:t>
            </w:r>
          </w:p>
        </w:tc>
        <w:tc>
          <w:tcPr>
            <w:tcW w:w="111" w:type="pct"/>
            <w:shd w:val="clear" w:color="auto" w:fill="auto"/>
          </w:tcPr>
          <w:p w14:paraId="200ADF2F" w14:textId="06279EA3" w:rsidR="003632E9" w:rsidRPr="002055B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4464D374" w14:textId="5BE29F6C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55B3">
              <w:rPr>
                <w:rFonts w:asciiTheme="majorBidi" w:hAnsiTheme="majorBidi" w:cstheme="majorBidi"/>
                <w:color w:val="000000" w:themeColor="text1"/>
              </w:rPr>
              <w:t>5281125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30B1F0C1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356DEBB0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54F79507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391D226F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2322983.5</w:t>
            </w:r>
          </w:p>
        </w:tc>
      </w:tr>
      <w:tr w:rsidR="003632E9" w:rsidRPr="00EA2FE1" w14:paraId="21992613" w14:textId="77777777" w:rsidTr="003632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097C055A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Phosphoric acid</w:t>
            </w:r>
          </w:p>
        </w:tc>
        <w:tc>
          <w:tcPr>
            <w:tcW w:w="472" w:type="pct"/>
            <w:shd w:val="clear" w:color="auto" w:fill="auto"/>
          </w:tcPr>
          <w:p w14:paraId="6C433F1D" w14:textId="1CD2B54D" w:rsidR="003632E9" w:rsidRPr="00882169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O</w:t>
            </w:r>
          </w:p>
        </w:tc>
        <w:tc>
          <w:tcPr>
            <w:tcW w:w="524" w:type="pct"/>
            <w:shd w:val="clear" w:color="auto" w:fill="auto"/>
          </w:tcPr>
          <w:p w14:paraId="7F171B68" w14:textId="3935A3EE" w:rsidR="003632E9" w:rsidRPr="002055B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94</w:t>
            </w:r>
          </w:p>
        </w:tc>
        <w:tc>
          <w:tcPr>
            <w:tcW w:w="111" w:type="pct"/>
            <w:shd w:val="clear" w:color="auto" w:fill="auto"/>
          </w:tcPr>
          <w:p w14:paraId="704948E9" w14:textId="71E87D2D" w:rsidR="003632E9" w:rsidRPr="002055B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04789673" w14:textId="5C20C598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55B3">
              <w:rPr>
                <w:rFonts w:asciiTheme="majorBidi" w:hAnsiTheme="majorBidi" w:cstheme="majorBidi"/>
                <w:color w:val="000000" w:themeColor="text1"/>
              </w:rPr>
              <w:t>1004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150F77EA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0D781BF6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9291206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53D55893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3AB3DFB0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51440521.5</w:t>
            </w:r>
          </w:p>
        </w:tc>
      </w:tr>
      <w:tr w:rsidR="003632E9" w:rsidRPr="00EA2FE1" w14:paraId="5035FE08" w14:textId="77777777" w:rsidTr="003632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0B567727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Stearic acid</w:t>
            </w:r>
          </w:p>
        </w:tc>
        <w:tc>
          <w:tcPr>
            <w:tcW w:w="472" w:type="pct"/>
            <w:shd w:val="clear" w:color="auto" w:fill="auto"/>
          </w:tcPr>
          <w:p w14:paraId="28013400" w14:textId="5A820C9C" w:rsidR="003632E9" w:rsidRPr="00882169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GM</w:t>
            </w:r>
          </w:p>
        </w:tc>
        <w:tc>
          <w:tcPr>
            <w:tcW w:w="524" w:type="pct"/>
            <w:shd w:val="clear" w:color="auto" w:fill="auto"/>
          </w:tcPr>
          <w:p w14:paraId="31DC913D" w14:textId="59DEA904" w:rsidR="003632E9" w:rsidRPr="002055B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95</w:t>
            </w:r>
          </w:p>
        </w:tc>
        <w:tc>
          <w:tcPr>
            <w:tcW w:w="111" w:type="pct"/>
            <w:shd w:val="clear" w:color="auto" w:fill="auto"/>
          </w:tcPr>
          <w:p w14:paraId="0F571662" w14:textId="348372EC" w:rsidR="003632E9" w:rsidRPr="002055B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59AE2A5A" w14:textId="467EF3AD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55B3">
              <w:rPr>
                <w:rFonts w:asciiTheme="majorBidi" w:hAnsiTheme="majorBidi" w:cstheme="majorBidi"/>
                <w:color w:val="000000" w:themeColor="text1"/>
              </w:rPr>
              <w:t>5281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3A58F60D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356526268.8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01E4155C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03414678.4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26142C96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308783682.8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6EFF38E1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40731568.8</w:t>
            </w:r>
          </w:p>
        </w:tc>
      </w:tr>
      <w:tr w:rsidR="003632E9" w:rsidRPr="00EA2FE1" w14:paraId="1B286A8E" w14:textId="77777777" w:rsidTr="003632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425F6122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proofErr w:type="spellStart"/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Sulfurous</w:t>
            </w:r>
            <w:proofErr w:type="spellEnd"/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 xml:space="preserve"> acid, 2-propyl tetradecyl ester</w:t>
            </w:r>
          </w:p>
        </w:tc>
        <w:tc>
          <w:tcPr>
            <w:tcW w:w="472" w:type="pct"/>
            <w:shd w:val="clear" w:color="auto" w:fill="auto"/>
          </w:tcPr>
          <w:p w14:paraId="6B0864F4" w14:textId="4A2A9B02" w:rsidR="003632E9" w:rsidRPr="00882169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K</w:t>
            </w:r>
          </w:p>
        </w:tc>
        <w:tc>
          <w:tcPr>
            <w:tcW w:w="524" w:type="pct"/>
            <w:shd w:val="clear" w:color="auto" w:fill="auto"/>
          </w:tcPr>
          <w:p w14:paraId="630FC420" w14:textId="4E06EA33" w:rsidR="003632E9" w:rsidRPr="002055B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96</w:t>
            </w:r>
          </w:p>
        </w:tc>
        <w:tc>
          <w:tcPr>
            <w:tcW w:w="111" w:type="pct"/>
            <w:shd w:val="clear" w:color="auto" w:fill="auto"/>
          </w:tcPr>
          <w:p w14:paraId="44813761" w14:textId="75BCB244" w:rsidR="003632E9" w:rsidRPr="002055B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354822A0" w14:textId="1B025B9C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55B3">
              <w:rPr>
                <w:rFonts w:asciiTheme="majorBidi" w:hAnsiTheme="majorBidi" w:cstheme="majorBidi"/>
                <w:color w:val="000000" w:themeColor="text1"/>
              </w:rPr>
              <w:t>6420356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7F13F2D8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3B583843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3745294.5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42733C7B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6613336.5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59E401DD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18A81069" w14:textId="77777777" w:rsidTr="003632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788C994E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proofErr w:type="spellStart"/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Sulfurous</w:t>
            </w:r>
            <w:proofErr w:type="spellEnd"/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 xml:space="preserve"> acid, 2-propyl tridecyl ester</w:t>
            </w:r>
          </w:p>
        </w:tc>
        <w:tc>
          <w:tcPr>
            <w:tcW w:w="472" w:type="pct"/>
            <w:shd w:val="clear" w:color="auto" w:fill="auto"/>
          </w:tcPr>
          <w:p w14:paraId="2D105A34" w14:textId="5F896980" w:rsidR="003632E9" w:rsidRPr="00882169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N</w:t>
            </w:r>
          </w:p>
        </w:tc>
        <w:tc>
          <w:tcPr>
            <w:tcW w:w="524" w:type="pct"/>
            <w:shd w:val="clear" w:color="auto" w:fill="auto"/>
          </w:tcPr>
          <w:p w14:paraId="3961D624" w14:textId="7A538801" w:rsidR="003632E9" w:rsidRPr="002055B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97</w:t>
            </w:r>
          </w:p>
        </w:tc>
        <w:tc>
          <w:tcPr>
            <w:tcW w:w="111" w:type="pct"/>
            <w:shd w:val="clear" w:color="auto" w:fill="auto"/>
          </w:tcPr>
          <w:p w14:paraId="3BC9E230" w14:textId="6EE3EF57" w:rsidR="003632E9" w:rsidRPr="002055B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6436A7AD" w14:textId="2C36578F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55B3">
              <w:rPr>
                <w:rFonts w:asciiTheme="majorBidi" w:hAnsiTheme="majorBidi" w:cstheme="majorBidi"/>
                <w:color w:val="000000" w:themeColor="text1"/>
              </w:rPr>
              <w:t>6420355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39197F4B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2235293A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6C7B6CC3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560854BF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4060245</w:t>
            </w:r>
          </w:p>
        </w:tc>
      </w:tr>
      <w:tr w:rsidR="003632E9" w:rsidRPr="00EA2FE1" w14:paraId="220DF3BB" w14:textId="77777777" w:rsidTr="003632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028A4AA4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proofErr w:type="spellStart"/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Sulfurous</w:t>
            </w:r>
            <w:proofErr w:type="spellEnd"/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 xml:space="preserve"> acid, octadecyl 2-propyl ester</w:t>
            </w:r>
          </w:p>
        </w:tc>
        <w:tc>
          <w:tcPr>
            <w:tcW w:w="472" w:type="pct"/>
            <w:shd w:val="clear" w:color="auto" w:fill="auto"/>
          </w:tcPr>
          <w:p w14:paraId="19049B3E" w14:textId="35A1422C" w:rsidR="003632E9" w:rsidRPr="00882169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F</w:t>
            </w:r>
          </w:p>
        </w:tc>
        <w:tc>
          <w:tcPr>
            <w:tcW w:w="524" w:type="pct"/>
            <w:shd w:val="clear" w:color="auto" w:fill="auto"/>
          </w:tcPr>
          <w:p w14:paraId="16ABADE0" w14:textId="71959AA0" w:rsidR="003632E9" w:rsidRPr="002055B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98</w:t>
            </w:r>
          </w:p>
        </w:tc>
        <w:tc>
          <w:tcPr>
            <w:tcW w:w="111" w:type="pct"/>
            <w:shd w:val="clear" w:color="auto" w:fill="auto"/>
          </w:tcPr>
          <w:p w14:paraId="0849705B" w14:textId="7960EE87" w:rsidR="003632E9" w:rsidRPr="002055B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5D2563F7" w14:textId="4AF7321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55B3">
              <w:rPr>
                <w:rFonts w:asciiTheme="majorBidi" w:hAnsiTheme="majorBidi" w:cstheme="majorBidi"/>
                <w:color w:val="000000" w:themeColor="text1"/>
              </w:rPr>
              <w:t>6420358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4A68B1A5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24836630.5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2D73D684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4FF95C0C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2C4D06E3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4736048</w:t>
            </w:r>
          </w:p>
        </w:tc>
      </w:tr>
      <w:tr w:rsidR="003632E9" w:rsidRPr="00EA2FE1" w14:paraId="73CDB306" w14:textId="77777777" w:rsidTr="003632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0C4C086E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1-Iodo-tetracosane</w:t>
            </w:r>
          </w:p>
        </w:tc>
        <w:tc>
          <w:tcPr>
            <w:tcW w:w="472" w:type="pct"/>
            <w:shd w:val="clear" w:color="auto" w:fill="auto"/>
          </w:tcPr>
          <w:p w14:paraId="6737DA3F" w14:textId="64408835" w:rsidR="003632E9" w:rsidRPr="00882169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>
              <w:rPr>
                <w:rFonts w:asciiTheme="majorBidi" w:hAnsiTheme="majorBidi" w:cstheme="majorBidi"/>
                <w:color w:val="000000" w:themeColor="text1"/>
              </w:rPr>
              <w:t>_</w:t>
            </w:r>
          </w:p>
        </w:tc>
        <w:tc>
          <w:tcPr>
            <w:tcW w:w="524" w:type="pct"/>
            <w:shd w:val="clear" w:color="auto" w:fill="auto"/>
          </w:tcPr>
          <w:p w14:paraId="7B245CFF" w14:textId="1359ED87" w:rsidR="003632E9" w:rsidRPr="002055B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99</w:t>
            </w:r>
          </w:p>
        </w:tc>
        <w:tc>
          <w:tcPr>
            <w:tcW w:w="111" w:type="pct"/>
            <w:shd w:val="clear" w:color="auto" w:fill="auto"/>
          </w:tcPr>
          <w:p w14:paraId="239F00A9" w14:textId="533A3587" w:rsidR="003632E9" w:rsidRPr="002055B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01707DD0" w14:textId="0467F7ED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55B3">
              <w:rPr>
                <w:rFonts w:asciiTheme="majorBidi" w:hAnsiTheme="majorBidi" w:cstheme="majorBidi"/>
                <w:color w:val="000000" w:themeColor="text1"/>
              </w:rPr>
              <w:t>11282694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0C93A69F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176BCB5A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2308911.5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1D64E7E8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43216933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1E24421A" w14:textId="77777777" w:rsidTr="003632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3559E3CB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2,6,10-Trimethyl-tetradecane</w:t>
            </w:r>
          </w:p>
        </w:tc>
        <w:tc>
          <w:tcPr>
            <w:tcW w:w="472" w:type="pct"/>
            <w:shd w:val="clear" w:color="auto" w:fill="auto"/>
          </w:tcPr>
          <w:p w14:paraId="3006865A" w14:textId="1AB640BC" w:rsidR="003632E9" w:rsidRPr="00882169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>
              <w:rPr>
                <w:rFonts w:asciiTheme="majorBidi" w:hAnsiTheme="majorBidi" w:cstheme="majorBidi"/>
                <w:color w:val="000000" w:themeColor="text1"/>
              </w:rPr>
              <w:t>_</w:t>
            </w:r>
          </w:p>
        </w:tc>
        <w:tc>
          <w:tcPr>
            <w:tcW w:w="524" w:type="pct"/>
            <w:shd w:val="clear" w:color="auto" w:fill="auto"/>
          </w:tcPr>
          <w:p w14:paraId="42832102" w14:textId="7BFA2231" w:rsidR="003632E9" w:rsidRPr="002055B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00</w:t>
            </w:r>
          </w:p>
        </w:tc>
        <w:tc>
          <w:tcPr>
            <w:tcW w:w="111" w:type="pct"/>
            <w:shd w:val="clear" w:color="auto" w:fill="auto"/>
          </w:tcPr>
          <w:p w14:paraId="7D1A4CBC" w14:textId="3D10A47D" w:rsidR="003632E9" w:rsidRPr="002055B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6C210B69" w14:textId="25E92AC3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55B3">
              <w:rPr>
                <w:rFonts w:asciiTheme="majorBidi" w:hAnsiTheme="majorBidi" w:cstheme="majorBidi"/>
                <w:color w:val="000000" w:themeColor="text1"/>
              </w:rPr>
              <w:t>85785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009D36B0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2A47BE74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1D622AAE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5A0C1F93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438330.5</w:t>
            </w:r>
          </w:p>
        </w:tc>
      </w:tr>
      <w:tr w:rsidR="003632E9" w:rsidRPr="00EA2FE1" w14:paraId="68136DA3" w14:textId="77777777" w:rsidTr="003632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7008AC9E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proofErr w:type="spellStart"/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Tetrapentacontane</w:t>
            </w:r>
            <w:proofErr w:type="spellEnd"/>
          </w:p>
        </w:tc>
        <w:tc>
          <w:tcPr>
            <w:tcW w:w="472" w:type="pct"/>
            <w:shd w:val="clear" w:color="auto" w:fill="auto"/>
          </w:tcPr>
          <w:p w14:paraId="5C5E6F1F" w14:textId="5CDE19DA" w:rsidR="003632E9" w:rsidRPr="00882169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>
              <w:rPr>
                <w:rFonts w:asciiTheme="majorBidi" w:hAnsiTheme="majorBidi" w:cstheme="majorBidi"/>
                <w:color w:val="000000" w:themeColor="text1"/>
              </w:rPr>
              <w:t>_</w:t>
            </w:r>
          </w:p>
        </w:tc>
        <w:tc>
          <w:tcPr>
            <w:tcW w:w="524" w:type="pct"/>
            <w:shd w:val="clear" w:color="auto" w:fill="auto"/>
          </w:tcPr>
          <w:p w14:paraId="08C2B028" w14:textId="45FE9CF3" w:rsidR="003632E9" w:rsidRPr="002055B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01</w:t>
            </w:r>
          </w:p>
        </w:tc>
        <w:tc>
          <w:tcPr>
            <w:tcW w:w="111" w:type="pct"/>
            <w:shd w:val="clear" w:color="auto" w:fill="auto"/>
          </w:tcPr>
          <w:p w14:paraId="6AAFA714" w14:textId="3B961C26" w:rsidR="003632E9" w:rsidRPr="002055B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34A363C6" w14:textId="74FEB69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55B3">
              <w:rPr>
                <w:rFonts w:asciiTheme="majorBidi" w:hAnsiTheme="majorBidi" w:cstheme="majorBidi"/>
                <w:color w:val="000000" w:themeColor="text1"/>
              </w:rPr>
              <w:t>521846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1B7404BF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8876100.33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4CE6CFA1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4DB82ED3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59359847.33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2DE93E9A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6EBE6731" w14:textId="77777777" w:rsidTr="003632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4C62024C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1,54-Dibromotetrapentacontane</w:t>
            </w:r>
          </w:p>
        </w:tc>
        <w:tc>
          <w:tcPr>
            <w:tcW w:w="472" w:type="pct"/>
            <w:shd w:val="clear" w:color="auto" w:fill="auto"/>
          </w:tcPr>
          <w:p w14:paraId="1A9447A4" w14:textId="06745054" w:rsidR="003632E9" w:rsidRPr="00882169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E</w:t>
            </w:r>
          </w:p>
        </w:tc>
        <w:tc>
          <w:tcPr>
            <w:tcW w:w="524" w:type="pct"/>
            <w:shd w:val="clear" w:color="auto" w:fill="auto"/>
          </w:tcPr>
          <w:p w14:paraId="21E5315C" w14:textId="53D7E686" w:rsidR="003632E9" w:rsidRPr="002055B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02</w:t>
            </w:r>
          </w:p>
        </w:tc>
        <w:tc>
          <w:tcPr>
            <w:tcW w:w="111" w:type="pct"/>
            <w:shd w:val="clear" w:color="auto" w:fill="auto"/>
          </w:tcPr>
          <w:p w14:paraId="590F2582" w14:textId="2FEC938C" w:rsidR="003632E9" w:rsidRPr="002055B3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17592A2B" w14:textId="6FA99D94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55B3">
              <w:rPr>
                <w:rFonts w:asciiTheme="majorBidi" w:hAnsiTheme="majorBidi" w:cstheme="majorBidi"/>
                <w:color w:val="000000" w:themeColor="text1"/>
              </w:rPr>
              <w:t>545963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5D3CD5E6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8676554.5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01E6B88B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0B4253C3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0A941A37" w14:textId="77777777" w:rsidR="003632E9" w:rsidRPr="00691D7C" w:rsidRDefault="003632E9" w:rsidP="006037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0</w:t>
            </w:r>
          </w:p>
        </w:tc>
      </w:tr>
      <w:tr w:rsidR="003632E9" w:rsidRPr="00EA2FE1" w14:paraId="48E04CD0" w14:textId="77777777" w:rsidTr="003632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12" w:type="pct"/>
            <w:shd w:val="clear" w:color="auto" w:fill="auto"/>
            <w:noWrap/>
            <w:hideMark/>
          </w:tcPr>
          <w:p w14:paraId="1989AEBA" w14:textId="77777777" w:rsidR="003632E9" w:rsidRPr="00691D7C" w:rsidRDefault="003632E9" w:rsidP="00603798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  <w:t>Urea</w:t>
            </w:r>
          </w:p>
        </w:tc>
        <w:tc>
          <w:tcPr>
            <w:tcW w:w="472" w:type="pct"/>
            <w:shd w:val="clear" w:color="auto" w:fill="auto"/>
          </w:tcPr>
          <w:p w14:paraId="54BA5E0D" w14:textId="373A5ECA" w:rsidR="003632E9" w:rsidRPr="00882169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</w:rPr>
              <w:t>N</w:t>
            </w:r>
          </w:p>
        </w:tc>
        <w:tc>
          <w:tcPr>
            <w:tcW w:w="524" w:type="pct"/>
            <w:shd w:val="clear" w:color="auto" w:fill="auto"/>
          </w:tcPr>
          <w:p w14:paraId="477B7E81" w14:textId="1CB39120" w:rsidR="003632E9" w:rsidRPr="002055B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103</w:t>
            </w:r>
          </w:p>
        </w:tc>
        <w:tc>
          <w:tcPr>
            <w:tcW w:w="111" w:type="pct"/>
            <w:shd w:val="clear" w:color="auto" w:fill="auto"/>
          </w:tcPr>
          <w:p w14:paraId="7B532CCE" w14:textId="70A3658B" w:rsidR="003632E9" w:rsidRPr="002055B3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552" w:type="pct"/>
            <w:shd w:val="clear" w:color="auto" w:fill="auto"/>
          </w:tcPr>
          <w:p w14:paraId="49642649" w14:textId="351ED80D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55B3">
              <w:rPr>
                <w:rFonts w:asciiTheme="majorBidi" w:hAnsiTheme="majorBidi" w:cstheme="majorBidi"/>
                <w:color w:val="000000" w:themeColor="text1"/>
              </w:rPr>
              <w:t>1176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0788F0DB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747690.6667</w:t>
            </w:r>
          </w:p>
        </w:tc>
        <w:tc>
          <w:tcPr>
            <w:tcW w:w="552" w:type="pct"/>
            <w:shd w:val="clear" w:color="auto" w:fill="auto"/>
            <w:noWrap/>
            <w:hideMark/>
          </w:tcPr>
          <w:p w14:paraId="2B8CC0E0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3085685.8</w:t>
            </w:r>
          </w:p>
        </w:tc>
        <w:tc>
          <w:tcPr>
            <w:tcW w:w="497" w:type="pct"/>
            <w:shd w:val="clear" w:color="auto" w:fill="auto"/>
            <w:noWrap/>
            <w:hideMark/>
          </w:tcPr>
          <w:p w14:paraId="51D01782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2253928.667</w:t>
            </w:r>
          </w:p>
        </w:tc>
        <w:tc>
          <w:tcPr>
            <w:tcW w:w="582" w:type="pct"/>
            <w:shd w:val="clear" w:color="auto" w:fill="auto"/>
            <w:noWrap/>
            <w:hideMark/>
          </w:tcPr>
          <w:p w14:paraId="3722B0AA" w14:textId="77777777" w:rsidR="003632E9" w:rsidRPr="00691D7C" w:rsidRDefault="003632E9" w:rsidP="0060379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691D7C">
              <w:rPr>
                <w:rFonts w:asciiTheme="majorBidi" w:hAnsiTheme="majorBidi" w:cstheme="majorBidi"/>
                <w:color w:val="000000" w:themeColor="text1"/>
              </w:rPr>
              <w:t>7808819.5</w:t>
            </w:r>
          </w:p>
        </w:tc>
      </w:tr>
      <w:bookmarkEnd w:id="1"/>
    </w:tbl>
    <w:p w14:paraId="506B3E63" w14:textId="77777777" w:rsidR="00EA2FE1" w:rsidRDefault="00EA2FE1" w:rsidP="00C40522">
      <w:pPr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14:paraId="46AF4A81" w14:textId="70771A1D" w:rsidR="00EA2FE1" w:rsidRDefault="00EA2FE1" w:rsidP="00C40522">
      <w:pPr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14:paraId="5F8A1B9D" w14:textId="30AA681D" w:rsidR="00EA2FE1" w:rsidRDefault="00691D7C" w:rsidP="00C40522">
      <w:pPr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A14552">
        <w:rPr>
          <w:rFonts w:ascii="Times New Roman" w:eastAsia="Calibri" w:hAnsi="Times New Roman" w:cs="Times New Roman"/>
          <w:b/>
          <w:bCs/>
          <w:sz w:val="24"/>
          <w:szCs w:val="24"/>
        </w:rPr>
        <w:lastRenderedPageBreak/>
        <w:t xml:space="preserve">Table </w:t>
      </w:r>
      <w:r w:rsidRPr="002A7BDD">
        <w:rPr>
          <w:rFonts w:ascii="Times New Roman" w:eastAsia="Calibri" w:hAnsi="Times New Roman" w:cs="Times New Roman"/>
          <w:b/>
          <w:bCs/>
          <w:sz w:val="24"/>
          <w:szCs w:val="24"/>
        </w:rPr>
        <w:t>S4</w:t>
      </w:r>
      <w:r w:rsidR="0099308F">
        <w:rPr>
          <w:rFonts w:ascii="Times New Roman" w:eastAsia="Calibri" w:hAnsi="Times New Roman" w:cs="Times New Roman"/>
          <w:b/>
          <w:bCs/>
          <w:sz w:val="24"/>
          <w:szCs w:val="24"/>
        </w:rPr>
        <w:t xml:space="preserve"> </w:t>
      </w:r>
      <w:r w:rsidR="0099308F" w:rsidRPr="00F00FF4">
        <w:rPr>
          <w:rFonts w:eastAsia="Calibri" w:cs="Times New Roman"/>
          <w:b/>
          <w:bCs/>
          <w:szCs w:val="24"/>
        </w:rPr>
        <w:t>|</w:t>
      </w:r>
      <w:r w:rsidR="0099308F" w:rsidRPr="00161E34">
        <w:rPr>
          <w:rFonts w:eastAsia="Calibri" w:cs="Times New Roman"/>
          <w:lang w:val="en-GB"/>
        </w:rPr>
        <w:t xml:space="preserve"> </w:t>
      </w:r>
      <w:r w:rsidR="002A7BDD" w:rsidRPr="002A7BDD">
        <w:rPr>
          <w:rFonts w:ascii="Times New Roman" w:eastAsia="Calibri" w:hAnsi="Times New Roman" w:cs="Times New Roman"/>
          <w:sz w:val="24"/>
          <w:szCs w:val="24"/>
        </w:rPr>
        <w:t xml:space="preserve">Area under the curve of each </w:t>
      </w:r>
      <w:r w:rsidR="00B04DD0">
        <w:rPr>
          <w:rFonts w:ascii="Times New Roman" w:eastAsia="Calibri" w:hAnsi="Times New Roman" w:cs="Times New Roman"/>
          <w:sz w:val="24"/>
          <w:szCs w:val="24"/>
        </w:rPr>
        <w:t xml:space="preserve">metabolite </w:t>
      </w:r>
      <w:r w:rsidR="002A7BDD" w:rsidRPr="002A7BDD">
        <w:rPr>
          <w:rFonts w:ascii="Times New Roman" w:eastAsia="Calibri" w:hAnsi="Times New Roman" w:cs="Times New Roman"/>
          <w:sz w:val="24"/>
          <w:szCs w:val="24"/>
        </w:rPr>
        <w:t>in healthy contro</w:t>
      </w:r>
      <w:r w:rsidR="002A7BDD">
        <w:rPr>
          <w:rFonts w:ascii="Times New Roman" w:eastAsia="Calibri" w:hAnsi="Times New Roman" w:cs="Times New Roman"/>
          <w:sz w:val="24"/>
          <w:szCs w:val="24"/>
        </w:rPr>
        <w:t>l</w:t>
      </w:r>
      <w:r w:rsidR="002A7BDD" w:rsidRPr="002A7BDD">
        <w:rPr>
          <w:rFonts w:ascii="Times New Roman" w:eastAsia="Calibri" w:hAnsi="Times New Roman" w:cs="Times New Roman"/>
          <w:sz w:val="24"/>
          <w:szCs w:val="24"/>
        </w:rPr>
        <w:t xml:space="preserve"> and periapical lesions</w:t>
      </w:r>
      <w:r w:rsidR="00B04DD0">
        <w:rPr>
          <w:rFonts w:ascii="Times New Roman" w:eastAsia="Calibri" w:hAnsi="Times New Roman" w:cs="Times New Roman"/>
          <w:sz w:val="24"/>
          <w:szCs w:val="24"/>
        </w:rPr>
        <w:t xml:space="preserve"> samples.</w:t>
      </w:r>
      <w:r w:rsidR="002A7BDD" w:rsidRPr="002A7BDD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B04DD0">
        <w:rPr>
          <w:rFonts w:ascii="Times New Roman" w:eastAsia="Calibri" w:hAnsi="Times New Roman" w:cs="Times New Roman"/>
          <w:sz w:val="24"/>
          <w:szCs w:val="24"/>
        </w:rPr>
        <w:t xml:space="preserve">Metabolites </w:t>
      </w:r>
      <w:r w:rsidR="002A7BDD">
        <w:rPr>
          <w:rFonts w:ascii="Times New Roman" w:eastAsia="Calibri" w:hAnsi="Times New Roman" w:cs="Times New Roman"/>
          <w:sz w:val="24"/>
          <w:szCs w:val="24"/>
        </w:rPr>
        <w:t xml:space="preserve">are represented as codes in the </w:t>
      </w:r>
      <w:r w:rsidR="00FA3492">
        <w:rPr>
          <w:rFonts w:ascii="Times New Roman" w:eastAsia="Calibri" w:hAnsi="Times New Roman" w:cs="Times New Roman"/>
          <w:sz w:val="24"/>
          <w:szCs w:val="24"/>
        </w:rPr>
        <w:t xml:space="preserve">respective </w:t>
      </w:r>
      <w:r w:rsidR="002A7BDD">
        <w:rPr>
          <w:rFonts w:ascii="Times New Roman" w:eastAsia="Calibri" w:hAnsi="Times New Roman" w:cs="Times New Roman"/>
          <w:sz w:val="24"/>
          <w:szCs w:val="24"/>
        </w:rPr>
        <w:t>heatmap.</w:t>
      </w:r>
    </w:p>
    <w:p w14:paraId="1468E8C5" w14:textId="77777777" w:rsidR="00A90EDB" w:rsidRPr="002A7BDD" w:rsidRDefault="00A90EDB" w:rsidP="00C40522">
      <w:pPr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</w:p>
    <w:tbl>
      <w:tblPr>
        <w:tblStyle w:val="PlainTable41"/>
        <w:tblW w:w="5086" w:type="pct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673"/>
        <w:gridCol w:w="671"/>
        <w:gridCol w:w="560"/>
        <w:gridCol w:w="560"/>
        <w:gridCol w:w="557"/>
        <w:gridCol w:w="560"/>
        <w:gridCol w:w="560"/>
        <w:gridCol w:w="560"/>
        <w:gridCol w:w="557"/>
        <w:gridCol w:w="560"/>
        <w:gridCol w:w="560"/>
        <w:gridCol w:w="560"/>
        <w:gridCol w:w="557"/>
        <w:gridCol w:w="560"/>
        <w:gridCol w:w="560"/>
        <w:gridCol w:w="560"/>
        <w:gridCol w:w="557"/>
        <w:gridCol w:w="560"/>
        <w:gridCol w:w="670"/>
        <w:gridCol w:w="670"/>
        <w:gridCol w:w="670"/>
        <w:gridCol w:w="881"/>
      </w:tblGrid>
      <w:tr w:rsidR="007D21A7" w:rsidRPr="003B4011" w14:paraId="0721ADD8" w14:textId="77777777" w:rsidTr="003B401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0895896F" w14:textId="77777777" w:rsidR="00A90EDB" w:rsidRPr="003B4011" w:rsidRDefault="00A90EDB" w:rsidP="00A90EDB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Metabolites name</w:t>
            </w:r>
          </w:p>
        </w:tc>
        <w:tc>
          <w:tcPr>
            <w:tcW w:w="25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6BC6231D" w14:textId="34F2FDF4" w:rsidR="00A90EDB" w:rsidRPr="003B4011" w:rsidRDefault="00F551A5" w:rsidP="00A90EDB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Cluster</w:t>
            </w:r>
          </w:p>
        </w:tc>
        <w:tc>
          <w:tcPr>
            <w:tcW w:w="21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D551767" w14:textId="3D375B92" w:rsidR="00A90EDB" w:rsidRPr="007D21A7" w:rsidRDefault="00A90EDB" w:rsidP="00A90EDB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Metabolites code</w:t>
            </w:r>
          </w:p>
        </w:tc>
        <w:tc>
          <w:tcPr>
            <w:tcW w:w="21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F27F40C" w14:textId="71CAD4DD" w:rsidR="00A90EDB" w:rsidRPr="003B4011" w:rsidRDefault="00A90EDB" w:rsidP="00A90EDB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PubChem ID</w:t>
            </w:r>
          </w:p>
        </w:tc>
        <w:tc>
          <w:tcPr>
            <w:tcW w:w="21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2B3E0DCA" w14:textId="228E7B96" w:rsidR="00A90EDB" w:rsidRPr="003B4011" w:rsidRDefault="00A90EDB" w:rsidP="00A90EDB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Healthy control 1</w:t>
            </w:r>
          </w:p>
        </w:tc>
        <w:tc>
          <w:tcPr>
            <w:tcW w:w="21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06A3DAC6" w14:textId="77777777" w:rsidR="00A90EDB" w:rsidRPr="003B4011" w:rsidRDefault="00A90EDB" w:rsidP="00A90EDB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Healthy control 2</w:t>
            </w:r>
          </w:p>
        </w:tc>
        <w:tc>
          <w:tcPr>
            <w:tcW w:w="21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570C8FFB" w14:textId="77777777" w:rsidR="00A90EDB" w:rsidRPr="003B4011" w:rsidRDefault="00A90EDB" w:rsidP="00A90EDB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Healthy control 3</w:t>
            </w:r>
          </w:p>
        </w:tc>
        <w:tc>
          <w:tcPr>
            <w:tcW w:w="21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17FC76EA" w14:textId="77777777" w:rsidR="00A90EDB" w:rsidRPr="003B4011" w:rsidRDefault="00A90EDB" w:rsidP="00A90EDB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Healthy control 4</w:t>
            </w:r>
          </w:p>
        </w:tc>
        <w:tc>
          <w:tcPr>
            <w:tcW w:w="21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4B6AA39B" w14:textId="77777777" w:rsidR="00A90EDB" w:rsidRPr="003B4011" w:rsidRDefault="00A90EDB" w:rsidP="00A90EDB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Healthy control 5</w:t>
            </w:r>
          </w:p>
        </w:tc>
        <w:tc>
          <w:tcPr>
            <w:tcW w:w="21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55135EC7" w14:textId="77777777" w:rsidR="00A90EDB" w:rsidRPr="003B4011" w:rsidRDefault="00A90EDB" w:rsidP="00A90EDB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Periapical abscess 1</w:t>
            </w:r>
          </w:p>
        </w:tc>
        <w:tc>
          <w:tcPr>
            <w:tcW w:w="21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6327E097" w14:textId="77777777" w:rsidR="00A90EDB" w:rsidRPr="003B4011" w:rsidRDefault="00A90EDB" w:rsidP="00A90EDB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Periapical abscess 2</w:t>
            </w:r>
          </w:p>
        </w:tc>
        <w:tc>
          <w:tcPr>
            <w:tcW w:w="21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0BDFFB11" w14:textId="77777777" w:rsidR="00A90EDB" w:rsidRPr="003B4011" w:rsidRDefault="00A90EDB" w:rsidP="00A90EDB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Periapical abscess 3</w:t>
            </w:r>
          </w:p>
        </w:tc>
        <w:tc>
          <w:tcPr>
            <w:tcW w:w="21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2AAF7878" w14:textId="77777777" w:rsidR="00A90EDB" w:rsidRPr="003B4011" w:rsidRDefault="00A90EDB" w:rsidP="00A90EDB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Periapical abscess 4</w:t>
            </w:r>
          </w:p>
        </w:tc>
        <w:tc>
          <w:tcPr>
            <w:tcW w:w="21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28AD5D66" w14:textId="77777777" w:rsidR="00A90EDB" w:rsidRPr="003B4011" w:rsidRDefault="00A90EDB" w:rsidP="00A90EDB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Periapical abscess 5</w:t>
            </w:r>
          </w:p>
        </w:tc>
        <w:tc>
          <w:tcPr>
            <w:tcW w:w="21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1DE4E8AD" w14:textId="77777777" w:rsidR="00A90EDB" w:rsidRPr="003B4011" w:rsidRDefault="00A90EDB" w:rsidP="00A90EDB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Radicular cyst 1</w:t>
            </w:r>
          </w:p>
        </w:tc>
        <w:tc>
          <w:tcPr>
            <w:tcW w:w="21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71BEE76C" w14:textId="77777777" w:rsidR="00A90EDB" w:rsidRPr="003B4011" w:rsidRDefault="00A90EDB" w:rsidP="00A90EDB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Radicular cyst 2</w:t>
            </w:r>
          </w:p>
        </w:tc>
        <w:tc>
          <w:tcPr>
            <w:tcW w:w="21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43C10B60" w14:textId="77777777" w:rsidR="00A90EDB" w:rsidRPr="003B4011" w:rsidRDefault="00A90EDB" w:rsidP="00A90EDB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Radicular cyst 3</w:t>
            </w:r>
          </w:p>
        </w:tc>
        <w:tc>
          <w:tcPr>
            <w:tcW w:w="21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5FDE4681" w14:textId="77777777" w:rsidR="00A90EDB" w:rsidRPr="003B4011" w:rsidRDefault="00A90EDB" w:rsidP="00A90EDB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Radicular cyst 4</w:t>
            </w:r>
          </w:p>
        </w:tc>
        <w:tc>
          <w:tcPr>
            <w:tcW w:w="25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6D439A87" w14:textId="77777777" w:rsidR="00A90EDB" w:rsidRPr="003B4011" w:rsidRDefault="00A90EDB" w:rsidP="00A90EDB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Periapical granuloma 1</w:t>
            </w:r>
          </w:p>
        </w:tc>
        <w:tc>
          <w:tcPr>
            <w:tcW w:w="25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558C1AD0" w14:textId="77777777" w:rsidR="00A90EDB" w:rsidRPr="003B4011" w:rsidRDefault="00A90EDB" w:rsidP="00A90EDB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Periapical granuloma 2</w:t>
            </w:r>
          </w:p>
        </w:tc>
        <w:tc>
          <w:tcPr>
            <w:tcW w:w="25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7AED7B72" w14:textId="77777777" w:rsidR="00A90EDB" w:rsidRPr="003B4011" w:rsidRDefault="00A90EDB" w:rsidP="00A90EDB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Periapical granuloma 3</w:t>
            </w:r>
          </w:p>
        </w:tc>
        <w:tc>
          <w:tcPr>
            <w:tcW w:w="33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03A5B51C" w14:textId="77777777" w:rsidR="00A90EDB" w:rsidRPr="003B4011" w:rsidRDefault="00A90EDB" w:rsidP="00A90EDB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Periapical granuloma 4</w:t>
            </w:r>
          </w:p>
        </w:tc>
      </w:tr>
      <w:tr w:rsidR="007D21A7" w:rsidRPr="003B4011" w14:paraId="3060EFF1" w14:textId="77777777" w:rsidTr="003B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3216F390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,3-Propanediol</w:t>
            </w:r>
          </w:p>
        </w:tc>
        <w:tc>
          <w:tcPr>
            <w:tcW w:w="254" w:type="pct"/>
            <w:tcBorders>
              <w:top w:val="single" w:sz="4" w:space="0" w:color="auto"/>
            </w:tcBorders>
            <w:shd w:val="clear" w:color="auto" w:fill="auto"/>
            <w:noWrap/>
          </w:tcPr>
          <w:p w14:paraId="358AA8B7" w14:textId="690551FB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_</w:t>
            </w:r>
          </w:p>
        </w:tc>
        <w:tc>
          <w:tcPr>
            <w:tcW w:w="212" w:type="pct"/>
            <w:tcBorders>
              <w:top w:val="single" w:sz="4" w:space="0" w:color="auto"/>
            </w:tcBorders>
            <w:shd w:val="clear" w:color="auto" w:fill="auto"/>
          </w:tcPr>
          <w:p w14:paraId="13B39213" w14:textId="0FC0B9D9" w:rsidR="00F551A5" w:rsidRPr="007D21A7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</w:t>
            </w:r>
          </w:p>
        </w:tc>
        <w:tc>
          <w:tcPr>
            <w:tcW w:w="212" w:type="pct"/>
            <w:tcBorders>
              <w:top w:val="single" w:sz="4" w:space="0" w:color="auto"/>
            </w:tcBorders>
            <w:shd w:val="clear" w:color="auto" w:fill="auto"/>
          </w:tcPr>
          <w:p w14:paraId="4C0389EB" w14:textId="146F7A4D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10442</w:t>
            </w:r>
          </w:p>
        </w:tc>
        <w:tc>
          <w:tcPr>
            <w:tcW w:w="211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2377404F" w14:textId="4ACA3FEF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30EAE9A5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07788</w:t>
            </w:r>
          </w:p>
        </w:tc>
        <w:tc>
          <w:tcPr>
            <w:tcW w:w="212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3F123BB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39893D49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62005</w:t>
            </w:r>
          </w:p>
        </w:tc>
        <w:tc>
          <w:tcPr>
            <w:tcW w:w="211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6100EBA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7B5CCF69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328DF15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0A7197A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42D4198B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5DE4B99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2AB0DCB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5E10A39C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238734</w:t>
            </w:r>
          </w:p>
        </w:tc>
        <w:tc>
          <w:tcPr>
            <w:tcW w:w="211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3F6181EC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631601</w:t>
            </w:r>
          </w:p>
        </w:tc>
        <w:tc>
          <w:tcPr>
            <w:tcW w:w="212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1AC203F1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201DF9C9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.21E+08</w:t>
            </w:r>
          </w:p>
        </w:tc>
        <w:tc>
          <w:tcPr>
            <w:tcW w:w="254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39046791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7905ED7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73737BC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.39E+08</w:t>
            </w:r>
          </w:p>
        </w:tc>
      </w:tr>
      <w:tr w:rsidR="007D21A7" w:rsidRPr="003B4011" w14:paraId="49DD13AA" w14:textId="77777777" w:rsidTr="003B40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11E1B843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-Methyl-1,5-heptadiene-3,4-diol</w:t>
            </w:r>
          </w:p>
        </w:tc>
        <w:tc>
          <w:tcPr>
            <w:tcW w:w="254" w:type="pct"/>
            <w:shd w:val="clear" w:color="auto" w:fill="auto"/>
            <w:noWrap/>
          </w:tcPr>
          <w:p w14:paraId="1B668F4D" w14:textId="0C26E9F2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D</w:t>
            </w:r>
          </w:p>
        </w:tc>
        <w:tc>
          <w:tcPr>
            <w:tcW w:w="212" w:type="pct"/>
            <w:shd w:val="clear" w:color="auto" w:fill="auto"/>
          </w:tcPr>
          <w:p w14:paraId="38258F57" w14:textId="6FA66A15" w:rsidR="00F551A5" w:rsidRPr="007D21A7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</w:t>
            </w:r>
          </w:p>
        </w:tc>
        <w:tc>
          <w:tcPr>
            <w:tcW w:w="212" w:type="pct"/>
            <w:shd w:val="clear" w:color="auto" w:fill="auto"/>
          </w:tcPr>
          <w:p w14:paraId="1E4A9AD2" w14:textId="6AF79BEC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5366259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8942FD9" w14:textId="3ECECAE5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7FC7E7B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C8D2F0B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683325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F52844D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5BAA468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79774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E5F961C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40E827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BAF13D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6698594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DA5A12D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62537E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CDD886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9C5E2A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796075A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21A4CEE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4AA156A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2A85C7AB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6949A8C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03E20DE2" w14:textId="77777777" w:rsidTr="003B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41484922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0-Methylnonadecane</w:t>
            </w:r>
          </w:p>
        </w:tc>
        <w:tc>
          <w:tcPr>
            <w:tcW w:w="254" w:type="pct"/>
            <w:shd w:val="clear" w:color="auto" w:fill="auto"/>
            <w:noWrap/>
          </w:tcPr>
          <w:p w14:paraId="0D2A782B" w14:textId="4BE9A1A2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_</w:t>
            </w:r>
          </w:p>
        </w:tc>
        <w:tc>
          <w:tcPr>
            <w:tcW w:w="212" w:type="pct"/>
            <w:shd w:val="clear" w:color="auto" w:fill="auto"/>
          </w:tcPr>
          <w:p w14:paraId="4C812280" w14:textId="5E40A6EE" w:rsidR="00F551A5" w:rsidRPr="007D21A7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</w:t>
            </w:r>
          </w:p>
        </w:tc>
        <w:tc>
          <w:tcPr>
            <w:tcW w:w="212" w:type="pct"/>
            <w:shd w:val="clear" w:color="auto" w:fill="auto"/>
          </w:tcPr>
          <w:p w14:paraId="4C104C09" w14:textId="13F8D7F2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53007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3150C2CB" w14:textId="2F2225C9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24DAFEE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962EA31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2BF448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5EB3C63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1C89635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353423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73741B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DE23C11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B271F7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6EDB53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712402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84D312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462A377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3725FC5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74DCBC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0E905489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5207D62C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11B03DF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3146CAE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5FA58C06" w14:textId="77777777" w:rsidTr="003B40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123B390C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0-Undecynoic acid</w:t>
            </w:r>
          </w:p>
        </w:tc>
        <w:tc>
          <w:tcPr>
            <w:tcW w:w="254" w:type="pct"/>
            <w:shd w:val="clear" w:color="auto" w:fill="auto"/>
            <w:noWrap/>
          </w:tcPr>
          <w:p w14:paraId="05083FB4" w14:textId="5CEAB0F2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D</w:t>
            </w:r>
          </w:p>
        </w:tc>
        <w:tc>
          <w:tcPr>
            <w:tcW w:w="212" w:type="pct"/>
            <w:shd w:val="clear" w:color="auto" w:fill="auto"/>
          </w:tcPr>
          <w:p w14:paraId="7B7EBFE1" w14:textId="7150E9AD" w:rsidR="00F551A5" w:rsidRPr="007D21A7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</w:t>
            </w:r>
          </w:p>
        </w:tc>
        <w:tc>
          <w:tcPr>
            <w:tcW w:w="212" w:type="pct"/>
            <w:shd w:val="clear" w:color="auto" w:fill="auto"/>
          </w:tcPr>
          <w:p w14:paraId="028A7621" w14:textId="11155C33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31039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288094AA" w14:textId="2841E211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62421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7D4010B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917283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B38E12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769083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02387E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015846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E21EC8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67CE78B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0CB7ED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9CCB7B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5DB0021A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44D8E0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E4D836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EB69B06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2E660D3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C160798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142E1B6D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47DEE9D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4DBD63EC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75AF42E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26B8E0A4" w14:textId="77777777" w:rsidTr="003B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6CF9BDBC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1-Methyldodecanol</w:t>
            </w:r>
          </w:p>
        </w:tc>
        <w:tc>
          <w:tcPr>
            <w:tcW w:w="254" w:type="pct"/>
            <w:shd w:val="clear" w:color="auto" w:fill="auto"/>
            <w:noWrap/>
          </w:tcPr>
          <w:p w14:paraId="43F0C34B" w14:textId="32931FBD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L</w:t>
            </w:r>
          </w:p>
        </w:tc>
        <w:tc>
          <w:tcPr>
            <w:tcW w:w="212" w:type="pct"/>
            <w:shd w:val="clear" w:color="auto" w:fill="auto"/>
          </w:tcPr>
          <w:p w14:paraId="73AF6EBF" w14:textId="48217D4B" w:rsidR="00F551A5" w:rsidRPr="007D21A7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</w:t>
            </w:r>
          </w:p>
        </w:tc>
        <w:tc>
          <w:tcPr>
            <w:tcW w:w="212" w:type="pct"/>
            <w:shd w:val="clear" w:color="auto" w:fill="auto"/>
          </w:tcPr>
          <w:p w14:paraId="4FC36A73" w14:textId="48941326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33865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680E09A" w14:textId="14E27C33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9352AF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7BD45D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32CAD89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40A1A3E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29D7C37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EB30C9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5F6E90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C577CA7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355DFEB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07C1E9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661264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4AFBB5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303017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4B1C826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3583CB5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1B1DE2F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6498F745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5B52EE3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178A10F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57C7F0AB" w14:textId="77777777" w:rsidTr="003B40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1D8ECD6B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7-Octadecynoic acid</w:t>
            </w:r>
          </w:p>
        </w:tc>
        <w:tc>
          <w:tcPr>
            <w:tcW w:w="254" w:type="pct"/>
            <w:shd w:val="clear" w:color="auto" w:fill="auto"/>
            <w:noWrap/>
          </w:tcPr>
          <w:p w14:paraId="0A6B538C" w14:textId="513557BF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J</w:t>
            </w:r>
          </w:p>
        </w:tc>
        <w:tc>
          <w:tcPr>
            <w:tcW w:w="212" w:type="pct"/>
            <w:shd w:val="clear" w:color="auto" w:fill="auto"/>
          </w:tcPr>
          <w:p w14:paraId="0E06DF43" w14:textId="47D0925E" w:rsidR="00F551A5" w:rsidRPr="007D21A7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6</w:t>
            </w:r>
          </w:p>
        </w:tc>
        <w:tc>
          <w:tcPr>
            <w:tcW w:w="212" w:type="pct"/>
            <w:shd w:val="clear" w:color="auto" w:fill="auto"/>
          </w:tcPr>
          <w:p w14:paraId="67EBD98D" w14:textId="2C387C5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1449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5270D4E2" w14:textId="16D797EB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DA3D6B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170100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324B51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24307B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08B0C2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15F3CB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1450185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DA929ED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7DBA1CB8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3692833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7ECC4D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682647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1475714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8E442E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57E6767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F5AEE6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1E78FF06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22DC4A98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782672A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7609247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43532F79" w14:textId="77777777" w:rsidTr="003B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2C68C66F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,2-Dimethyl-1-decanol</w:t>
            </w:r>
          </w:p>
        </w:tc>
        <w:tc>
          <w:tcPr>
            <w:tcW w:w="254" w:type="pct"/>
            <w:shd w:val="clear" w:color="auto" w:fill="auto"/>
            <w:noWrap/>
          </w:tcPr>
          <w:p w14:paraId="4A9162E5" w14:textId="06741C2C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_</w:t>
            </w:r>
          </w:p>
        </w:tc>
        <w:tc>
          <w:tcPr>
            <w:tcW w:w="212" w:type="pct"/>
            <w:shd w:val="clear" w:color="auto" w:fill="auto"/>
          </w:tcPr>
          <w:p w14:paraId="4CB25EFF" w14:textId="278BFE1C" w:rsidR="00F551A5" w:rsidRPr="007D21A7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7</w:t>
            </w:r>
          </w:p>
        </w:tc>
        <w:tc>
          <w:tcPr>
            <w:tcW w:w="212" w:type="pct"/>
            <w:shd w:val="clear" w:color="auto" w:fill="auto"/>
          </w:tcPr>
          <w:p w14:paraId="2341E280" w14:textId="38AFD605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520069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68BCB79" w14:textId="5E05E57D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C09CA7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EA8BAC1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A114645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3C19BD6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584214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8FCA38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F19BDD1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91938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2993E3F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88154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99DBAA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30D469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F591C97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28AAA69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5C6EC77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2B6A6EBE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2D273CE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55572CA6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0C58BCE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560C8C3F" w14:textId="77777777" w:rsidTr="003B40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69511B15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-Hexyl-1-decanol</w:t>
            </w:r>
          </w:p>
        </w:tc>
        <w:tc>
          <w:tcPr>
            <w:tcW w:w="254" w:type="pct"/>
            <w:shd w:val="clear" w:color="auto" w:fill="auto"/>
            <w:noWrap/>
          </w:tcPr>
          <w:p w14:paraId="6788E492" w14:textId="2F697909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BK</w:t>
            </w:r>
          </w:p>
        </w:tc>
        <w:tc>
          <w:tcPr>
            <w:tcW w:w="212" w:type="pct"/>
            <w:shd w:val="clear" w:color="auto" w:fill="auto"/>
          </w:tcPr>
          <w:p w14:paraId="1DDEF111" w14:textId="40A04978" w:rsidR="00F551A5" w:rsidRPr="007D21A7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8</w:t>
            </w:r>
          </w:p>
        </w:tc>
        <w:tc>
          <w:tcPr>
            <w:tcW w:w="212" w:type="pct"/>
            <w:shd w:val="clear" w:color="auto" w:fill="auto"/>
          </w:tcPr>
          <w:p w14:paraId="234865E8" w14:textId="71F34D0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95337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9B59D1E" w14:textId="319B062B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7362131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75946D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6FF6FC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2468125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06F5486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1194943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6A0A537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9321F88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907205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2F0699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C0EAC4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39F3058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753183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B2789D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6E0FF9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7061805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0B9F396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1779081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68C2901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B1EB0F4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6151068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33773804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7FACADD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1E9620B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0072FAC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49F44F32" w14:textId="77777777" w:rsidTr="003B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3A6D3DCE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-Decanol-2-octyl</w:t>
            </w:r>
          </w:p>
        </w:tc>
        <w:tc>
          <w:tcPr>
            <w:tcW w:w="254" w:type="pct"/>
            <w:shd w:val="clear" w:color="auto" w:fill="auto"/>
            <w:noWrap/>
          </w:tcPr>
          <w:p w14:paraId="0BE8E2E1" w14:textId="7C5518D2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K</w:t>
            </w:r>
          </w:p>
        </w:tc>
        <w:tc>
          <w:tcPr>
            <w:tcW w:w="212" w:type="pct"/>
            <w:shd w:val="clear" w:color="auto" w:fill="auto"/>
          </w:tcPr>
          <w:p w14:paraId="11C7C8E4" w14:textId="602F5D81" w:rsidR="00F551A5" w:rsidRPr="007D21A7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9</w:t>
            </w:r>
          </w:p>
        </w:tc>
        <w:tc>
          <w:tcPr>
            <w:tcW w:w="212" w:type="pct"/>
            <w:shd w:val="clear" w:color="auto" w:fill="auto"/>
          </w:tcPr>
          <w:p w14:paraId="0AA81310" w14:textId="0CD2E5D5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308489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0547974" w14:textId="2B7A374B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3C414F5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464CF39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A6EAC3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2D203D6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DEA0F9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766094C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07F8DD6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87133CB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9DCBF8C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4AD3EA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6843995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549F3AC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6115E73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0554CF5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584109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03760A2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6270480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934888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0887B71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875591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5987CDF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01C622A9" w14:textId="77777777" w:rsidTr="003B40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3C8F174B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-Hexadecyl-1-eicosanol</w:t>
            </w:r>
          </w:p>
        </w:tc>
        <w:tc>
          <w:tcPr>
            <w:tcW w:w="254" w:type="pct"/>
            <w:shd w:val="clear" w:color="auto" w:fill="auto"/>
            <w:noWrap/>
          </w:tcPr>
          <w:p w14:paraId="587D61D3" w14:textId="67A62639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D</w:t>
            </w:r>
          </w:p>
        </w:tc>
        <w:tc>
          <w:tcPr>
            <w:tcW w:w="212" w:type="pct"/>
            <w:shd w:val="clear" w:color="auto" w:fill="auto"/>
          </w:tcPr>
          <w:p w14:paraId="1BFBF6FE" w14:textId="142300B2" w:rsidR="00F551A5" w:rsidRPr="007D21A7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0</w:t>
            </w:r>
          </w:p>
        </w:tc>
        <w:tc>
          <w:tcPr>
            <w:tcW w:w="212" w:type="pct"/>
            <w:shd w:val="clear" w:color="auto" w:fill="auto"/>
          </w:tcPr>
          <w:p w14:paraId="4F225EBA" w14:textId="38728242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86602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5D1EC3BA" w14:textId="6CF005FB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0479BE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633AA0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8655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70EBD9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251801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2B8C131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7C4120C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7F529E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355711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FDF4D4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4A3734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D8B561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573B47B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72DFCEFD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F14A6F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265515BD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292FB14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25AFC9E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63E27598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0AF91026" w14:textId="77777777" w:rsidTr="003B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292C6A17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-Heneicosanol</w:t>
            </w:r>
          </w:p>
        </w:tc>
        <w:tc>
          <w:tcPr>
            <w:tcW w:w="254" w:type="pct"/>
            <w:shd w:val="clear" w:color="auto" w:fill="auto"/>
            <w:noWrap/>
          </w:tcPr>
          <w:p w14:paraId="27EEACC8" w14:textId="6C15554F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H</w:t>
            </w:r>
            <w:r w:rsidR="00FC5494"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N</w:t>
            </w:r>
          </w:p>
        </w:tc>
        <w:tc>
          <w:tcPr>
            <w:tcW w:w="212" w:type="pct"/>
            <w:shd w:val="clear" w:color="auto" w:fill="auto"/>
          </w:tcPr>
          <w:p w14:paraId="1187E02D" w14:textId="1DDE768C" w:rsidR="00F551A5" w:rsidRPr="007D21A7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1</w:t>
            </w:r>
          </w:p>
        </w:tc>
        <w:tc>
          <w:tcPr>
            <w:tcW w:w="212" w:type="pct"/>
            <w:shd w:val="clear" w:color="auto" w:fill="auto"/>
          </w:tcPr>
          <w:p w14:paraId="26C29C33" w14:textId="2C3F4006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85014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A673686" w14:textId="7498D8D0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4A3593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9A1949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6CDBB3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5D93474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623428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389849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1BBB139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271191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88AA781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455459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5A48EADC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6515987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A66E27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349446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80A182B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64DDA8C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3C61E2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27F8A3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51E66E3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101E4491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8269178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74391E5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505783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4E4D6A6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761114</w:t>
            </w:r>
          </w:p>
        </w:tc>
      </w:tr>
      <w:tr w:rsidR="007D21A7" w:rsidRPr="003B4011" w14:paraId="2C7CBB60" w14:textId="77777777" w:rsidTr="003B40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0FED43E5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-Hexanol, 5-methyl-2-(1-methylethyl)</w:t>
            </w:r>
          </w:p>
        </w:tc>
        <w:tc>
          <w:tcPr>
            <w:tcW w:w="254" w:type="pct"/>
            <w:shd w:val="clear" w:color="auto" w:fill="auto"/>
            <w:noWrap/>
          </w:tcPr>
          <w:p w14:paraId="1C52639D" w14:textId="0976BA8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N</w:t>
            </w:r>
          </w:p>
        </w:tc>
        <w:tc>
          <w:tcPr>
            <w:tcW w:w="212" w:type="pct"/>
            <w:shd w:val="clear" w:color="auto" w:fill="auto"/>
          </w:tcPr>
          <w:p w14:paraId="0B757645" w14:textId="7A769014" w:rsidR="00F551A5" w:rsidRPr="007D21A7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2</w:t>
            </w:r>
          </w:p>
        </w:tc>
        <w:tc>
          <w:tcPr>
            <w:tcW w:w="212" w:type="pct"/>
            <w:shd w:val="clear" w:color="auto" w:fill="auto"/>
          </w:tcPr>
          <w:p w14:paraId="7908CE8C" w14:textId="24AFE874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170582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FC43316" w14:textId="12EF151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4E89D8C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AF0D36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3EC1F6A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47E1A6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4C77C5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550109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3F91148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518D98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867178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55E499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43955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D390FA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955449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1193FB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0AD6FF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38AC806A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CC732C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10F3049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5602B1B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954281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4069D76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939462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3778B32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51588047" w14:textId="77777777" w:rsidTr="003B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482D292B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-Monopalmitin</w:t>
            </w:r>
          </w:p>
        </w:tc>
        <w:tc>
          <w:tcPr>
            <w:tcW w:w="254" w:type="pct"/>
            <w:shd w:val="clear" w:color="auto" w:fill="auto"/>
            <w:noWrap/>
          </w:tcPr>
          <w:p w14:paraId="0791218E" w14:textId="2ADE863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_</w:t>
            </w:r>
          </w:p>
        </w:tc>
        <w:tc>
          <w:tcPr>
            <w:tcW w:w="212" w:type="pct"/>
            <w:shd w:val="clear" w:color="auto" w:fill="auto"/>
          </w:tcPr>
          <w:p w14:paraId="2278C9F5" w14:textId="31824A73" w:rsidR="00F551A5" w:rsidRPr="007D21A7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3</w:t>
            </w:r>
          </w:p>
        </w:tc>
        <w:tc>
          <w:tcPr>
            <w:tcW w:w="212" w:type="pct"/>
            <w:shd w:val="clear" w:color="auto" w:fill="auto"/>
          </w:tcPr>
          <w:p w14:paraId="38C385ED" w14:textId="3446FD86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1490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65C0EA46" w14:textId="61E8BDBA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490505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4E8674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9587696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2CF058E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5658929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B14EE9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D1277DE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93110434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88D451B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EA1054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25396C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6BCB6BE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5F6D461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93E8341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80433626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E3E0B6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9353459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7D47A655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6758997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0C5151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63C8250B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10420E96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5136401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2944D97E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1F70A8CD" w14:textId="77777777" w:rsidTr="003B40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4B3E04E6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lastRenderedPageBreak/>
              <w:t>1-Nonadecene</w:t>
            </w:r>
          </w:p>
        </w:tc>
        <w:tc>
          <w:tcPr>
            <w:tcW w:w="254" w:type="pct"/>
            <w:shd w:val="clear" w:color="auto" w:fill="auto"/>
            <w:noWrap/>
          </w:tcPr>
          <w:p w14:paraId="254ED4FB" w14:textId="35CFB629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K</w:t>
            </w:r>
          </w:p>
        </w:tc>
        <w:tc>
          <w:tcPr>
            <w:tcW w:w="212" w:type="pct"/>
            <w:shd w:val="clear" w:color="auto" w:fill="auto"/>
          </w:tcPr>
          <w:p w14:paraId="0B451718" w14:textId="6E6EE8EE" w:rsidR="00F551A5" w:rsidRPr="007D21A7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4</w:t>
            </w:r>
          </w:p>
        </w:tc>
        <w:tc>
          <w:tcPr>
            <w:tcW w:w="212" w:type="pct"/>
            <w:shd w:val="clear" w:color="auto" w:fill="auto"/>
          </w:tcPr>
          <w:p w14:paraId="4E9B667D" w14:textId="0EE89266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29075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5C4D6A76" w14:textId="3FF5AA84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0FA236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72E28C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0DE15E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62FB3C0C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B3B7F3C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48D152A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371A31C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398B1B26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89D609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88E5366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6839065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72236C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7932452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69CA8D8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306288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5E4EB15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0BF73E9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2727E4D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4083E83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4F6A8CB0" w14:textId="77777777" w:rsidTr="003B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40088EFF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,2-Dimethyl-1-octanol</w:t>
            </w:r>
          </w:p>
        </w:tc>
        <w:tc>
          <w:tcPr>
            <w:tcW w:w="254" w:type="pct"/>
            <w:shd w:val="clear" w:color="auto" w:fill="auto"/>
            <w:noWrap/>
          </w:tcPr>
          <w:p w14:paraId="2362B444" w14:textId="7C8C15FD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I</w:t>
            </w:r>
          </w:p>
        </w:tc>
        <w:tc>
          <w:tcPr>
            <w:tcW w:w="212" w:type="pct"/>
            <w:shd w:val="clear" w:color="auto" w:fill="auto"/>
          </w:tcPr>
          <w:p w14:paraId="5F1A7F7D" w14:textId="2FEAD36B" w:rsidR="00F551A5" w:rsidRPr="007D21A7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5</w:t>
            </w:r>
          </w:p>
        </w:tc>
        <w:tc>
          <w:tcPr>
            <w:tcW w:w="212" w:type="pct"/>
            <w:shd w:val="clear" w:color="auto" w:fill="auto"/>
          </w:tcPr>
          <w:p w14:paraId="33DEAA53" w14:textId="7493A47F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520068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CAA5033" w14:textId="3AB7AFC3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CD3708B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691714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4B41A31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3C5DC2BC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40486B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01700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CB18501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14865E1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155454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17965F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948BC79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6733357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C857D96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582FD81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E81696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05B4A095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7D812EA5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5FE76AD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4BF9F64C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56CE9255" w14:textId="77777777" w:rsidTr="003B40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45A415ED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-Piperidinecarboxaldehyde</w:t>
            </w:r>
          </w:p>
        </w:tc>
        <w:tc>
          <w:tcPr>
            <w:tcW w:w="254" w:type="pct"/>
            <w:shd w:val="clear" w:color="auto" w:fill="auto"/>
            <w:noWrap/>
          </w:tcPr>
          <w:p w14:paraId="42EA04B5" w14:textId="2534759C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L</w:t>
            </w:r>
          </w:p>
        </w:tc>
        <w:tc>
          <w:tcPr>
            <w:tcW w:w="212" w:type="pct"/>
            <w:shd w:val="clear" w:color="auto" w:fill="auto"/>
          </w:tcPr>
          <w:p w14:paraId="272F0805" w14:textId="5EBD8B82" w:rsidR="00F551A5" w:rsidRPr="007D21A7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6</w:t>
            </w:r>
          </w:p>
        </w:tc>
        <w:tc>
          <w:tcPr>
            <w:tcW w:w="212" w:type="pct"/>
            <w:shd w:val="clear" w:color="auto" w:fill="auto"/>
          </w:tcPr>
          <w:p w14:paraId="27D5BDB7" w14:textId="1699D938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17429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26C364E7" w14:textId="00390DDE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102C0E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1AED5E6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B50C80C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251758FD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BBDB994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8852A2D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7AFB7CB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2B2AD07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48C70D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AD1115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256223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193036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395992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7FF68D96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0A2A76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6AFD2628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0CADC38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013289E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0AE037E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3176B6AA" w14:textId="77777777" w:rsidTr="003B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4DD0A94C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,6,10-Trimethyltridecane</w:t>
            </w:r>
          </w:p>
        </w:tc>
        <w:tc>
          <w:tcPr>
            <w:tcW w:w="254" w:type="pct"/>
            <w:shd w:val="clear" w:color="auto" w:fill="auto"/>
            <w:noWrap/>
          </w:tcPr>
          <w:p w14:paraId="58FBA5AB" w14:textId="6890AE52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E</w:t>
            </w:r>
          </w:p>
        </w:tc>
        <w:tc>
          <w:tcPr>
            <w:tcW w:w="212" w:type="pct"/>
            <w:shd w:val="clear" w:color="auto" w:fill="auto"/>
          </w:tcPr>
          <w:p w14:paraId="6709AE11" w14:textId="289DD9B0" w:rsidR="00F551A5" w:rsidRPr="007D21A7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7</w:t>
            </w:r>
          </w:p>
        </w:tc>
        <w:tc>
          <w:tcPr>
            <w:tcW w:w="212" w:type="pct"/>
            <w:shd w:val="clear" w:color="auto" w:fill="auto"/>
          </w:tcPr>
          <w:p w14:paraId="0576CB05" w14:textId="52537704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19774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90F81E3" w14:textId="4DDBD492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2F6C976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502171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09BB89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1046086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738032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FF7EA51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4E5118B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2DF05D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0EF1AB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3FE18925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A572B0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D1A9C8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0F40A5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684106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3D3C7109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081303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2C9352B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535202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0C0996BB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66E82AD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73BF9E8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193215B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210F6261" w14:textId="77777777" w:rsidTr="003B40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324A544D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,6-Bis(tert-butyl)phenol</w:t>
            </w:r>
          </w:p>
        </w:tc>
        <w:tc>
          <w:tcPr>
            <w:tcW w:w="254" w:type="pct"/>
            <w:shd w:val="clear" w:color="auto" w:fill="auto"/>
            <w:noWrap/>
          </w:tcPr>
          <w:p w14:paraId="6890DED1" w14:textId="117C790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K</w:t>
            </w:r>
          </w:p>
        </w:tc>
        <w:tc>
          <w:tcPr>
            <w:tcW w:w="212" w:type="pct"/>
            <w:shd w:val="clear" w:color="auto" w:fill="auto"/>
          </w:tcPr>
          <w:p w14:paraId="183D8717" w14:textId="4AB4F826" w:rsidR="00F551A5" w:rsidRPr="007D21A7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8</w:t>
            </w:r>
          </w:p>
        </w:tc>
        <w:tc>
          <w:tcPr>
            <w:tcW w:w="212" w:type="pct"/>
            <w:shd w:val="clear" w:color="auto" w:fill="auto"/>
          </w:tcPr>
          <w:p w14:paraId="626A8AD2" w14:textId="7967A54D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31405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8C0F7C2" w14:textId="39573A76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DED7C4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6411225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AC6AA54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463761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2814B3C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813926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52FF3CC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588016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BA8990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E0352B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088567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96B2C3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F8B166A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5E7A65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4320099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2E53C8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782356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F5020F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224693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00CC13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645CA0D6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50930D6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347521B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0C9A933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7D6119FA" w14:textId="77777777" w:rsidTr="003B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663DE732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,6-Dimethyl-1-nonen-3-yn-5-ol</w:t>
            </w:r>
          </w:p>
        </w:tc>
        <w:tc>
          <w:tcPr>
            <w:tcW w:w="254" w:type="pct"/>
            <w:shd w:val="clear" w:color="auto" w:fill="auto"/>
            <w:noWrap/>
          </w:tcPr>
          <w:p w14:paraId="6FDB5FB3" w14:textId="6F3BB0F8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_</w:t>
            </w:r>
          </w:p>
        </w:tc>
        <w:tc>
          <w:tcPr>
            <w:tcW w:w="212" w:type="pct"/>
            <w:shd w:val="clear" w:color="auto" w:fill="auto"/>
          </w:tcPr>
          <w:p w14:paraId="075F0091" w14:textId="1BA0A106" w:rsidR="00F551A5" w:rsidRPr="007D21A7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9</w:t>
            </w:r>
          </w:p>
        </w:tc>
        <w:tc>
          <w:tcPr>
            <w:tcW w:w="212" w:type="pct"/>
            <w:shd w:val="clear" w:color="auto" w:fill="auto"/>
          </w:tcPr>
          <w:p w14:paraId="737AF52A" w14:textId="0B744A9C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12546097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DF33D81" w14:textId="2C5C7ED8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78B51D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.15E+0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6D03027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94404947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BD409B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.19E+08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086224E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.96E+0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4DEB606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EF9B3A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C6F208E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E40DBA6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9375715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B148A0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.5E+0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E013B96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3873609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057D70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4E163B1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55BA3499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6380AD5E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5A87DC8B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2924A1D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378E08B1" w14:textId="77777777" w:rsidTr="003B40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112E9577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-Bromotetradecane</w:t>
            </w:r>
          </w:p>
        </w:tc>
        <w:tc>
          <w:tcPr>
            <w:tcW w:w="254" w:type="pct"/>
            <w:shd w:val="clear" w:color="auto" w:fill="auto"/>
            <w:noWrap/>
          </w:tcPr>
          <w:p w14:paraId="4328C3A2" w14:textId="60011978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K</w:t>
            </w:r>
          </w:p>
        </w:tc>
        <w:tc>
          <w:tcPr>
            <w:tcW w:w="212" w:type="pct"/>
            <w:shd w:val="clear" w:color="auto" w:fill="auto"/>
          </w:tcPr>
          <w:p w14:paraId="7FB35D82" w14:textId="7C4E2723" w:rsidR="00F551A5" w:rsidRPr="007D21A7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0</w:t>
            </w:r>
          </w:p>
        </w:tc>
        <w:tc>
          <w:tcPr>
            <w:tcW w:w="212" w:type="pct"/>
            <w:shd w:val="clear" w:color="auto" w:fill="auto"/>
          </w:tcPr>
          <w:p w14:paraId="0989153E" w14:textId="62A56F80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12798926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DE5E9AF" w14:textId="4F1C3E26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2577951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8428B28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BE15A4B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7644813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F51C424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EDE6B34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5C3605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0524795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354ABA6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0081041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249CD4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5693544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7456068B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8186072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3460134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7501483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FA8E15C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CDA6C7A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28046F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E2E04A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5892452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167585F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0935983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35A1128C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3285327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7F51591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8159407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6ED3346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7FEA53B9" w14:textId="77777777" w:rsidTr="003B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5EF04DD5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-Butenedioic acid</w:t>
            </w:r>
          </w:p>
        </w:tc>
        <w:tc>
          <w:tcPr>
            <w:tcW w:w="254" w:type="pct"/>
            <w:shd w:val="clear" w:color="auto" w:fill="auto"/>
            <w:noWrap/>
          </w:tcPr>
          <w:p w14:paraId="43E6D4EC" w14:textId="253B08B5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C</w:t>
            </w:r>
          </w:p>
        </w:tc>
        <w:tc>
          <w:tcPr>
            <w:tcW w:w="212" w:type="pct"/>
            <w:shd w:val="clear" w:color="auto" w:fill="auto"/>
          </w:tcPr>
          <w:p w14:paraId="5AF97E16" w14:textId="5D406040" w:rsidR="00F551A5" w:rsidRPr="007D21A7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1</w:t>
            </w:r>
          </w:p>
        </w:tc>
        <w:tc>
          <w:tcPr>
            <w:tcW w:w="212" w:type="pct"/>
            <w:shd w:val="clear" w:color="auto" w:fill="auto"/>
          </w:tcPr>
          <w:p w14:paraId="14C9132E" w14:textId="1F17468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444972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98334D5" w14:textId="6B00B26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98E93B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744619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DC5A02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41137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19D0B3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60C45F8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8908A8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C1EBBB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213A26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6497A1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BDCD0AB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13DF895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176120B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699F066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4C4F9D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63B1092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19B87CB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5595AC75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6A05E9E1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14B2613F" w14:textId="77777777" w:rsidTr="003B40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5B9ACB21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-Hydroxy-3-methylbutyric acid</w:t>
            </w:r>
          </w:p>
        </w:tc>
        <w:tc>
          <w:tcPr>
            <w:tcW w:w="254" w:type="pct"/>
            <w:shd w:val="clear" w:color="auto" w:fill="auto"/>
            <w:noWrap/>
          </w:tcPr>
          <w:p w14:paraId="5C6F929E" w14:textId="64C9C1BF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I</w:t>
            </w:r>
          </w:p>
        </w:tc>
        <w:tc>
          <w:tcPr>
            <w:tcW w:w="212" w:type="pct"/>
            <w:shd w:val="clear" w:color="auto" w:fill="auto"/>
          </w:tcPr>
          <w:p w14:paraId="7860B150" w14:textId="09B95EE1" w:rsidR="00F551A5" w:rsidRPr="007D21A7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2</w:t>
            </w:r>
          </w:p>
        </w:tc>
        <w:tc>
          <w:tcPr>
            <w:tcW w:w="212" w:type="pct"/>
            <w:shd w:val="clear" w:color="auto" w:fill="auto"/>
          </w:tcPr>
          <w:p w14:paraId="4CA05AFD" w14:textId="3066F20D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99823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3F58AB3D" w14:textId="00F185A2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7AE15F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C8D26D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E17702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7436599D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418C6E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592A6D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148294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6175EAD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6761144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997BAC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223256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CE583BD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BFBD7E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795B3F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5270ECA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66F03F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2BF9125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0D41A97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2B0EF87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785FF7CD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086FDEFC" w14:textId="77777777" w:rsidTr="003B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1A496569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-Methylhexacosane</w:t>
            </w:r>
          </w:p>
        </w:tc>
        <w:tc>
          <w:tcPr>
            <w:tcW w:w="254" w:type="pct"/>
            <w:shd w:val="clear" w:color="auto" w:fill="auto"/>
            <w:noWrap/>
          </w:tcPr>
          <w:p w14:paraId="0CC4377A" w14:textId="2B1AACDB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N</w:t>
            </w:r>
          </w:p>
        </w:tc>
        <w:tc>
          <w:tcPr>
            <w:tcW w:w="212" w:type="pct"/>
            <w:shd w:val="clear" w:color="auto" w:fill="auto"/>
          </w:tcPr>
          <w:p w14:paraId="1EBB3F98" w14:textId="2779993C" w:rsidR="00F551A5" w:rsidRPr="007D21A7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3</w:t>
            </w:r>
          </w:p>
        </w:tc>
        <w:tc>
          <w:tcPr>
            <w:tcW w:w="212" w:type="pct"/>
            <w:shd w:val="clear" w:color="auto" w:fill="auto"/>
          </w:tcPr>
          <w:p w14:paraId="36753471" w14:textId="307F4D0A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150931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5E90FDFD" w14:textId="3ECF6C29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B6CB55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476A48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693812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3CD828B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E15C0C5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8307876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391413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052602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67F104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23A049F6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462772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74237DC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265D66E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83314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7DFF5D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25E6A4E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C4FFD91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1334377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43BF757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230B7077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655521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08E64B3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9383786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05E0497C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122722A4" w14:textId="77777777" w:rsidTr="003B40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46CA2138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-Methyltetracosane</w:t>
            </w:r>
          </w:p>
        </w:tc>
        <w:tc>
          <w:tcPr>
            <w:tcW w:w="254" w:type="pct"/>
            <w:shd w:val="clear" w:color="auto" w:fill="auto"/>
            <w:noWrap/>
          </w:tcPr>
          <w:p w14:paraId="5369399C" w14:textId="396619B0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HN</w:t>
            </w:r>
          </w:p>
        </w:tc>
        <w:tc>
          <w:tcPr>
            <w:tcW w:w="212" w:type="pct"/>
            <w:shd w:val="clear" w:color="auto" w:fill="auto"/>
          </w:tcPr>
          <w:p w14:paraId="1AC2666F" w14:textId="7EF84ED0" w:rsidR="00F551A5" w:rsidRPr="007D21A7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4</w:t>
            </w:r>
          </w:p>
        </w:tc>
        <w:tc>
          <w:tcPr>
            <w:tcW w:w="212" w:type="pct"/>
            <w:shd w:val="clear" w:color="auto" w:fill="auto"/>
          </w:tcPr>
          <w:p w14:paraId="7365B7AA" w14:textId="10835E39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527459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6D3EE77" w14:textId="49699AD5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158131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B70081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3F2874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05695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A3BDE5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5CCC67C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BE73C9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514092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10C59E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1E0CB4D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813894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57E43C8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9F24B06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F35126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210B2F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55AF9A7B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CC6433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6D0D805A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580201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3A01E1B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781442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753C642B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648362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28DBC52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64825673" w14:textId="77777777" w:rsidTr="003B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0268AD45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-Propen-1-ol</w:t>
            </w:r>
          </w:p>
        </w:tc>
        <w:tc>
          <w:tcPr>
            <w:tcW w:w="254" w:type="pct"/>
            <w:shd w:val="clear" w:color="auto" w:fill="auto"/>
            <w:noWrap/>
          </w:tcPr>
          <w:p w14:paraId="04CBF2AE" w14:textId="1CF43D65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N</w:t>
            </w:r>
          </w:p>
        </w:tc>
        <w:tc>
          <w:tcPr>
            <w:tcW w:w="212" w:type="pct"/>
            <w:shd w:val="clear" w:color="auto" w:fill="auto"/>
          </w:tcPr>
          <w:p w14:paraId="72BD517E" w14:textId="16F46E5C" w:rsidR="00F551A5" w:rsidRPr="007D21A7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5</w:t>
            </w:r>
          </w:p>
        </w:tc>
        <w:tc>
          <w:tcPr>
            <w:tcW w:w="212" w:type="pct"/>
            <w:shd w:val="clear" w:color="auto" w:fill="auto"/>
          </w:tcPr>
          <w:p w14:paraId="69643B2F" w14:textId="2EE06CDE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7858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F29C30C" w14:textId="2043F03E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02C78EC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527AA9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DC87BE6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F45ED49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8ACF557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678574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E4CF30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12011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91541DE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F8CBD1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973093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53DD95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0C8BAB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FB0217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7300153C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53BA48B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3C244B2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197851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5764DFA7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631002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53E4EF7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28239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10C4AF36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63141E5A" w14:textId="77777777" w:rsidTr="003B40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773B5D94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-Propenoic acid</w:t>
            </w:r>
          </w:p>
        </w:tc>
        <w:tc>
          <w:tcPr>
            <w:tcW w:w="254" w:type="pct"/>
            <w:shd w:val="clear" w:color="auto" w:fill="auto"/>
            <w:noWrap/>
          </w:tcPr>
          <w:p w14:paraId="3B81F4DF" w14:textId="60E417F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_</w:t>
            </w:r>
          </w:p>
        </w:tc>
        <w:tc>
          <w:tcPr>
            <w:tcW w:w="212" w:type="pct"/>
            <w:shd w:val="clear" w:color="auto" w:fill="auto"/>
          </w:tcPr>
          <w:p w14:paraId="7B903F49" w14:textId="3A3A8F5F" w:rsidR="00F551A5" w:rsidRPr="007D21A7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6</w:t>
            </w:r>
          </w:p>
        </w:tc>
        <w:tc>
          <w:tcPr>
            <w:tcW w:w="212" w:type="pct"/>
            <w:shd w:val="clear" w:color="auto" w:fill="auto"/>
          </w:tcPr>
          <w:p w14:paraId="2DDB77A2" w14:textId="63EC4E99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6581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39BDD77" w14:textId="453F70E9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D8BD88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8FE72A8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481790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560D3E96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526E50C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492487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02DCE0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048767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846E0FB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2231B44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057905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7DD0EDB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68FE15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8C3C0A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8C1E96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223290D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69EA8008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643EA878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52D1DD3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58201D6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10ECFE47" w14:textId="77777777" w:rsidTr="003B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15DD562A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-Dodecanol</w:t>
            </w:r>
          </w:p>
        </w:tc>
        <w:tc>
          <w:tcPr>
            <w:tcW w:w="254" w:type="pct"/>
            <w:shd w:val="clear" w:color="auto" w:fill="auto"/>
            <w:noWrap/>
          </w:tcPr>
          <w:p w14:paraId="673F3936" w14:textId="29785B7D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E</w:t>
            </w:r>
          </w:p>
        </w:tc>
        <w:tc>
          <w:tcPr>
            <w:tcW w:w="212" w:type="pct"/>
            <w:shd w:val="clear" w:color="auto" w:fill="auto"/>
          </w:tcPr>
          <w:p w14:paraId="039B5968" w14:textId="739B0214" w:rsidR="00F551A5" w:rsidRPr="007D21A7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7</w:t>
            </w:r>
          </w:p>
        </w:tc>
        <w:tc>
          <w:tcPr>
            <w:tcW w:w="212" w:type="pct"/>
            <w:shd w:val="clear" w:color="auto" w:fill="auto"/>
          </w:tcPr>
          <w:p w14:paraId="4833EDA4" w14:textId="67D8CF73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139108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7F82B00B" w14:textId="57894549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352941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3A8979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5CD91E5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A62BD95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337959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790FCA3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DCE0FC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53F1C2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128EC0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9F4725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1D21466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3653C6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DCB5A3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D4FF6AC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FB6FB6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79D76CD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5878614E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1D39D377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4E7245C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36F190A6" w14:textId="77777777" w:rsidTr="003B40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6EE3A8BB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-Ethyl-3-methylheptane</w:t>
            </w:r>
          </w:p>
        </w:tc>
        <w:tc>
          <w:tcPr>
            <w:tcW w:w="254" w:type="pct"/>
            <w:shd w:val="clear" w:color="auto" w:fill="auto"/>
            <w:noWrap/>
          </w:tcPr>
          <w:p w14:paraId="2ECCFDF4" w14:textId="095A8E73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L</w:t>
            </w:r>
          </w:p>
        </w:tc>
        <w:tc>
          <w:tcPr>
            <w:tcW w:w="212" w:type="pct"/>
            <w:shd w:val="clear" w:color="auto" w:fill="auto"/>
          </w:tcPr>
          <w:p w14:paraId="10DBDE71" w14:textId="1CABBFEA" w:rsidR="00F551A5" w:rsidRPr="007D21A7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8</w:t>
            </w:r>
          </w:p>
        </w:tc>
        <w:tc>
          <w:tcPr>
            <w:tcW w:w="212" w:type="pct"/>
            <w:shd w:val="clear" w:color="auto" w:fill="auto"/>
          </w:tcPr>
          <w:p w14:paraId="603FA16E" w14:textId="79C18A19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140213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9374266" w14:textId="0B308A8B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7FB04D8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3F5986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FE386C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36B622FC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468FB36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A79FC0A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4C6F90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204C62E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D7A0358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CDF03E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2A4E8CA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B83789C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700831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DB6A96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848598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038CA444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458676C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5286B0D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143B031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2EE761FC" w14:textId="77777777" w:rsidTr="003B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6C46F23D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-Morpholinopropyl isothiocyanate</w:t>
            </w:r>
          </w:p>
        </w:tc>
        <w:tc>
          <w:tcPr>
            <w:tcW w:w="254" w:type="pct"/>
            <w:shd w:val="clear" w:color="auto" w:fill="auto"/>
            <w:noWrap/>
          </w:tcPr>
          <w:p w14:paraId="78C8085D" w14:textId="7217828E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N</w:t>
            </w:r>
          </w:p>
        </w:tc>
        <w:tc>
          <w:tcPr>
            <w:tcW w:w="212" w:type="pct"/>
            <w:shd w:val="clear" w:color="auto" w:fill="auto"/>
          </w:tcPr>
          <w:p w14:paraId="0BD17C38" w14:textId="03EE3739" w:rsidR="00F551A5" w:rsidRPr="007D21A7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9</w:t>
            </w:r>
          </w:p>
        </w:tc>
        <w:tc>
          <w:tcPr>
            <w:tcW w:w="212" w:type="pct"/>
            <w:shd w:val="clear" w:color="auto" w:fill="auto"/>
          </w:tcPr>
          <w:p w14:paraId="7AB9AED7" w14:textId="5DF1442E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141745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2CF5E1E1" w14:textId="0420D5E0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FE74595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66564F6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ADEE059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63518BE6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A70E107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62280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775A7A7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47686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7AD90E7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128164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89CC296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555423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0E1D81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59872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32B13B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6A11467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3C98659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D7F531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58A25F8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695246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6837D2A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399543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4098256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45394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27DEF19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581633</w:t>
            </w:r>
          </w:p>
        </w:tc>
      </w:tr>
      <w:tr w:rsidR="007D21A7" w:rsidRPr="003B4011" w14:paraId="69461CDD" w14:textId="77777777" w:rsidTr="003B40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7DA6CD7F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lastRenderedPageBreak/>
              <w:t>3-Pyridinol</w:t>
            </w:r>
          </w:p>
        </w:tc>
        <w:tc>
          <w:tcPr>
            <w:tcW w:w="254" w:type="pct"/>
            <w:shd w:val="clear" w:color="auto" w:fill="auto"/>
            <w:noWrap/>
          </w:tcPr>
          <w:p w14:paraId="03266FE3" w14:textId="0AF864F2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C</w:t>
            </w:r>
          </w:p>
        </w:tc>
        <w:tc>
          <w:tcPr>
            <w:tcW w:w="212" w:type="pct"/>
            <w:shd w:val="clear" w:color="auto" w:fill="auto"/>
          </w:tcPr>
          <w:p w14:paraId="0887F27B" w14:textId="64C9368F" w:rsidR="00F551A5" w:rsidRPr="007D21A7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0</w:t>
            </w:r>
          </w:p>
        </w:tc>
        <w:tc>
          <w:tcPr>
            <w:tcW w:w="212" w:type="pct"/>
            <w:shd w:val="clear" w:color="auto" w:fill="auto"/>
          </w:tcPr>
          <w:p w14:paraId="71B15A11" w14:textId="7E972C35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7971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749EF68F" w14:textId="40755E59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165B468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5C6A5EB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3765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0D7DB5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90113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6405C668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C997A0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6EADD6C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B3D3646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2658048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9B38F6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892529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0784134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0383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606A3E8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6ECDA2A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277A6E6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1EEA238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1762088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26ECE62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28F1BF85" w14:textId="77777777" w:rsidTr="003B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41CE3B0D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,4-Dimethoxy-2-methyl-2-butanol</w:t>
            </w:r>
          </w:p>
        </w:tc>
        <w:tc>
          <w:tcPr>
            <w:tcW w:w="254" w:type="pct"/>
            <w:shd w:val="clear" w:color="auto" w:fill="auto"/>
            <w:noWrap/>
          </w:tcPr>
          <w:p w14:paraId="1FBC49BA" w14:textId="764545FE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I</w:t>
            </w:r>
          </w:p>
        </w:tc>
        <w:tc>
          <w:tcPr>
            <w:tcW w:w="212" w:type="pct"/>
            <w:shd w:val="clear" w:color="auto" w:fill="auto"/>
          </w:tcPr>
          <w:p w14:paraId="329BD527" w14:textId="163EF646" w:rsidR="00F551A5" w:rsidRPr="007D21A7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1</w:t>
            </w:r>
          </w:p>
        </w:tc>
        <w:tc>
          <w:tcPr>
            <w:tcW w:w="212" w:type="pct"/>
            <w:shd w:val="clear" w:color="auto" w:fill="auto"/>
          </w:tcPr>
          <w:p w14:paraId="13D133E3" w14:textId="626E0AA9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443998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5651C8B" w14:textId="3BD920EF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304CE45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A6A1BBC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3B6E00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79BC3EA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5BBB68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789833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D552AD6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759218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167B3A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262BF77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70016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15816DE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B7205F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05A800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AEDB2EE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7BF6250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2CF6B01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0ECD5D36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777D9CB5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0359AB81" w14:textId="77777777" w:rsidTr="003B40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5D4D1D38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,5-Diethylheptadecane</w:t>
            </w:r>
          </w:p>
        </w:tc>
        <w:tc>
          <w:tcPr>
            <w:tcW w:w="254" w:type="pct"/>
            <w:shd w:val="clear" w:color="auto" w:fill="auto"/>
            <w:noWrap/>
          </w:tcPr>
          <w:p w14:paraId="7266C741" w14:textId="5A9B164F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BK</w:t>
            </w:r>
          </w:p>
        </w:tc>
        <w:tc>
          <w:tcPr>
            <w:tcW w:w="212" w:type="pct"/>
            <w:shd w:val="clear" w:color="auto" w:fill="auto"/>
          </w:tcPr>
          <w:p w14:paraId="6BA83C58" w14:textId="087AAB9B" w:rsidR="00F551A5" w:rsidRPr="007D21A7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2</w:t>
            </w:r>
          </w:p>
        </w:tc>
        <w:tc>
          <w:tcPr>
            <w:tcW w:w="212" w:type="pct"/>
            <w:shd w:val="clear" w:color="auto" w:fill="auto"/>
          </w:tcPr>
          <w:p w14:paraId="7C7FEF96" w14:textId="1F4D1841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85977275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6BF7079D" w14:textId="5BC054BE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EEC0DBD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0D807AB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AAAF646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6734543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BB6BC6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7393249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C65FD74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FB91CAA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B8D713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2C3CFB16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A79462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984DA66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0918682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8BB568A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9660436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25F3E40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87F5F46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6976B088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095F42C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269178F4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35D9E60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3D259347" w14:textId="77777777" w:rsidTr="003B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22152000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,5-Diethylpentadecane</w:t>
            </w:r>
          </w:p>
        </w:tc>
        <w:tc>
          <w:tcPr>
            <w:tcW w:w="254" w:type="pct"/>
            <w:shd w:val="clear" w:color="auto" w:fill="auto"/>
            <w:noWrap/>
          </w:tcPr>
          <w:p w14:paraId="1F7952F4" w14:textId="0AB3CA6A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K</w:t>
            </w:r>
          </w:p>
        </w:tc>
        <w:tc>
          <w:tcPr>
            <w:tcW w:w="212" w:type="pct"/>
            <w:shd w:val="clear" w:color="auto" w:fill="auto"/>
          </w:tcPr>
          <w:p w14:paraId="530C18E8" w14:textId="65161A6B" w:rsidR="00F551A5" w:rsidRPr="007D21A7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3</w:t>
            </w:r>
          </w:p>
        </w:tc>
        <w:tc>
          <w:tcPr>
            <w:tcW w:w="212" w:type="pct"/>
            <w:shd w:val="clear" w:color="auto" w:fill="auto"/>
          </w:tcPr>
          <w:p w14:paraId="3E7CE950" w14:textId="301FE7CB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85977274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C7021E7" w14:textId="5317434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4D1446E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B3AFB91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0D1A7B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561C009B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B500E15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938F1F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8A6EB91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76A7EFE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3ABE6D6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4C358E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6641397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536D33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654779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350AB8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8D16B1C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6506B775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4DB8FCB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4CC4B47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314B9F2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092F1CF7" w14:textId="77777777" w:rsidTr="003B40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658FEB26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6-Ethyl-3-decanol</w:t>
            </w:r>
          </w:p>
        </w:tc>
        <w:tc>
          <w:tcPr>
            <w:tcW w:w="254" w:type="pct"/>
            <w:shd w:val="clear" w:color="auto" w:fill="auto"/>
            <w:noWrap/>
          </w:tcPr>
          <w:p w14:paraId="5D3D0145" w14:textId="2E6905B2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N</w:t>
            </w:r>
          </w:p>
        </w:tc>
        <w:tc>
          <w:tcPr>
            <w:tcW w:w="212" w:type="pct"/>
            <w:shd w:val="clear" w:color="auto" w:fill="auto"/>
          </w:tcPr>
          <w:p w14:paraId="1944BB33" w14:textId="1C007528" w:rsidR="00F551A5" w:rsidRPr="007D21A7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4</w:t>
            </w:r>
          </w:p>
        </w:tc>
        <w:tc>
          <w:tcPr>
            <w:tcW w:w="212" w:type="pct"/>
            <w:shd w:val="clear" w:color="auto" w:fill="auto"/>
          </w:tcPr>
          <w:p w14:paraId="419B43E4" w14:textId="12246509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140584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866A690" w14:textId="590F78D4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510846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5B4560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25653D8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34DB498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B9FB10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85656B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349A52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7B5116D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0E5275D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2241A1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E09AF3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34936FB4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731120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508C5A06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336671B8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7C257C0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444249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45131C3D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8574654</w:t>
            </w:r>
          </w:p>
        </w:tc>
      </w:tr>
      <w:tr w:rsidR="007D21A7" w:rsidRPr="003B4011" w14:paraId="174624F4" w14:textId="77777777" w:rsidTr="003B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6F76EA2C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Arsenous acid</w:t>
            </w:r>
          </w:p>
        </w:tc>
        <w:tc>
          <w:tcPr>
            <w:tcW w:w="254" w:type="pct"/>
            <w:shd w:val="clear" w:color="auto" w:fill="auto"/>
            <w:noWrap/>
          </w:tcPr>
          <w:p w14:paraId="40028DE6" w14:textId="0E0C588E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HN</w:t>
            </w:r>
          </w:p>
        </w:tc>
        <w:tc>
          <w:tcPr>
            <w:tcW w:w="212" w:type="pct"/>
            <w:shd w:val="clear" w:color="auto" w:fill="auto"/>
          </w:tcPr>
          <w:p w14:paraId="140A7A8F" w14:textId="589B43CA" w:rsidR="00F551A5" w:rsidRPr="007D21A7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5</w:t>
            </w:r>
          </w:p>
        </w:tc>
        <w:tc>
          <w:tcPr>
            <w:tcW w:w="212" w:type="pct"/>
            <w:shd w:val="clear" w:color="auto" w:fill="auto"/>
          </w:tcPr>
          <w:p w14:paraId="187346CD" w14:textId="7CCE5E74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545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3D0A8A65" w14:textId="7C886AB9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86C165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5A2C72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0BFD79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2ABDEE2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366408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614875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4C59C1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855243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C02B2B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E8E05F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986E01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64ECD2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8206CF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6F02055E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B94D0B9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5718207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53A3996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324714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4641DD0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707363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67C8A3F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1769946</w:t>
            </w:r>
          </w:p>
        </w:tc>
      </w:tr>
      <w:tr w:rsidR="007D21A7" w:rsidRPr="003B4011" w14:paraId="6605888F" w14:textId="77777777" w:rsidTr="003B40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7904544B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Behenic acid</w:t>
            </w:r>
          </w:p>
        </w:tc>
        <w:tc>
          <w:tcPr>
            <w:tcW w:w="254" w:type="pct"/>
            <w:shd w:val="clear" w:color="auto" w:fill="auto"/>
            <w:noWrap/>
          </w:tcPr>
          <w:p w14:paraId="3622AF2B" w14:textId="0AADFFBA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N</w:t>
            </w:r>
          </w:p>
        </w:tc>
        <w:tc>
          <w:tcPr>
            <w:tcW w:w="212" w:type="pct"/>
            <w:shd w:val="clear" w:color="auto" w:fill="auto"/>
          </w:tcPr>
          <w:p w14:paraId="07D155F6" w14:textId="5784886E" w:rsidR="00F551A5" w:rsidRPr="007D21A7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6</w:t>
            </w:r>
          </w:p>
        </w:tc>
        <w:tc>
          <w:tcPr>
            <w:tcW w:w="212" w:type="pct"/>
            <w:shd w:val="clear" w:color="auto" w:fill="auto"/>
          </w:tcPr>
          <w:p w14:paraId="75537690" w14:textId="710C8182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8215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6BA6CA14" w14:textId="196FE93D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8A349B6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B4FD36A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06E4C9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27C465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4A283F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059103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9AE76B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50C792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6A91D6D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7EBDCFB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883222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E897216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9EA74DB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6291DE9B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115D37A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0D5EA9C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329821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03A391C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557136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351B72E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649478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7912EC7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784117</w:t>
            </w:r>
          </w:p>
        </w:tc>
      </w:tr>
      <w:tr w:rsidR="007D21A7" w:rsidRPr="003B4011" w14:paraId="4433150F" w14:textId="77777777" w:rsidTr="003B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7D54CA29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Beta-Sitosterol</w:t>
            </w:r>
          </w:p>
        </w:tc>
        <w:tc>
          <w:tcPr>
            <w:tcW w:w="254" w:type="pct"/>
            <w:shd w:val="clear" w:color="auto" w:fill="auto"/>
            <w:noWrap/>
          </w:tcPr>
          <w:p w14:paraId="38DC7C88" w14:textId="503848A1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_</w:t>
            </w:r>
          </w:p>
        </w:tc>
        <w:tc>
          <w:tcPr>
            <w:tcW w:w="212" w:type="pct"/>
            <w:shd w:val="clear" w:color="auto" w:fill="auto"/>
          </w:tcPr>
          <w:p w14:paraId="70804A96" w14:textId="1272BAF5" w:rsidR="00F551A5" w:rsidRPr="007D21A7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7</w:t>
            </w:r>
          </w:p>
        </w:tc>
        <w:tc>
          <w:tcPr>
            <w:tcW w:w="212" w:type="pct"/>
            <w:shd w:val="clear" w:color="auto" w:fill="auto"/>
          </w:tcPr>
          <w:p w14:paraId="5FBB3EC9" w14:textId="04DB6A0E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222284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7DA24E23" w14:textId="1DF8755D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69C81A9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D270E6E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E616A39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2A350BD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014DA3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B03CA37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B718B3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7DF620F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65B338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3D51B8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906233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18F2267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82754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5B27A10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A58B08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57790CF9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59F395CE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70C6E88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19D2B9E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3C8D43C6" w14:textId="77777777" w:rsidTr="003B40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76BBAC20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Butanoic acid, 2-methyl-3-oxo-, ethyl ester</w:t>
            </w:r>
          </w:p>
        </w:tc>
        <w:tc>
          <w:tcPr>
            <w:tcW w:w="254" w:type="pct"/>
            <w:shd w:val="clear" w:color="auto" w:fill="auto"/>
            <w:noWrap/>
          </w:tcPr>
          <w:p w14:paraId="18C73300" w14:textId="1A471BF6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N</w:t>
            </w:r>
          </w:p>
        </w:tc>
        <w:tc>
          <w:tcPr>
            <w:tcW w:w="212" w:type="pct"/>
            <w:shd w:val="clear" w:color="auto" w:fill="auto"/>
          </w:tcPr>
          <w:p w14:paraId="7D6E9FCD" w14:textId="567AF80F" w:rsidR="00F551A5" w:rsidRPr="007D21A7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8</w:t>
            </w:r>
          </w:p>
        </w:tc>
        <w:tc>
          <w:tcPr>
            <w:tcW w:w="212" w:type="pct"/>
            <w:shd w:val="clear" w:color="auto" w:fill="auto"/>
          </w:tcPr>
          <w:p w14:paraId="03E4E9C7" w14:textId="04BA62D8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701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2CFC45B7" w14:textId="2D64823B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50B589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F52944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E0EAE66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344553CD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2ACA3A8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40F491D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392142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974924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660019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781CCF8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453A76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300647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848BC4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96AF42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5725ADF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B90049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3F0C2A1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866188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50B747B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150671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2245FF8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7268E104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382B31BF" w14:textId="77777777" w:rsidTr="003B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126DDD5F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Butylated Hydroxytoluene</w:t>
            </w:r>
          </w:p>
        </w:tc>
        <w:tc>
          <w:tcPr>
            <w:tcW w:w="254" w:type="pct"/>
            <w:shd w:val="clear" w:color="auto" w:fill="auto"/>
            <w:noWrap/>
          </w:tcPr>
          <w:p w14:paraId="1BD24235" w14:textId="35086D2E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O</w:t>
            </w:r>
          </w:p>
        </w:tc>
        <w:tc>
          <w:tcPr>
            <w:tcW w:w="212" w:type="pct"/>
            <w:shd w:val="clear" w:color="auto" w:fill="auto"/>
          </w:tcPr>
          <w:p w14:paraId="41AA3598" w14:textId="468B33FC" w:rsidR="00F551A5" w:rsidRPr="007D21A7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9</w:t>
            </w:r>
          </w:p>
        </w:tc>
        <w:tc>
          <w:tcPr>
            <w:tcW w:w="212" w:type="pct"/>
            <w:shd w:val="clear" w:color="auto" w:fill="auto"/>
          </w:tcPr>
          <w:p w14:paraId="2FFDAF06" w14:textId="17F5898A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31404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6C42A3AC" w14:textId="7FE930AF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38DF51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7FF897C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14A1AA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2ECA8B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C117C07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417905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5CFE29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4301771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333E68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6244123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5920EEE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6217374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F796CBB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5170817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04D1BD9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9322C79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54E0F339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4DFC6AB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27D57CB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3810377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441E5637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6176252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5ADE5EBC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1529558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1FE53B9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6311483</w:t>
            </w:r>
          </w:p>
        </w:tc>
      </w:tr>
      <w:tr w:rsidR="007D21A7" w:rsidRPr="003B4011" w14:paraId="34652F65" w14:textId="77777777" w:rsidTr="003B40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6C2040D4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Cholesterol</w:t>
            </w:r>
          </w:p>
        </w:tc>
        <w:tc>
          <w:tcPr>
            <w:tcW w:w="254" w:type="pct"/>
            <w:shd w:val="clear" w:color="auto" w:fill="auto"/>
            <w:noWrap/>
          </w:tcPr>
          <w:p w14:paraId="2C63FA0E" w14:textId="1F515C1F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HN</w:t>
            </w:r>
          </w:p>
        </w:tc>
        <w:tc>
          <w:tcPr>
            <w:tcW w:w="212" w:type="pct"/>
            <w:shd w:val="clear" w:color="auto" w:fill="auto"/>
          </w:tcPr>
          <w:p w14:paraId="0454C37F" w14:textId="655630E6" w:rsidR="00F551A5" w:rsidRPr="007D21A7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0</w:t>
            </w:r>
          </w:p>
        </w:tc>
        <w:tc>
          <w:tcPr>
            <w:tcW w:w="212" w:type="pct"/>
            <w:shd w:val="clear" w:color="auto" w:fill="auto"/>
          </w:tcPr>
          <w:p w14:paraId="00139957" w14:textId="39D6E67B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5997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27CBA70" w14:textId="32303FFD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6091BE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67F3B44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187806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A115FD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796A788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988393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9A5B984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861071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5CABDC4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911769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DDEE69D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2B41E9C8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00196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AB261D8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8605A2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370983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18B3E7C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5E8D4B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6036519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1EE6027A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189173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78F9C14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514577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2077F0F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2DBFA759" w14:textId="77777777" w:rsidTr="003B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28D7F77B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Citric acid</w:t>
            </w:r>
          </w:p>
        </w:tc>
        <w:tc>
          <w:tcPr>
            <w:tcW w:w="254" w:type="pct"/>
            <w:shd w:val="clear" w:color="auto" w:fill="auto"/>
            <w:noWrap/>
          </w:tcPr>
          <w:p w14:paraId="003DEF99" w14:textId="0F47E602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AK</w:t>
            </w:r>
          </w:p>
        </w:tc>
        <w:tc>
          <w:tcPr>
            <w:tcW w:w="212" w:type="pct"/>
            <w:shd w:val="clear" w:color="auto" w:fill="auto"/>
          </w:tcPr>
          <w:p w14:paraId="20EED9DC" w14:textId="369EC60A" w:rsidR="00F551A5" w:rsidRPr="007D21A7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1</w:t>
            </w:r>
          </w:p>
        </w:tc>
        <w:tc>
          <w:tcPr>
            <w:tcW w:w="212" w:type="pct"/>
            <w:shd w:val="clear" w:color="auto" w:fill="auto"/>
          </w:tcPr>
          <w:p w14:paraId="75622F32" w14:textId="42DC8533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311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631D5FC0" w14:textId="0AEE5C93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94719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8EF382B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091324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C4AB5AC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0211564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928384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2755248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70345B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3423612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39591F6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7839189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C0D4B1B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131537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507223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6468345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5DB9CA1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6047146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B8BA4B6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73A9C5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7896672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E8D186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7884474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25EE6DC1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6F5576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4D26356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4DDA777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320986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512711E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898677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62E607A1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04CE7C02" w14:textId="77777777" w:rsidTr="003B40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2C83BE7A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,3,5,8-Tetramethyl-decane</w:t>
            </w:r>
          </w:p>
        </w:tc>
        <w:tc>
          <w:tcPr>
            <w:tcW w:w="254" w:type="pct"/>
            <w:shd w:val="clear" w:color="auto" w:fill="auto"/>
            <w:noWrap/>
          </w:tcPr>
          <w:p w14:paraId="552F0A30" w14:textId="544F9EE9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_</w:t>
            </w:r>
          </w:p>
        </w:tc>
        <w:tc>
          <w:tcPr>
            <w:tcW w:w="212" w:type="pct"/>
            <w:shd w:val="clear" w:color="auto" w:fill="auto"/>
          </w:tcPr>
          <w:p w14:paraId="5C11AC5F" w14:textId="04204959" w:rsidR="00F551A5" w:rsidRPr="007D21A7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2</w:t>
            </w:r>
          </w:p>
        </w:tc>
        <w:tc>
          <w:tcPr>
            <w:tcW w:w="212" w:type="pct"/>
            <w:shd w:val="clear" w:color="auto" w:fill="auto"/>
          </w:tcPr>
          <w:p w14:paraId="300BFAF6" w14:textId="062888B8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545611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8A6B24D" w14:textId="52B976B6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E12E5CC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606BB4C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B4C139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7097B46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6F00678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757644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134EE9A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620563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6B26EF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2657346C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230547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A82EC6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BB3E4B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F5AFEDB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30EFC30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91957C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5C4959A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207382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0500B53C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07356B4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2762652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56ED7D27" w14:textId="77777777" w:rsidTr="003B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0078041D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Decanoic acid</w:t>
            </w:r>
          </w:p>
        </w:tc>
        <w:tc>
          <w:tcPr>
            <w:tcW w:w="254" w:type="pct"/>
            <w:shd w:val="clear" w:color="auto" w:fill="auto"/>
            <w:noWrap/>
          </w:tcPr>
          <w:p w14:paraId="17428688" w14:textId="0D9035BA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N</w:t>
            </w:r>
          </w:p>
        </w:tc>
        <w:tc>
          <w:tcPr>
            <w:tcW w:w="212" w:type="pct"/>
            <w:shd w:val="clear" w:color="auto" w:fill="auto"/>
          </w:tcPr>
          <w:p w14:paraId="2370341A" w14:textId="65AA9B65" w:rsidR="00F551A5" w:rsidRPr="007D21A7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3</w:t>
            </w:r>
          </w:p>
        </w:tc>
        <w:tc>
          <w:tcPr>
            <w:tcW w:w="212" w:type="pct"/>
            <w:shd w:val="clear" w:color="auto" w:fill="auto"/>
          </w:tcPr>
          <w:p w14:paraId="7187479C" w14:textId="2D0E94D3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2969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6E2FD982" w14:textId="56A776D9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CB84E3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59D917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8E3256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D1EB4B7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E079137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35AE8C9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1A13FF6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621F8B25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F29EEEB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6BF9D77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008ADE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8036DC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6981C06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2478081E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1941944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2BDC3CFE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4514466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3B1CAAC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5799896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55D13BBC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3D412132" w14:textId="77777777" w:rsidTr="003B40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6FE7238C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Disulfide, di-tert-dodecyl</w:t>
            </w:r>
          </w:p>
        </w:tc>
        <w:tc>
          <w:tcPr>
            <w:tcW w:w="254" w:type="pct"/>
            <w:shd w:val="clear" w:color="auto" w:fill="auto"/>
            <w:noWrap/>
          </w:tcPr>
          <w:p w14:paraId="114B9EA9" w14:textId="7069D551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N</w:t>
            </w:r>
          </w:p>
        </w:tc>
        <w:tc>
          <w:tcPr>
            <w:tcW w:w="212" w:type="pct"/>
            <w:shd w:val="clear" w:color="auto" w:fill="auto"/>
          </w:tcPr>
          <w:p w14:paraId="5ED0BE0C" w14:textId="5D185725" w:rsidR="00F551A5" w:rsidRPr="007D21A7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4</w:t>
            </w:r>
          </w:p>
        </w:tc>
        <w:tc>
          <w:tcPr>
            <w:tcW w:w="212" w:type="pct"/>
            <w:shd w:val="clear" w:color="auto" w:fill="auto"/>
          </w:tcPr>
          <w:p w14:paraId="554A8FF5" w14:textId="228B8DEF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117981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D1262FB" w14:textId="6DD31146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56C09C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CBF116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90B393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E9DDD0C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93603C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199502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83CC5A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852997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E76C2D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D1DE75C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785616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F4176C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D77BA7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87570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53A3EB4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76844B7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C4F15E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382536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11080F78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7D462C2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221597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0819ECC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512264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659C6E5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4ED44F08" w14:textId="77777777" w:rsidTr="003B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06A35A1A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,22-Dibromo-docosane</w:t>
            </w:r>
          </w:p>
        </w:tc>
        <w:tc>
          <w:tcPr>
            <w:tcW w:w="254" w:type="pct"/>
            <w:shd w:val="clear" w:color="auto" w:fill="auto"/>
            <w:noWrap/>
          </w:tcPr>
          <w:p w14:paraId="43C4503E" w14:textId="27297FD6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N</w:t>
            </w:r>
          </w:p>
        </w:tc>
        <w:tc>
          <w:tcPr>
            <w:tcW w:w="212" w:type="pct"/>
            <w:shd w:val="clear" w:color="auto" w:fill="auto"/>
          </w:tcPr>
          <w:p w14:paraId="6FAE2A3C" w14:textId="09D3FE09" w:rsidR="00F551A5" w:rsidRPr="007D21A7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5</w:t>
            </w:r>
          </w:p>
        </w:tc>
        <w:tc>
          <w:tcPr>
            <w:tcW w:w="212" w:type="pct"/>
            <w:shd w:val="clear" w:color="auto" w:fill="auto"/>
          </w:tcPr>
          <w:p w14:paraId="0C63BEDE" w14:textId="0917C35B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54596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5D472839" w14:textId="288188A4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DDEFA69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E39509B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7D6289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2DDF2FD9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63B644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F821C4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20901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D84BE7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506493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388CBFA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AA1B91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66722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945B8FC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2D68666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7AEEAB6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133738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1DE3E76C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603619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4B31EADB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550BBE7B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3E97563E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515957</w:t>
            </w:r>
          </w:p>
        </w:tc>
      </w:tr>
      <w:tr w:rsidR="007D21A7" w:rsidRPr="003B4011" w14:paraId="78DDD135" w14:textId="77777777" w:rsidTr="003B40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41E8BCD3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,6,10-Trimethyl-dodecane</w:t>
            </w:r>
          </w:p>
        </w:tc>
        <w:tc>
          <w:tcPr>
            <w:tcW w:w="254" w:type="pct"/>
            <w:shd w:val="clear" w:color="auto" w:fill="auto"/>
            <w:noWrap/>
          </w:tcPr>
          <w:p w14:paraId="18A0B91B" w14:textId="7E19EE82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_</w:t>
            </w:r>
          </w:p>
        </w:tc>
        <w:tc>
          <w:tcPr>
            <w:tcW w:w="212" w:type="pct"/>
            <w:shd w:val="clear" w:color="auto" w:fill="auto"/>
          </w:tcPr>
          <w:p w14:paraId="4F513F66" w14:textId="24C55FB6" w:rsidR="00F551A5" w:rsidRPr="007D21A7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6</w:t>
            </w:r>
          </w:p>
        </w:tc>
        <w:tc>
          <w:tcPr>
            <w:tcW w:w="212" w:type="pct"/>
            <w:shd w:val="clear" w:color="auto" w:fill="auto"/>
          </w:tcPr>
          <w:p w14:paraId="6DD19BCB" w14:textId="07973823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19773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68E9FB1A" w14:textId="699E0278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352FA6B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15DE33D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9E38B7B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96AABE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C50811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774816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B963666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3CB1ADF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76AA396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1126B5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AACA4C6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2C3A144D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B2995A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1560078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200DC5A6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843107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4B643198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5DCF6836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585983</w:t>
            </w:r>
          </w:p>
        </w:tc>
      </w:tr>
      <w:tr w:rsidR="007D21A7" w:rsidRPr="003B4011" w14:paraId="6919A599" w14:textId="77777777" w:rsidTr="003B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70AFC62D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,6,11-Trimethyl-dodecane</w:t>
            </w:r>
          </w:p>
        </w:tc>
        <w:tc>
          <w:tcPr>
            <w:tcW w:w="254" w:type="pct"/>
            <w:shd w:val="clear" w:color="auto" w:fill="auto"/>
            <w:noWrap/>
          </w:tcPr>
          <w:p w14:paraId="2252AA28" w14:textId="43DFF32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HN</w:t>
            </w:r>
          </w:p>
        </w:tc>
        <w:tc>
          <w:tcPr>
            <w:tcW w:w="212" w:type="pct"/>
            <w:shd w:val="clear" w:color="auto" w:fill="auto"/>
          </w:tcPr>
          <w:p w14:paraId="68616A17" w14:textId="42F584AF" w:rsidR="00F551A5" w:rsidRPr="007D21A7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7</w:t>
            </w:r>
          </w:p>
        </w:tc>
        <w:tc>
          <w:tcPr>
            <w:tcW w:w="212" w:type="pct"/>
            <w:shd w:val="clear" w:color="auto" w:fill="auto"/>
          </w:tcPr>
          <w:p w14:paraId="08765E10" w14:textId="7AFA1E18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35768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5856731B" w14:textId="1D52B1A9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731855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78AC3F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18C25C1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8914D35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35102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694BB9E7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927AFFB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73434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296FA97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392633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518347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5CA2A41B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67E93F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983843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0FE9996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86232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256CDD5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051529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3723430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ECEB3B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398679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3AD237D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2DB53FAC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217286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1D587A09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6882083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664E68DC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481484</w:t>
            </w:r>
          </w:p>
        </w:tc>
      </w:tr>
      <w:tr w:rsidR="007D21A7" w:rsidRPr="003B4011" w14:paraId="7EEA6DB3" w14:textId="77777777" w:rsidTr="003B40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17F2CB15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lastRenderedPageBreak/>
              <w:t>Dodecyl nonyl ether</w:t>
            </w:r>
          </w:p>
        </w:tc>
        <w:tc>
          <w:tcPr>
            <w:tcW w:w="254" w:type="pct"/>
            <w:shd w:val="clear" w:color="auto" w:fill="auto"/>
            <w:noWrap/>
          </w:tcPr>
          <w:p w14:paraId="586598B4" w14:textId="017FF7D0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L</w:t>
            </w:r>
          </w:p>
        </w:tc>
        <w:tc>
          <w:tcPr>
            <w:tcW w:w="212" w:type="pct"/>
            <w:shd w:val="clear" w:color="auto" w:fill="auto"/>
          </w:tcPr>
          <w:p w14:paraId="52B55270" w14:textId="5FF016EC" w:rsidR="00F551A5" w:rsidRPr="007D21A7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8</w:t>
            </w:r>
          </w:p>
        </w:tc>
        <w:tc>
          <w:tcPr>
            <w:tcW w:w="212" w:type="pct"/>
            <w:shd w:val="clear" w:color="auto" w:fill="auto"/>
          </w:tcPr>
          <w:p w14:paraId="5A714B18" w14:textId="7C2FD96E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87077689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CA01472" w14:textId="40035218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43D383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BA1CDC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95F14B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FA9B14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C01D44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D3923C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41D379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6FE9A61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194C5B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37130AD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8655628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99499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2A7195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F85070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714064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4D6ACC1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15246B9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313F7204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6A05E336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48D0CACF" w14:textId="77777777" w:rsidTr="003B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027F5921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Eicosane</w:t>
            </w:r>
          </w:p>
        </w:tc>
        <w:tc>
          <w:tcPr>
            <w:tcW w:w="254" w:type="pct"/>
            <w:shd w:val="clear" w:color="auto" w:fill="auto"/>
            <w:noWrap/>
          </w:tcPr>
          <w:p w14:paraId="6A8AE615" w14:textId="25529578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_</w:t>
            </w:r>
          </w:p>
        </w:tc>
        <w:tc>
          <w:tcPr>
            <w:tcW w:w="212" w:type="pct"/>
            <w:shd w:val="clear" w:color="auto" w:fill="auto"/>
          </w:tcPr>
          <w:p w14:paraId="562050FE" w14:textId="18AC4469" w:rsidR="00F551A5" w:rsidRPr="007D21A7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9</w:t>
            </w:r>
          </w:p>
        </w:tc>
        <w:tc>
          <w:tcPr>
            <w:tcW w:w="212" w:type="pct"/>
            <w:shd w:val="clear" w:color="auto" w:fill="auto"/>
          </w:tcPr>
          <w:p w14:paraId="7D7FEAF0" w14:textId="112867BC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8222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6DA99C14" w14:textId="475AB288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ED5A40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936879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503591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987956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C7CD2E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7189297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BB450E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69824954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F8F4A37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6093971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71ED33B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8794125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49A619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8100244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19DB711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4313524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A84D447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957687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4D07E1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.53E+0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D82DB9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8616531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602F7E35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0908341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9099A3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69184485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206EC79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1971675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54ECA761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7684041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15DE09C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548936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022B0E5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75210098</w:t>
            </w:r>
          </w:p>
        </w:tc>
      </w:tr>
      <w:tr w:rsidR="007D21A7" w:rsidRPr="003B4011" w14:paraId="3EC78F28" w14:textId="77777777" w:rsidTr="003B40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0D014670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Ethanimidic acid</w:t>
            </w:r>
          </w:p>
        </w:tc>
        <w:tc>
          <w:tcPr>
            <w:tcW w:w="254" w:type="pct"/>
            <w:shd w:val="clear" w:color="auto" w:fill="auto"/>
            <w:noWrap/>
          </w:tcPr>
          <w:p w14:paraId="04F7FC00" w14:textId="6C3CEB31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L</w:t>
            </w:r>
          </w:p>
        </w:tc>
        <w:tc>
          <w:tcPr>
            <w:tcW w:w="212" w:type="pct"/>
            <w:shd w:val="clear" w:color="auto" w:fill="auto"/>
          </w:tcPr>
          <w:p w14:paraId="34F1C543" w14:textId="23C94078" w:rsidR="00F551A5" w:rsidRPr="007D21A7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0</w:t>
            </w:r>
          </w:p>
        </w:tc>
        <w:tc>
          <w:tcPr>
            <w:tcW w:w="212" w:type="pct"/>
            <w:shd w:val="clear" w:color="auto" w:fill="auto"/>
          </w:tcPr>
          <w:p w14:paraId="4D677E2E" w14:textId="30CFF4DE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178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388B4027" w14:textId="2F64E9BB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128DBD4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7862EA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1B99AC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2874C99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367AB1C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B1C1C8C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0801CB8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2DDAB45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A44F38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23F42E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7723239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FF789D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666FCDBB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491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A345A7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758092A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6085F1D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0D9ADC2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08FBCBD6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0B754CB4" w14:textId="77777777" w:rsidTr="003B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08CBD723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Ethanolamine</w:t>
            </w:r>
          </w:p>
        </w:tc>
        <w:tc>
          <w:tcPr>
            <w:tcW w:w="254" w:type="pct"/>
            <w:shd w:val="clear" w:color="auto" w:fill="auto"/>
            <w:noWrap/>
          </w:tcPr>
          <w:p w14:paraId="0F0918E2" w14:textId="7817B0E5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N</w:t>
            </w:r>
          </w:p>
        </w:tc>
        <w:tc>
          <w:tcPr>
            <w:tcW w:w="212" w:type="pct"/>
            <w:shd w:val="clear" w:color="auto" w:fill="auto"/>
          </w:tcPr>
          <w:p w14:paraId="60ACD7F9" w14:textId="7ABB0AA4" w:rsidR="00F551A5" w:rsidRPr="007D21A7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1</w:t>
            </w:r>
          </w:p>
        </w:tc>
        <w:tc>
          <w:tcPr>
            <w:tcW w:w="212" w:type="pct"/>
            <w:shd w:val="clear" w:color="auto" w:fill="auto"/>
          </w:tcPr>
          <w:p w14:paraId="0EA793F6" w14:textId="3A29624C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70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6B0C4E4C" w14:textId="16607CFC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2249C4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18CA54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BACE82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635256A9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8D38A67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669486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67178AC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03595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A2F1D8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C8B882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FF1F83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0CB04A1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77D815C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64D87D69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05020E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7D0C00A1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625536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50812D3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653562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06B00287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361124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295DB855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000660</w:t>
            </w:r>
          </w:p>
        </w:tc>
      </w:tr>
      <w:tr w:rsidR="007D21A7" w:rsidRPr="003B4011" w14:paraId="35051F40" w14:textId="77777777" w:rsidTr="003B40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2E0C553B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Ether, dodecyl isopropyl</w:t>
            </w:r>
          </w:p>
        </w:tc>
        <w:tc>
          <w:tcPr>
            <w:tcW w:w="254" w:type="pct"/>
            <w:shd w:val="clear" w:color="auto" w:fill="auto"/>
            <w:noWrap/>
          </w:tcPr>
          <w:p w14:paraId="2A2E88FC" w14:textId="3FEA2D9D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N</w:t>
            </w:r>
          </w:p>
        </w:tc>
        <w:tc>
          <w:tcPr>
            <w:tcW w:w="212" w:type="pct"/>
            <w:shd w:val="clear" w:color="auto" w:fill="auto"/>
          </w:tcPr>
          <w:p w14:paraId="5A538266" w14:textId="7494279E" w:rsidR="00F551A5" w:rsidRPr="007D21A7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2</w:t>
            </w:r>
          </w:p>
        </w:tc>
        <w:tc>
          <w:tcPr>
            <w:tcW w:w="212" w:type="pct"/>
            <w:shd w:val="clear" w:color="auto" w:fill="auto"/>
          </w:tcPr>
          <w:p w14:paraId="3CB955E0" w14:textId="61E6478B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537042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5649E923" w14:textId="4DE3F1A0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C81C964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A17EDD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30B9218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3DF05F6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9891DE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920761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C4E04A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8168384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230499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22C045E8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915757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5469EC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146662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4C8C30D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64EF930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5E7599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2763DF1A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3D72B09A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73EDDAB6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5981266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06EC5EF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4226684</w:t>
            </w:r>
          </w:p>
        </w:tc>
      </w:tr>
      <w:tr w:rsidR="007D21A7" w:rsidRPr="003B4011" w14:paraId="34C6ED75" w14:textId="77777777" w:rsidTr="003B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208CA016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Ethylene glycol</w:t>
            </w:r>
          </w:p>
        </w:tc>
        <w:tc>
          <w:tcPr>
            <w:tcW w:w="254" w:type="pct"/>
            <w:shd w:val="clear" w:color="auto" w:fill="auto"/>
            <w:noWrap/>
          </w:tcPr>
          <w:p w14:paraId="4DE62A8F" w14:textId="15E4B395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P</w:t>
            </w:r>
          </w:p>
        </w:tc>
        <w:tc>
          <w:tcPr>
            <w:tcW w:w="212" w:type="pct"/>
            <w:shd w:val="clear" w:color="auto" w:fill="auto"/>
          </w:tcPr>
          <w:p w14:paraId="36655C2B" w14:textId="72C0C3EB" w:rsidR="00F551A5" w:rsidRPr="007D21A7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3</w:t>
            </w:r>
          </w:p>
        </w:tc>
        <w:tc>
          <w:tcPr>
            <w:tcW w:w="212" w:type="pct"/>
            <w:shd w:val="clear" w:color="auto" w:fill="auto"/>
          </w:tcPr>
          <w:p w14:paraId="4A8BD1FD" w14:textId="50BE7A44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174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1FB7D21" w14:textId="2D20488B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7FC11E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C47F6F5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FD9CA4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3131E541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234B1D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.89E+0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A96C2D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.45E+0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4BEA8F9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16528A1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.5E+0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0D48FF6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.48E+0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5A3CAA6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7A22CEE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73A26C2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91B9E6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7399DDD1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68576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70DF7E6E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.88E+08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49022431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.75E+08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72334ABB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.74E+08</w:t>
            </w:r>
          </w:p>
        </w:tc>
      </w:tr>
      <w:tr w:rsidR="007D21A7" w:rsidRPr="003B4011" w14:paraId="56DB228E" w14:textId="77777777" w:rsidTr="003B40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4E906F5B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Glycerol</w:t>
            </w:r>
          </w:p>
        </w:tc>
        <w:tc>
          <w:tcPr>
            <w:tcW w:w="254" w:type="pct"/>
            <w:shd w:val="clear" w:color="auto" w:fill="auto"/>
            <w:noWrap/>
          </w:tcPr>
          <w:p w14:paraId="160CC556" w14:textId="01CA22EA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AK</w:t>
            </w:r>
          </w:p>
        </w:tc>
        <w:tc>
          <w:tcPr>
            <w:tcW w:w="212" w:type="pct"/>
            <w:shd w:val="clear" w:color="auto" w:fill="auto"/>
          </w:tcPr>
          <w:p w14:paraId="7C11C38E" w14:textId="68290162" w:rsidR="00F551A5" w:rsidRPr="007D21A7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4</w:t>
            </w:r>
          </w:p>
        </w:tc>
        <w:tc>
          <w:tcPr>
            <w:tcW w:w="212" w:type="pct"/>
            <w:shd w:val="clear" w:color="auto" w:fill="auto"/>
          </w:tcPr>
          <w:p w14:paraId="371356BD" w14:textId="698DB2D0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753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2FB2E77" w14:textId="7103BA6A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93243E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862CE8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7345985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1990B7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009719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758F36D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8648144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A7F5C5C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544744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307255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431490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31CAC4F8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245831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AF3368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F7EFFF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742302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62E0E9A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7389912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5FF3179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500992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BDBE5A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0E04FDB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708575F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4B0AAE6A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73D1E8C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1C94E08B" w14:textId="77777777" w:rsidTr="003B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2FC997E6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Glycerol monostearate</w:t>
            </w:r>
          </w:p>
        </w:tc>
        <w:tc>
          <w:tcPr>
            <w:tcW w:w="254" w:type="pct"/>
            <w:shd w:val="clear" w:color="auto" w:fill="auto"/>
            <w:noWrap/>
          </w:tcPr>
          <w:p w14:paraId="63D52520" w14:textId="42AA1EEF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BK</w:t>
            </w:r>
          </w:p>
        </w:tc>
        <w:tc>
          <w:tcPr>
            <w:tcW w:w="212" w:type="pct"/>
            <w:shd w:val="clear" w:color="auto" w:fill="auto"/>
          </w:tcPr>
          <w:p w14:paraId="0F0C9469" w14:textId="082705EA" w:rsidR="00F551A5" w:rsidRPr="007D21A7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5</w:t>
            </w:r>
          </w:p>
        </w:tc>
        <w:tc>
          <w:tcPr>
            <w:tcW w:w="212" w:type="pct"/>
            <w:shd w:val="clear" w:color="auto" w:fill="auto"/>
          </w:tcPr>
          <w:p w14:paraId="450CF961" w14:textId="5088114D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24699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2FE1CE9" w14:textId="7BF36F9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9A7D9C7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9534264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75A9DE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5507211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A68AC5E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3CA958E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8391129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7C39B8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633A566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65D1BD5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6D01BC27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69C1515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CE1BCA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5761474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B0EBCB6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7567864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5F6A89D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8106619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537541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06A13B9E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7278C049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1D75B0F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47121AA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4A8F052A" w14:textId="77777777" w:rsidTr="003B40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1676FB9B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Glycolic acid</w:t>
            </w:r>
          </w:p>
        </w:tc>
        <w:tc>
          <w:tcPr>
            <w:tcW w:w="254" w:type="pct"/>
            <w:shd w:val="clear" w:color="auto" w:fill="auto"/>
            <w:noWrap/>
          </w:tcPr>
          <w:p w14:paraId="6D9F2B3E" w14:textId="13718BF3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C</w:t>
            </w:r>
          </w:p>
        </w:tc>
        <w:tc>
          <w:tcPr>
            <w:tcW w:w="212" w:type="pct"/>
            <w:shd w:val="clear" w:color="auto" w:fill="auto"/>
          </w:tcPr>
          <w:p w14:paraId="35FFAAF0" w14:textId="5C1A9868" w:rsidR="00F551A5" w:rsidRPr="007D21A7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6</w:t>
            </w:r>
          </w:p>
        </w:tc>
        <w:tc>
          <w:tcPr>
            <w:tcW w:w="212" w:type="pct"/>
            <w:shd w:val="clear" w:color="auto" w:fill="auto"/>
          </w:tcPr>
          <w:p w14:paraId="14ED5DA2" w14:textId="70A64706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757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E4AE3BC" w14:textId="1DC7CC1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A0F60A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AFC2A8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6F875E6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31177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64CFF84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3028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975BCED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4DD9BD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4B0C62C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CAF66D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00A272C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08D724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D6565C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35FE83CC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012F05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719C160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0C05AFCA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51357DC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0C26E0E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46947CD2" w14:textId="77777777" w:rsidTr="003B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6BC5F0C6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proofErr w:type="spellStart"/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Heneicosane</w:t>
            </w:r>
            <w:proofErr w:type="spellEnd"/>
          </w:p>
        </w:tc>
        <w:tc>
          <w:tcPr>
            <w:tcW w:w="254" w:type="pct"/>
            <w:shd w:val="clear" w:color="auto" w:fill="auto"/>
            <w:noWrap/>
          </w:tcPr>
          <w:p w14:paraId="23B2D7F0" w14:textId="06129A96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F</w:t>
            </w:r>
          </w:p>
        </w:tc>
        <w:tc>
          <w:tcPr>
            <w:tcW w:w="212" w:type="pct"/>
            <w:shd w:val="clear" w:color="auto" w:fill="auto"/>
          </w:tcPr>
          <w:p w14:paraId="38057A18" w14:textId="0355A2AE" w:rsidR="00F551A5" w:rsidRPr="007D21A7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7</w:t>
            </w:r>
          </w:p>
        </w:tc>
        <w:tc>
          <w:tcPr>
            <w:tcW w:w="212" w:type="pct"/>
            <w:shd w:val="clear" w:color="auto" w:fill="auto"/>
          </w:tcPr>
          <w:p w14:paraId="04ADF38D" w14:textId="2C4D9979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12403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F12DD58" w14:textId="712DCA11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1C2339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1603181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240F6CE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133627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148E7F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1825298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34F8ED1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74974221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CAC78D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FA41EF5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6444A7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24EA5AB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DA6753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5EAD5C9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195048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D183299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974115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459E25C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933.5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74DC7E7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0DFAB2A7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65A459F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6D1BC2B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5D093DCB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7CC8439F" w14:textId="77777777" w:rsidTr="003B40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49856998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Heptadecane</w:t>
            </w:r>
          </w:p>
        </w:tc>
        <w:tc>
          <w:tcPr>
            <w:tcW w:w="254" w:type="pct"/>
            <w:shd w:val="clear" w:color="auto" w:fill="auto"/>
            <w:noWrap/>
          </w:tcPr>
          <w:p w14:paraId="1E30B5E0" w14:textId="12C10D8A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K</w:t>
            </w:r>
          </w:p>
        </w:tc>
        <w:tc>
          <w:tcPr>
            <w:tcW w:w="212" w:type="pct"/>
            <w:shd w:val="clear" w:color="auto" w:fill="auto"/>
          </w:tcPr>
          <w:p w14:paraId="6CF6842C" w14:textId="074E98F9" w:rsidR="00F551A5" w:rsidRPr="007D21A7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8</w:t>
            </w:r>
          </w:p>
        </w:tc>
        <w:tc>
          <w:tcPr>
            <w:tcW w:w="212" w:type="pct"/>
            <w:shd w:val="clear" w:color="auto" w:fill="auto"/>
          </w:tcPr>
          <w:p w14:paraId="63BBDE7D" w14:textId="4529BAF8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12398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DBE1B0E" w14:textId="206527FD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120C94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1D6261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458022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F80523D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1395317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78DFE11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FCB6E7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A5AE60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C38CB2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79D775C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9CD6958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84F351A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656451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1B5020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8044292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281ADF38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9F22EAD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4AF579B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464A42C8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29F0D77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1785A2E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1482749C" w14:textId="77777777" w:rsidTr="003B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29D72FB0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,6,10,15-Tetramethyl-heptadecane</w:t>
            </w:r>
          </w:p>
        </w:tc>
        <w:tc>
          <w:tcPr>
            <w:tcW w:w="254" w:type="pct"/>
            <w:shd w:val="clear" w:color="auto" w:fill="auto"/>
            <w:noWrap/>
          </w:tcPr>
          <w:p w14:paraId="3F4D2F68" w14:textId="13311E95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N</w:t>
            </w:r>
          </w:p>
        </w:tc>
        <w:tc>
          <w:tcPr>
            <w:tcW w:w="212" w:type="pct"/>
            <w:shd w:val="clear" w:color="auto" w:fill="auto"/>
          </w:tcPr>
          <w:p w14:paraId="6142B083" w14:textId="6D4F3EED" w:rsidR="00F551A5" w:rsidRPr="007D21A7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9</w:t>
            </w:r>
          </w:p>
        </w:tc>
        <w:tc>
          <w:tcPr>
            <w:tcW w:w="212" w:type="pct"/>
            <w:shd w:val="clear" w:color="auto" w:fill="auto"/>
          </w:tcPr>
          <w:p w14:paraId="4B36FF59" w14:textId="48398225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41209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F2072AA" w14:textId="3953497C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ADB9AF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5D5640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66A458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5F9B9E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85DFB2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87818E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74393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25F14D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4AEDF7C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481716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3C0633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6AA7C7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5767C89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3D94654B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0FEB9B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4726DE7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376783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3932792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117665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605E389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858453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19ACC807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1F665306" w14:textId="77777777" w:rsidTr="003B40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6BC043C2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8-Methyl-heptadecane</w:t>
            </w:r>
          </w:p>
        </w:tc>
        <w:tc>
          <w:tcPr>
            <w:tcW w:w="254" w:type="pct"/>
            <w:shd w:val="clear" w:color="auto" w:fill="auto"/>
            <w:noWrap/>
          </w:tcPr>
          <w:p w14:paraId="49F4676E" w14:textId="5E6EFD7D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L</w:t>
            </w:r>
          </w:p>
        </w:tc>
        <w:tc>
          <w:tcPr>
            <w:tcW w:w="212" w:type="pct"/>
            <w:shd w:val="clear" w:color="auto" w:fill="auto"/>
          </w:tcPr>
          <w:p w14:paraId="34B6E742" w14:textId="142E0C53" w:rsidR="00F551A5" w:rsidRPr="007D21A7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60</w:t>
            </w:r>
          </w:p>
        </w:tc>
        <w:tc>
          <w:tcPr>
            <w:tcW w:w="212" w:type="pct"/>
            <w:shd w:val="clear" w:color="auto" w:fill="auto"/>
          </w:tcPr>
          <w:p w14:paraId="437AEA60" w14:textId="567A8115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292723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030CDD6" w14:textId="17EEE95A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B5573A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8423FC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096AAE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5F269344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5EC789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BDAE70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7DD33BB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5C167E6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5FB02DD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9A9B7E4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789957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F009D5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046723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5A0E194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7FAD5D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7CEA623B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46C77C6D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6DFD3956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268D8CFB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1888C502" w14:textId="77777777" w:rsidTr="003B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338BDEDA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Heptadecanoic acid</w:t>
            </w:r>
          </w:p>
        </w:tc>
        <w:tc>
          <w:tcPr>
            <w:tcW w:w="254" w:type="pct"/>
            <w:shd w:val="clear" w:color="auto" w:fill="auto"/>
            <w:noWrap/>
          </w:tcPr>
          <w:p w14:paraId="17F12A96" w14:textId="62FF8990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H</w:t>
            </w:r>
            <w:r w:rsidR="00603798"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N</w:t>
            </w:r>
          </w:p>
        </w:tc>
        <w:tc>
          <w:tcPr>
            <w:tcW w:w="212" w:type="pct"/>
            <w:shd w:val="clear" w:color="auto" w:fill="auto"/>
          </w:tcPr>
          <w:p w14:paraId="174FCF5A" w14:textId="459B9A4D" w:rsidR="00F551A5" w:rsidRPr="007D21A7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61</w:t>
            </w:r>
          </w:p>
        </w:tc>
        <w:tc>
          <w:tcPr>
            <w:tcW w:w="212" w:type="pct"/>
            <w:shd w:val="clear" w:color="auto" w:fill="auto"/>
          </w:tcPr>
          <w:p w14:paraId="5052777A" w14:textId="67D2A6A4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10465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9FB8AB8" w14:textId="5D7E460E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205809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823399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A6403D5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79F3D6E5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A880B3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86849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0226EAE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273239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3FCEA2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8B04F4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EDD768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11849C6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BD2DDA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38E8719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DE17BE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1E59FB89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343224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7D13669C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7945356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6C545AD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426903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7B2D6BA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525C595E" w14:textId="77777777" w:rsidTr="003B40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51FAACA0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Hexadecane</w:t>
            </w:r>
          </w:p>
        </w:tc>
        <w:tc>
          <w:tcPr>
            <w:tcW w:w="254" w:type="pct"/>
            <w:shd w:val="clear" w:color="auto" w:fill="auto"/>
            <w:noWrap/>
          </w:tcPr>
          <w:p w14:paraId="18BD5A3B" w14:textId="004D3B66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AK</w:t>
            </w:r>
          </w:p>
        </w:tc>
        <w:tc>
          <w:tcPr>
            <w:tcW w:w="212" w:type="pct"/>
            <w:shd w:val="clear" w:color="auto" w:fill="auto"/>
          </w:tcPr>
          <w:p w14:paraId="01CBB9CE" w14:textId="7D7B671E" w:rsidR="00F551A5" w:rsidRPr="007D21A7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62</w:t>
            </w:r>
          </w:p>
        </w:tc>
        <w:tc>
          <w:tcPr>
            <w:tcW w:w="212" w:type="pct"/>
            <w:shd w:val="clear" w:color="auto" w:fill="auto"/>
          </w:tcPr>
          <w:p w14:paraId="52AF210B" w14:textId="6BD26724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11006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333B56B0" w14:textId="06BE6ED9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1838955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6795BD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8835234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8C4AF3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C8239E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AF42EDC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4B65C8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347162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308802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617183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828711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286756A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428107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B5344FD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48A83D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6033651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0EF9D9A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8157906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37DEB06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0AE02F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6558612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0EB5C4DC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822437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6E4DE5B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743321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3D7192DD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089114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491C00ED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70EEB6B9" w14:textId="77777777" w:rsidTr="003B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3BDD39C0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,2,3,3-Tetramethyl-hexane</w:t>
            </w:r>
          </w:p>
        </w:tc>
        <w:tc>
          <w:tcPr>
            <w:tcW w:w="254" w:type="pct"/>
            <w:shd w:val="clear" w:color="auto" w:fill="auto"/>
            <w:noWrap/>
          </w:tcPr>
          <w:p w14:paraId="30FD42FB" w14:textId="2DEC629E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HN</w:t>
            </w:r>
          </w:p>
        </w:tc>
        <w:tc>
          <w:tcPr>
            <w:tcW w:w="212" w:type="pct"/>
            <w:shd w:val="clear" w:color="auto" w:fill="auto"/>
          </w:tcPr>
          <w:p w14:paraId="4AD70614" w14:textId="022FE05D" w:rsidR="00F551A5" w:rsidRPr="007D21A7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63</w:t>
            </w:r>
          </w:p>
        </w:tc>
        <w:tc>
          <w:tcPr>
            <w:tcW w:w="212" w:type="pct"/>
            <w:shd w:val="clear" w:color="auto" w:fill="auto"/>
          </w:tcPr>
          <w:p w14:paraId="6FD20540" w14:textId="7FA3D2B2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26057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7EFF74EA" w14:textId="23939544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9353E21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A9D3B0C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CEF2B0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7E5191B6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A4FF6EB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8C05C55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976337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6A2DCE1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1007FD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B34A48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57537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D99D2CC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138B59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79A9D99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19CBE36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053A1056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1F916A3E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523731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28A58C7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72097C3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66CF1614" w14:textId="77777777" w:rsidTr="003B40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10E4BD56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Isopropyl tetradecyl ether</w:t>
            </w:r>
          </w:p>
        </w:tc>
        <w:tc>
          <w:tcPr>
            <w:tcW w:w="254" w:type="pct"/>
            <w:shd w:val="clear" w:color="auto" w:fill="auto"/>
            <w:noWrap/>
          </w:tcPr>
          <w:p w14:paraId="324055E6" w14:textId="60900178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HN</w:t>
            </w:r>
          </w:p>
        </w:tc>
        <w:tc>
          <w:tcPr>
            <w:tcW w:w="212" w:type="pct"/>
            <w:shd w:val="clear" w:color="auto" w:fill="auto"/>
          </w:tcPr>
          <w:p w14:paraId="47CB9727" w14:textId="01BF0A02" w:rsidR="00F551A5" w:rsidRPr="007D21A7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64</w:t>
            </w:r>
          </w:p>
        </w:tc>
        <w:tc>
          <w:tcPr>
            <w:tcW w:w="212" w:type="pct"/>
            <w:shd w:val="clear" w:color="auto" w:fill="auto"/>
          </w:tcPr>
          <w:p w14:paraId="6125FDF4" w14:textId="36111125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54193951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692C213C" w14:textId="67206740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D03DBFA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81AF636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D646124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EEF6EBB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277CEC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7670196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9458AA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14005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BE41B8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30909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58FFF59C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283026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E7E420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CB7F70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88BFA4B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6D0DDEB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827148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1E4AB83D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338ABD0D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048187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6C835ABC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7630152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063CD54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5D7AB17E" w14:textId="77777777" w:rsidTr="003B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318EDED3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Itaconic acid</w:t>
            </w:r>
          </w:p>
        </w:tc>
        <w:tc>
          <w:tcPr>
            <w:tcW w:w="254" w:type="pct"/>
            <w:shd w:val="clear" w:color="auto" w:fill="auto"/>
            <w:noWrap/>
          </w:tcPr>
          <w:p w14:paraId="51070B29" w14:textId="0F95380E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C</w:t>
            </w:r>
          </w:p>
        </w:tc>
        <w:tc>
          <w:tcPr>
            <w:tcW w:w="212" w:type="pct"/>
            <w:shd w:val="clear" w:color="auto" w:fill="auto"/>
          </w:tcPr>
          <w:p w14:paraId="0B42724D" w14:textId="18EFA761" w:rsidR="00F551A5" w:rsidRPr="007D21A7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65</w:t>
            </w:r>
          </w:p>
        </w:tc>
        <w:tc>
          <w:tcPr>
            <w:tcW w:w="212" w:type="pct"/>
            <w:shd w:val="clear" w:color="auto" w:fill="auto"/>
          </w:tcPr>
          <w:p w14:paraId="6C874C83" w14:textId="68727D6B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811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643FAD0" w14:textId="098C7593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8F9CC0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25957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2146FC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18834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50FD85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5BEC49C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2D7BAB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922499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36DA9D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118F59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59392CE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973AB9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58AE05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2BCDB96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E4DB28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55C6BB49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440BBBFB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11376B9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16267C49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1F7AEA96" w14:textId="77777777" w:rsidTr="003B40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46F818B9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L-(+)-Lactic acid</w:t>
            </w:r>
          </w:p>
        </w:tc>
        <w:tc>
          <w:tcPr>
            <w:tcW w:w="254" w:type="pct"/>
            <w:shd w:val="clear" w:color="auto" w:fill="auto"/>
            <w:noWrap/>
          </w:tcPr>
          <w:p w14:paraId="36D944E7" w14:textId="6A94344B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P</w:t>
            </w:r>
          </w:p>
        </w:tc>
        <w:tc>
          <w:tcPr>
            <w:tcW w:w="212" w:type="pct"/>
            <w:shd w:val="clear" w:color="auto" w:fill="auto"/>
          </w:tcPr>
          <w:p w14:paraId="01386278" w14:textId="3CF4E4A3" w:rsidR="00F551A5" w:rsidRPr="007D21A7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66</w:t>
            </w:r>
          </w:p>
        </w:tc>
        <w:tc>
          <w:tcPr>
            <w:tcW w:w="212" w:type="pct"/>
            <w:shd w:val="clear" w:color="auto" w:fill="auto"/>
          </w:tcPr>
          <w:p w14:paraId="16268144" w14:textId="0F27B431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107689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83527A3" w14:textId="1D8F1BB4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A3E6A4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77F6236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CE76B3D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509D0CA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49B8FC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EE6A5B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16F7B8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2CE39A8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2ACF44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0234F9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5B07016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6CC8EE98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376234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1633F73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629EE6A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.41E+08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05032B9A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.67E+08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65AC566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7F3D6170" w14:textId="77777777" w:rsidTr="003B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49862F12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L-5-Oxoproline</w:t>
            </w:r>
          </w:p>
        </w:tc>
        <w:tc>
          <w:tcPr>
            <w:tcW w:w="254" w:type="pct"/>
            <w:shd w:val="clear" w:color="auto" w:fill="auto"/>
            <w:noWrap/>
          </w:tcPr>
          <w:p w14:paraId="3BC89051" w14:textId="52A71ED3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AK</w:t>
            </w:r>
          </w:p>
        </w:tc>
        <w:tc>
          <w:tcPr>
            <w:tcW w:w="212" w:type="pct"/>
            <w:shd w:val="clear" w:color="auto" w:fill="auto"/>
          </w:tcPr>
          <w:p w14:paraId="353B9B52" w14:textId="19F42078" w:rsidR="00F551A5" w:rsidRPr="007D21A7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67</w:t>
            </w:r>
          </w:p>
        </w:tc>
        <w:tc>
          <w:tcPr>
            <w:tcW w:w="212" w:type="pct"/>
            <w:shd w:val="clear" w:color="auto" w:fill="auto"/>
          </w:tcPr>
          <w:p w14:paraId="67EE7C4E" w14:textId="6B263E94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7405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85557E8" w14:textId="5E39BC02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D1A290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4671739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FA427BE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297281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7955AB9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8400605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27C6359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6090273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A0389AB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4C569D1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4796B2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5110136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0C62425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C65A0B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7472935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1D28CE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9920746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657360D6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9454714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656EE6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200588AB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0F58BD06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5A584BCC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0860A8EE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40E1AE23" w14:textId="77777777" w:rsidTr="003B40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70D0019E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Lactic Acid</w:t>
            </w:r>
          </w:p>
        </w:tc>
        <w:tc>
          <w:tcPr>
            <w:tcW w:w="254" w:type="pct"/>
            <w:shd w:val="clear" w:color="auto" w:fill="auto"/>
            <w:noWrap/>
          </w:tcPr>
          <w:p w14:paraId="76DAF505" w14:textId="70566EF9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AK</w:t>
            </w:r>
          </w:p>
        </w:tc>
        <w:tc>
          <w:tcPr>
            <w:tcW w:w="212" w:type="pct"/>
            <w:shd w:val="clear" w:color="auto" w:fill="auto"/>
          </w:tcPr>
          <w:p w14:paraId="1CD788A7" w14:textId="458E6865" w:rsidR="00F551A5" w:rsidRPr="007D21A7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68</w:t>
            </w:r>
          </w:p>
        </w:tc>
        <w:tc>
          <w:tcPr>
            <w:tcW w:w="212" w:type="pct"/>
            <w:shd w:val="clear" w:color="auto" w:fill="auto"/>
          </w:tcPr>
          <w:p w14:paraId="49925382" w14:textId="4AC258DA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612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8F6ACF0" w14:textId="4323A589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605416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A55513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1270949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619CFF8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5232244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74C5C3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1975565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277BC02B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953974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187FEF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94C752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53696C8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A43530C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3D5A56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63793D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0196962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D30ACF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066478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2F68B9E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595467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FB1A16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3C8999E6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05E1F03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47C9116C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07AE32DB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351D434A" w14:textId="77777777" w:rsidTr="003B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2CE23F7F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L-Aspartic acid</w:t>
            </w:r>
          </w:p>
        </w:tc>
        <w:tc>
          <w:tcPr>
            <w:tcW w:w="254" w:type="pct"/>
            <w:shd w:val="clear" w:color="auto" w:fill="auto"/>
            <w:noWrap/>
          </w:tcPr>
          <w:p w14:paraId="7EAAA940" w14:textId="3EEC3CFE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D</w:t>
            </w:r>
          </w:p>
        </w:tc>
        <w:tc>
          <w:tcPr>
            <w:tcW w:w="212" w:type="pct"/>
            <w:shd w:val="clear" w:color="auto" w:fill="auto"/>
          </w:tcPr>
          <w:p w14:paraId="4DAE7AFE" w14:textId="0347CB81" w:rsidR="00F551A5" w:rsidRPr="007D21A7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69</w:t>
            </w:r>
          </w:p>
        </w:tc>
        <w:tc>
          <w:tcPr>
            <w:tcW w:w="212" w:type="pct"/>
            <w:shd w:val="clear" w:color="auto" w:fill="auto"/>
          </w:tcPr>
          <w:p w14:paraId="7A658C0B" w14:textId="13A21FE6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596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742BEC57" w14:textId="0D9A7ACC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416BB9E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846111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728798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724009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6CB4E2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30819EF5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7BBFBB6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1B465B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0AFB771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701D0ADE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536ECEB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72BA6F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0B2643E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6BC960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BD4A65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77FD6377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4EDDB79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2AD97406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7344E54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7822D3E4" w14:textId="77777777" w:rsidTr="003B40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3EAB4E04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L-Glutamic acid</w:t>
            </w:r>
          </w:p>
        </w:tc>
        <w:tc>
          <w:tcPr>
            <w:tcW w:w="254" w:type="pct"/>
            <w:shd w:val="clear" w:color="auto" w:fill="auto"/>
            <w:noWrap/>
          </w:tcPr>
          <w:p w14:paraId="4CDCCB04" w14:textId="07ECC3E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D</w:t>
            </w:r>
          </w:p>
        </w:tc>
        <w:tc>
          <w:tcPr>
            <w:tcW w:w="212" w:type="pct"/>
            <w:shd w:val="clear" w:color="auto" w:fill="auto"/>
          </w:tcPr>
          <w:p w14:paraId="6092683D" w14:textId="7456BB0C" w:rsidR="00F551A5" w:rsidRPr="007D21A7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70</w:t>
            </w:r>
          </w:p>
        </w:tc>
        <w:tc>
          <w:tcPr>
            <w:tcW w:w="212" w:type="pct"/>
            <w:shd w:val="clear" w:color="auto" w:fill="auto"/>
          </w:tcPr>
          <w:p w14:paraId="21109C7D" w14:textId="39B14435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33032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D6530F1" w14:textId="24BA7B15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E137B3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C6BF6BB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842416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4E52B6B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515197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6BF664A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7C3E41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1135ECA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F284A04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57AC651A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BAF74A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51A2AB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7E498D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57C8A0C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6CD24B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4705AD2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3FD0D85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4A0817E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338B0A9C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4CDEDE93" w14:textId="77777777" w:rsidTr="003B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6B27CE22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lastRenderedPageBreak/>
              <w:t>Lignoceric acid</w:t>
            </w:r>
          </w:p>
        </w:tc>
        <w:tc>
          <w:tcPr>
            <w:tcW w:w="254" w:type="pct"/>
            <w:shd w:val="clear" w:color="auto" w:fill="auto"/>
            <w:noWrap/>
          </w:tcPr>
          <w:p w14:paraId="711BD560" w14:textId="2124306A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N</w:t>
            </w:r>
          </w:p>
        </w:tc>
        <w:tc>
          <w:tcPr>
            <w:tcW w:w="212" w:type="pct"/>
            <w:shd w:val="clear" w:color="auto" w:fill="auto"/>
          </w:tcPr>
          <w:p w14:paraId="39B2E611" w14:textId="3E52BB7D" w:rsidR="00F551A5" w:rsidRPr="007D21A7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71</w:t>
            </w:r>
          </w:p>
        </w:tc>
        <w:tc>
          <w:tcPr>
            <w:tcW w:w="212" w:type="pct"/>
            <w:shd w:val="clear" w:color="auto" w:fill="auto"/>
          </w:tcPr>
          <w:p w14:paraId="3E40DB55" w14:textId="6BB5D4D5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11197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53D5BAC9" w14:textId="1550224F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96B950C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F41DA01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C5540B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DA16D79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4F19A7E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691947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3C09DF5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F786CB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948552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9F052F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3ACCD4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74C62C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8755BE9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6953AC4B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A05B15B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5771D06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7508565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445562F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833089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1AC2DCF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40A31EBC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292161</w:t>
            </w:r>
          </w:p>
        </w:tc>
      </w:tr>
      <w:tr w:rsidR="007D21A7" w:rsidRPr="003B4011" w14:paraId="24F17AB1" w14:textId="77777777" w:rsidTr="003B40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1D0D83CC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Linoelaidic acid</w:t>
            </w:r>
          </w:p>
        </w:tc>
        <w:tc>
          <w:tcPr>
            <w:tcW w:w="254" w:type="pct"/>
            <w:shd w:val="clear" w:color="auto" w:fill="auto"/>
            <w:noWrap/>
          </w:tcPr>
          <w:p w14:paraId="2A85ED25" w14:textId="04620E88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J</w:t>
            </w:r>
          </w:p>
        </w:tc>
        <w:tc>
          <w:tcPr>
            <w:tcW w:w="212" w:type="pct"/>
            <w:shd w:val="clear" w:color="auto" w:fill="auto"/>
          </w:tcPr>
          <w:p w14:paraId="327021C0" w14:textId="06EF8C32" w:rsidR="00F551A5" w:rsidRPr="007D21A7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72</w:t>
            </w:r>
          </w:p>
        </w:tc>
        <w:tc>
          <w:tcPr>
            <w:tcW w:w="212" w:type="pct"/>
            <w:shd w:val="clear" w:color="auto" w:fill="auto"/>
          </w:tcPr>
          <w:p w14:paraId="695B1E1B" w14:textId="1F30E93A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5282457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6EE77B95" w14:textId="592B334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17CE67C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FA2F77D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9FD6B7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6A0FEA2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F95B52C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3281972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D545A3D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816966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2416606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3593ADE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D83464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02B864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0CA46A8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3B0542B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3DE5734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13C43A1D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677209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69F6244D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22DB9FE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4111367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5E92130B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656DB363" w14:textId="77777777" w:rsidTr="003B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5EFCAF24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L-Serine</w:t>
            </w:r>
          </w:p>
        </w:tc>
        <w:tc>
          <w:tcPr>
            <w:tcW w:w="254" w:type="pct"/>
            <w:shd w:val="clear" w:color="auto" w:fill="auto"/>
            <w:noWrap/>
          </w:tcPr>
          <w:p w14:paraId="1ED7E5ED" w14:textId="40D4177A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N</w:t>
            </w:r>
          </w:p>
        </w:tc>
        <w:tc>
          <w:tcPr>
            <w:tcW w:w="212" w:type="pct"/>
            <w:shd w:val="clear" w:color="auto" w:fill="auto"/>
          </w:tcPr>
          <w:p w14:paraId="2524027B" w14:textId="2EE20F37" w:rsidR="00F551A5" w:rsidRPr="007D21A7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73</w:t>
            </w:r>
          </w:p>
        </w:tc>
        <w:tc>
          <w:tcPr>
            <w:tcW w:w="212" w:type="pct"/>
            <w:shd w:val="clear" w:color="auto" w:fill="auto"/>
          </w:tcPr>
          <w:p w14:paraId="55196CE5" w14:textId="12CB87C3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5951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5B9C7383" w14:textId="679EE08D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C084E3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5AC9355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89CDC1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4B3A795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B30E16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297135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D454526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56610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57ABD3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0BA9F5C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435172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28049DC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078281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E9E7B06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0E289EB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DD1D636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613A74B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0B059B47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71229AA7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830589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5793EAC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691073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60A2ED1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48BF917D" w14:textId="77777777" w:rsidTr="003B40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3C87D3BA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proofErr w:type="spellStart"/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Mandelic</w:t>
            </w:r>
            <w:proofErr w:type="spellEnd"/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 xml:space="preserve"> acid</w:t>
            </w:r>
          </w:p>
        </w:tc>
        <w:tc>
          <w:tcPr>
            <w:tcW w:w="254" w:type="pct"/>
            <w:shd w:val="clear" w:color="auto" w:fill="auto"/>
            <w:noWrap/>
          </w:tcPr>
          <w:p w14:paraId="41D25C97" w14:textId="23957345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_</w:t>
            </w:r>
          </w:p>
        </w:tc>
        <w:tc>
          <w:tcPr>
            <w:tcW w:w="212" w:type="pct"/>
            <w:shd w:val="clear" w:color="auto" w:fill="auto"/>
          </w:tcPr>
          <w:p w14:paraId="56132A2E" w14:textId="316E7B89" w:rsidR="00F551A5" w:rsidRPr="007D21A7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74</w:t>
            </w:r>
          </w:p>
        </w:tc>
        <w:tc>
          <w:tcPr>
            <w:tcW w:w="212" w:type="pct"/>
            <w:shd w:val="clear" w:color="auto" w:fill="auto"/>
          </w:tcPr>
          <w:p w14:paraId="255E4E6B" w14:textId="717FFCD3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1292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3E36D46A" w14:textId="4B7367B4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18137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87FABE4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99318725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4F22B5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447287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9745B9A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7528564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FEAFDFD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033452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51E7A9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D5309F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5B136C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6A8F03B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B8DC598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8E20A58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2544965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2B3BFA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88772868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74CCB39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.35E+0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C12E28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2B88345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234C165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3900E3D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723079DA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72EBE730" w14:textId="77777777" w:rsidTr="003B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783D3476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proofErr w:type="spellStart"/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Methoxyacetic</w:t>
            </w:r>
            <w:proofErr w:type="spellEnd"/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 xml:space="preserve"> acid, 4-hexadecyl ester</w:t>
            </w:r>
          </w:p>
        </w:tc>
        <w:tc>
          <w:tcPr>
            <w:tcW w:w="254" w:type="pct"/>
            <w:shd w:val="clear" w:color="auto" w:fill="auto"/>
            <w:noWrap/>
          </w:tcPr>
          <w:p w14:paraId="5F127AB7" w14:textId="3773F0A3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L</w:t>
            </w:r>
          </w:p>
        </w:tc>
        <w:tc>
          <w:tcPr>
            <w:tcW w:w="212" w:type="pct"/>
            <w:shd w:val="clear" w:color="auto" w:fill="auto"/>
          </w:tcPr>
          <w:p w14:paraId="7175E88C" w14:textId="76860657" w:rsidR="00F551A5" w:rsidRPr="007D21A7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75</w:t>
            </w:r>
          </w:p>
        </w:tc>
        <w:tc>
          <w:tcPr>
            <w:tcW w:w="212" w:type="pct"/>
            <w:shd w:val="clear" w:color="auto" w:fill="auto"/>
          </w:tcPr>
          <w:p w14:paraId="61335094" w14:textId="3846068C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545959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62FAB564" w14:textId="2DF3132C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70DA14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0F12CD5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F51D3D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313A12D1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BF098B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81EA40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A887A3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70C459D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7B7046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3312DA7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0B11CA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73356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75A553B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7086875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288850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286598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2A64C57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76F7871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1105A385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205EE109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42FBA455" w14:textId="77777777" w:rsidTr="003B40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5F11233B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Methyl isovalerate</w:t>
            </w:r>
          </w:p>
        </w:tc>
        <w:tc>
          <w:tcPr>
            <w:tcW w:w="254" w:type="pct"/>
            <w:shd w:val="clear" w:color="auto" w:fill="auto"/>
            <w:noWrap/>
          </w:tcPr>
          <w:p w14:paraId="2F8185F2" w14:textId="75E37D7F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I</w:t>
            </w:r>
          </w:p>
        </w:tc>
        <w:tc>
          <w:tcPr>
            <w:tcW w:w="212" w:type="pct"/>
            <w:shd w:val="clear" w:color="auto" w:fill="auto"/>
          </w:tcPr>
          <w:p w14:paraId="380976A7" w14:textId="0EAE3411" w:rsidR="00F551A5" w:rsidRPr="007D21A7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76</w:t>
            </w:r>
          </w:p>
        </w:tc>
        <w:tc>
          <w:tcPr>
            <w:tcW w:w="212" w:type="pct"/>
            <w:shd w:val="clear" w:color="auto" w:fill="auto"/>
          </w:tcPr>
          <w:p w14:paraId="11E49192" w14:textId="53672BD5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1116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6FC63E4" w14:textId="08A7368E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B90E68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0E90544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67BBFF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48064C4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CA6546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212085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400927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4FEB42B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7A52BB8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415162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2F0DEB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D9D06F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C22296D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59BE47C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899312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47FE8EC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0BB8A00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44DFA1FA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5255DC9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77534C3F" w14:textId="77777777" w:rsidTr="003B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4ADC1BCF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Myristic acid</w:t>
            </w:r>
          </w:p>
        </w:tc>
        <w:tc>
          <w:tcPr>
            <w:tcW w:w="254" w:type="pct"/>
            <w:shd w:val="clear" w:color="auto" w:fill="auto"/>
            <w:noWrap/>
          </w:tcPr>
          <w:p w14:paraId="7923A040" w14:textId="33525AA3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_</w:t>
            </w:r>
          </w:p>
        </w:tc>
        <w:tc>
          <w:tcPr>
            <w:tcW w:w="212" w:type="pct"/>
            <w:shd w:val="clear" w:color="auto" w:fill="auto"/>
          </w:tcPr>
          <w:p w14:paraId="19A355F3" w14:textId="4C101869" w:rsidR="00F551A5" w:rsidRPr="007D21A7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77</w:t>
            </w:r>
          </w:p>
        </w:tc>
        <w:tc>
          <w:tcPr>
            <w:tcW w:w="212" w:type="pct"/>
            <w:shd w:val="clear" w:color="auto" w:fill="auto"/>
          </w:tcPr>
          <w:p w14:paraId="16C02D5F" w14:textId="5E19AA33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11005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66C79F19" w14:textId="08B1596C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382641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32F78F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F418C3B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0202756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0AD72C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873587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917F5E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740B989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819624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91AC631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520326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331FE5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321816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FF861A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497882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6C7D12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880285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AB0DFC6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3039173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E8597C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7168028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61BA57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DA6FAA1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49E9C1C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208102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27BB366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629692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5423AC3E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234504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7793ACA6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7819319</w:t>
            </w:r>
          </w:p>
        </w:tc>
      </w:tr>
      <w:tr w:rsidR="007D21A7" w:rsidRPr="003B4011" w14:paraId="4FFDC134" w14:textId="77777777" w:rsidTr="003B40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51A0F51C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Nonadecane</w:t>
            </w:r>
          </w:p>
        </w:tc>
        <w:tc>
          <w:tcPr>
            <w:tcW w:w="254" w:type="pct"/>
            <w:shd w:val="clear" w:color="auto" w:fill="auto"/>
            <w:noWrap/>
          </w:tcPr>
          <w:p w14:paraId="26E8267D" w14:textId="796BEF76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N</w:t>
            </w:r>
          </w:p>
        </w:tc>
        <w:tc>
          <w:tcPr>
            <w:tcW w:w="212" w:type="pct"/>
            <w:shd w:val="clear" w:color="auto" w:fill="auto"/>
          </w:tcPr>
          <w:p w14:paraId="68E09D30" w14:textId="208562BE" w:rsidR="00F551A5" w:rsidRPr="007D21A7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78</w:t>
            </w:r>
          </w:p>
        </w:tc>
        <w:tc>
          <w:tcPr>
            <w:tcW w:w="212" w:type="pct"/>
            <w:shd w:val="clear" w:color="auto" w:fill="auto"/>
          </w:tcPr>
          <w:p w14:paraId="48B693DC" w14:textId="2A250293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12401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331951CB" w14:textId="659964A2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D639E0D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1B3599A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8812C9A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E9910FA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12CF23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905811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454953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BEE825B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0174215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80BA93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922097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2665EE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0169325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C53437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15028FD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6391343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B413606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FC23BED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4981D25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670621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146EDB8D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6961312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7BE96D7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6572657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45184AE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6720290</w:t>
            </w:r>
          </w:p>
        </w:tc>
      </w:tr>
      <w:tr w:rsidR="007D21A7" w:rsidRPr="003B4011" w14:paraId="10FCB54A" w14:textId="77777777" w:rsidTr="003B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54E9C074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proofErr w:type="spellStart"/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Nonadecyl</w:t>
            </w:r>
            <w:proofErr w:type="spellEnd"/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 xml:space="preserve"> </w:t>
            </w:r>
            <w:proofErr w:type="spellStart"/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pentafluoropropionate</w:t>
            </w:r>
            <w:proofErr w:type="spellEnd"/>
          </w:p>
        </w:tc>
        <w:tc>
          <w:tcPr>
            <w:tcW w:w="254" w:type="pct"/>
            <w:shd w:val="clear" w:color="auto" w:fill="auto"/>
            <w:noWrap/>
          </w:tcPr>
          <w:p w14:paraId="268916CE" w14:textId="3CCE7050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L</w:t>
            </w:r>
          </w:p>
        </w:tc>
        <w:tc>
          <w:tcPr>
            <w:tcW w:w="212" w:type="pct"/>
            <w:shd w:val="clear" w:color="auto" w:fill="auto"/>
          </w:tcPr>
          <w:p w14:paraId="3D33F7B6" w14:textId="3829CA65" w:rsidR="00F551A5" w:rsidRPr="007D21A7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79</w:t>
            </w:r>
          </w:p>
        </w:tc>
        <w:tc>
          <w:tcPr>
            <w:tcW w:w="212" w:type="pct"/>
            <w:shd w:val="clear" w:color="auto" w:fill="auto"/>
          </w:tcPr>
          <w:p w14:paraId="58B7EB5C" w14:textId="0BFB27D6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91693316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743CAF8E" w14:textId="1F53462D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727C8CE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C4F682B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D5C1195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501B8AC6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BA79B55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7FED7B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6A60DB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2B6868D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F8BC225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FA3F9C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778674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0B3310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7476687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56D71B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51893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2AFBFC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4B5D611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58630F8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6B580CF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2BF5D51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5F6A7C43" w14:textId="77777777" w:rsidTr="003B40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49C39ADE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-Butyl-nonane</w:t>
            </w:r>
          </w:p>
        </w:tc>
        <w:tc>
          <w:tcPr>
            <w:tcW w:w="254" w:type="pct"/>
            <w:shd w:val="clear" w:color="auto" w:fill="auto"/>
            <w:noWrap/>
          </w:tcPr>
          <w:p w14:paraId="70191F52" w14:textId="56B77D03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L</w:t>
            </w:r>
          </w:p>
        </w:tc>
        <w:tc>
          <w:tcPr>
            <w:tcW w:w="212" w:type="pct"/>
            <w:shd w:val="clear" w:color="auto" w:fill="auto"/>
          </w:tcPr>
          <w:p w14:paraId="213EDDE9" w14:textId="36466773" w:rsidR="00F551A5" w:rsidRPr="007D21A7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80</w:t>
            </w:r>
          </w:p>
        </w:tc>
        <w:tc>
          <w:tcPr>
            <w:tcW w:w="212" w:type="pct"/>
            <w:shd w:val="clear" w:color="auto" w:fill="auto"/>
          </w:tcPr>
          <w:p w14:paraId="323AC3B5" w14:textId="0DB2D916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300476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ED3837B" w14:textId="22CD1F69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367AE5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B993E3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0F3A2C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7DB9C43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AA8D30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9B4D98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A0936E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5E8B29BB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BCCDC8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D34E89C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770612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1CC59A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890997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679913B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6974E5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25A461A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2E43109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5DE16C24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2BFE8CC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5E05548F" w14:textId="77777777" w:rsidTr="003B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132E005E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-Methyl-5-propyl-nonane</w:t>
            </w:r>
          </w:p>
        </w:tc>
        <w:tc>
          <w:tcPr>
            <w:tcW w:w="254" w:type="pct"/>
            <w:shd w:val="clear" w:color="auto" w:fill="auto"/>
            <w:noWrap/>
          </w:tcPr>
          <w:p w14:paraId="66D0CA72" w14:textId="5843AEA9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F</w:t>
            </w:r>
          </w:p>
        </w:tc>
        <w:tc>
          <w:tcPr>
            <w:tcW w:w="212" w:type="pct"/>
            <w:shd w:val="clear" w:color="auto" w:fill="auto"/>
          </w:tcPr>
          <w:p w14:paraId="77361550" w14:textId="45FB69B0" w:rsidR="00F551A5" w:rsidRPr="007D21A7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81</w:t>
            </w:r>
          </w:p>
        </w:tc>
        <w:tc>
          <w:tcPr>
            <w:tcW w:w="212" w:type="pct"/>
            <w:shd w:val="clear" w:color="auto" w:fill="auto"/>
          </w:tcPr>
          <w:p w14:paraId="32217DC9" w14:textId="03D400F9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551397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72F36F5F" w14:textId="1372B1F3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004884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8ED9DF5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9173284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ED18B6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27DD0BF7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74888232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620C2A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1D80B76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83C6757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3055344C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FC40A3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EC8F28B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4516006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E0D7D0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103902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6839BFE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204165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01DA1B3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2752E061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3176A316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2F5B562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667F95A9" w14:textId="77777777" w:rsidTr="003B40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0D89E0D9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Nonanoic acid</w:t>
            </w:r>
          </w:p>
        </w:tc>
        <w:tc>
          <w:tcPr>
            <w:tcW w:w="254" w:type="pct"/>
            <w:shd w:val="clear" w:color="auto" w:fill="auto"/>
            <w:noWrap/>
          </w:tcPr>
          <w:p w14:paraId="7D8391B6" w14:textId="379069AE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_</w:t>
            </w:r>
          </w:p>
        </w:tc>
        <w:tc>
          <w:tcPr>
            <w:tcW w:w="212" w:type="pct"/>
            <w:shd w:val="clear" w:color="auto" w:fill="auto"/>
          </w:tcPr>
          <w:p w14:paraId="5A460D4F" w14:textId="591266A5" w:rsidR="00F551A5" w:rsidRPr="007D21A7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82</w:t>
            </w:r>
          </w:p>
        </w:tc>
        <w:tc>
          <w:tcPr>
            <w:tcW w:w="212" w:type="pct"/>
            <w:shd w:val="clear" w:color="auto" w:fill="auto"/>
          </w:tcPr>
          <w:p w14:paraId="32BDEBA3" w14:textId="70DC9B7D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8158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3B79EBC1" w14:textId="49E35EF0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F560FAC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3A41B0B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9AE3B8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6C2D9AC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C97B91C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855602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3A5218A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5885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104981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284B152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219136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377437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1654BAB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614D04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77867EF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DC1C7C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0E194B66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444042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7B6E4D8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797508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51A0830A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15CFF89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68A755DB" w14:textId="77777777" w:rsidTr="003B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479D5D12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 xml:space="preserve">Nonyl </w:t>
            </w:r>
            <w:proofErr w:type="spellStart"/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tetracosyl</w:t>
            </w:r>
            <w:proofErr w:type="spellEnd"/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 xml:space="preserve"> ether</w:t>
            </w:r>
          </w:p>
        </w:tc>
        <w:tc>
          <w:tcPr>
            <w:tcW w:w="254" w:type="pct"/>
            <w:shd w:val="clear" w:color="auto" w:fill="auto"/>
            <w:noWrap/>
          </w:tcPr>
          <w:p w14:paraId="7B084BDC" w14:textId="3A32FB59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L</w:t>
            </w:r>
          </w:p>
        </w:tc>
        <w:tc>
          <w:tcPr>
            <w:tcW w:w="212" w:type="pct"/>
            <w:shd w:val="clear" w:color="auto" w:fill="auto"/>
          </w:tcPr>
          <w:p w14:paraId="6AB58F13" w14:textId="31F89C63" w:rsidR="00F551A5" w:rsidRPr="007D21A7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83</w:t>
            </w:r>
          </w:p>
        </w:tc>
        <w:tc>
          <w:tcPr>
            <w:tcW w:w="212" w:type="pct"/>
            <w:shd w:val="clear" w:color="auto" w:fill="auto"/>
          </w:tcPr>
          <w:p w14:paraId="63C5CCFD" w14:textId="4C797620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87077463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8532C57" w14:textId="3B05ACDF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9D8AAFE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824C49E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5979C1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244B1AA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049864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FB03771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64BBCF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29E5F67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0BEA0F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C315C67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61827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CB291E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7619689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993B3B1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2615B4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2BF8762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75DAC169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643ADF4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419412F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01032E36" w14:textId="77777777" w:rsidTr="003B40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76959623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Octacosane</w:t>
            </w:r>
          </w:p>
        </w:tc>
        <w:tc>
          <w:tcPr>
            <w:tcW w:w="254" w:type="pct"/>
            <w:shd w:val="clear" w:color="auto" w:fill="auto"/>
            <w:noWrap/>
          </w:tcPr>
          <w:p w14:paraId="63ADA5EA" w14:textId="50E15594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I</w:t>
            </w:r>
          </w:p>
        </w:tc>
        <w:tc>
          <w:tcPr>
            <w:tcW w:w="212" w:type="pct"/>
            <w:shd w:val="clear" w:color="auto" w:fill="auto"/>
          </w:tcPr>
          <w:p w14:paraId="4DD2BD5C" w14:textId="299450A4" w:rsidR="00F551A5" w:rsidRPr="007D21A7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84</w:t>
            </w:r>
          </w:p>
        </w:tc>
        <w:tc>
          <w:tcPr>
            <w:tcW w:w="212" w:type="pct"/>
            <w:shd w:val="clear" w:color="auto" w:fill="auto"/>
          </w:tcPr>
          <w:p w14:paraId="18AEEC54" w14:textId="523EC9DB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12408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7C2DCC0" w14:textId="3655E7EB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99B63F4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95655F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02BD146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7C083248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17DFBC6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913067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930D27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106080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7F6EB94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428235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5C5BBB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856926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DC04CA8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5497A5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EE6FCA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E774A3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6166042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21B94706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5BE66D4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31FAE3D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498FDC59" w14:textId="77777777" w:rsidTr="003B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72107A32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Octadecane</w:t>
            </w:r>
          </w:p>
        </w:tc>
        <w:tc>
          <w:tcPr>
            <w:tcW w:w="254" w:type="pct"/>
            <w:shd w:val="clear" w:color="auto" w:fill="auto"/>
            <w:noWrap/>
          </w:tcPr>
          <w:p w14:paraId="7D2CD349" w14:textId="6F9CFD35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K</w:t>
            </w:r>
          </w:p>
        </w:tc>
        <w:tc>
          <w:tcPr>
            <w:tcW w:w="212" w:type="pct"/>
            <w:shd w:val="clear" w:color="auto" w:fill="auto"/>
          </w:tcPr>
          <w:p w14:paraId="1C2BEA0C" w14:textId="39E672C7" w:rsidR="00F551A5" w:rsidRPr="007D21A7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85</w:t>
            </w:r>
          </w:p>
        </w:tc>
        <w:tc>
          <w:tcPr>
            <w:tcW w:w="212" w:type="pct"/>
            <w:shd w:val="clear" w:color="auto" w:fill="auto"/>
          </w:tcPr>
          <w:p w14:paraId="4F66C073" w14:textId="28B7545B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11635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3BB29E51" w14:textId="09AD10B6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E705A9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74F886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12FB5F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2E63F469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BA41E69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22F79C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260E7F9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7AAFF2F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B09518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F88EF9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8990434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35D8939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958991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3665F6B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0B7C93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25AF15EE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48E901DC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2DF9355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4C7F453C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29DB78CD" w14:textId="77777777" w:rsidTr="003B40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2F051C19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-Methyl-octadecane</w:t>
            </w:r>
          </w:p>
        </w:tc>
        <w:tc>
          <w:tcPr>
            <w:tcW w:w="254" w:type="pct"/>
            <w:shd w:val="clear" w:color="auto" w:fill="auto"/>
            <w:noWrap/>
          </w:tcPr>
          <w:p w14:paraId="7213B5C8" w14:textId="74AAD06A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N</w:t>
            </w:r>
          </w:p>
        </w:tc>
        <w:tc>
          <w:tcPr>
            <w:tcW w:w="212" w:type="pct"/>
            <w:shd w:val="clear" w:color="auto" w:fill="auto"/>
          </w:tcPr>
          <w:p w14:paraId="38C0E6CF" w14:textId="58CE15E8" w:rsidR="00F551A5" w:rsidRPr="007D21A7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86</w:t>
            </w:r>
          </w:p>
        </w:tc>
        <w:tc>
          <w:tcPr>
            <w:tcW w:w="212" w:type="pct"/>
            <w:shd w:val="clear" w:color="auto" w:fill="auto"/>
          </w:tcPr>
          <w:p w14:paraId="6337968E" w14:textId="5BBE90AB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129689219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7931BD87" w14:textId="33F1EDAB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440D84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6B52B5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F4BF6B4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0443248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349B44C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531006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D968DAA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3C5AC9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17B040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7568564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767873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D48290A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45B5686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F13301D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E29B5C8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112F8D0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68430BE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3875585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6F2D8BFD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6189444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416063A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0BDE74F7" w14:textId="77777777" w:rsidTr="003B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63B60B5D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-Ethyl-5-(2-ethylbutyl)-octadecane</w:t>
            </w:r>
          </w:p>
        </w:tc>
        <w:tc>
          <w:tcPr>
            <w:tcW w:w="254" w:type="pct"/>
            <w:shd w:val="clear" w:color="auto" w:fill="auto"/>
            <w:noWrap/>
          </w:tcPr>
          <w:p w14:paraId="59DEE625" w14:textId="580A5D94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I</w:t>
            </w:r>
          </w:p>
        </w:tc>
        <w:tc>
          <w:tcPr>
            <w:tcW w:w="212" w:type="pct"/>
            <w:shd w:val="clear" w:color="auto" w:fill="auto"/>
          </w:tcPr>
          <w:p w14:paraId="0EBCFCEE" w14:textId="752B4869" w:rsidR="00F551A5" w:rsidRPr="007D21A7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87</w:t>
            </w:r>
          </w:p>
        </w:tc>
        <w:tc>
          <w:tcPr>
            <w:tcW w:w="212" w:type="pct"/>
            <w:shd w:val="clear" w:color="auto" w:fill="auto"/>
          </w:tcPr>
          <w:p w14:paraId="64B468C6" w14:textId="5B63623F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292285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573000D7" w14:textId="6697B2D4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79D2B6B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397969E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979F0B5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6142A45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EA65CBB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687273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F40263B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980812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B079D66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3E2DFE3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57D50C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38FC35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D46E36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38E189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D51571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4486836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776B671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6E5F06C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4E938191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68C56449" w14:textId="77777777" w:rsidTr="003B40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7039E0AC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Octanoic acid</w:t>
            </w:r>
          </w:p>
        </w:tc>
        <w:tc>
          <w:tcPr>
            <w:tcW w:w="254" w:type="pct"/>
            <w:shd w:val="clear" w:color="auto" w:fill="auto"/>
            <w:noWrap/>
          </w:tcPr>
          <w:p w14:paraId="776D287B" w14:textId="20B4E656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N</w:t>
            </w:r>
          </w:p>
        </w:tc>
        <w:tc>
          <w:tcPr>
            <w:tcW w:w="212" w:type="pct"/>
            <w:shd w:val="clear" w:color="auto" w:fill="auto"/>
          </w:tcPr>
          <w:p w14:paraId="489F0F99" w14:textId="1885C9E6" w:rsidR="00F551A5" w:rsidRPr="007D21A7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88</w:t>
            </w:r>
          </w:p>
        </w:tc>
        <w:tc>
          <w:tcPr>
            <w:tcW w:w="212" w:type="pct"/>
            <w:shd w:val="clear" w:color="auto" w:fill="auto"/>
          </w:tcPr>
          <w:p w14:paraId="24BCA53F" w14:textId="033FFB79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379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31B6FC95" w14:textId="78245422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404AA6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2094BAA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9A89F56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64F57344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753ED6B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9C7E30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45E9156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6AFA76B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5AA437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FEA3FF6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8A48826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B07F418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B2C11D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34B525C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7674588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2476C70B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7BBEA79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2947716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5C31423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45340F78" w14:textId="77777777" w:rsidTr="003B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77A5227A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Oleic Acid</w:t>
            </w:r>
          </w:p>
        </w:tc>
        <w:tc>
          <w:tcPr>
            <w:tcW w:w="254" w:type="pct"/>
            <w:shd w:val="clear" w:color="auto" w:fill="auto"/>
            <w:noWrap/>
          </w:tcPr>
          <w:p w14:paraId="152899FC" w14:textId="56F5367A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F</w:t>
            </w:r>
          </w:p>
        </w:tc>
        <w:tc>
          <w:tcPr>
            <w:tcW w:w="212" w:type="pct"/>
            <w:shd w:val="clear" w:color="auto" w:fill="auto"/>
          </w:tcPr>
          <w:p w14:paraId="69C1B3BC" w14:textId="5F9F49CE" w:rsidR="00F551A5" w:rsidRPr="007D21A7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89</w:t>
            </w:r>
          </w:p>
        </w:tc>
        <w:tc>
          <w:tcPr>
            <w:tcW w:w="212" w:type="pct"/>
            <w:shd w:val="clear" w:color="auto" w:fill="auto"/>
          </w:tcPr>
          <w:p w14:paraId="795D298D" w14:textId="192634BB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445639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51A80F2B" w14:textId="741C3654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75ACE6C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368262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1ADCAFE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2106416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351503B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17FDF19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.37E+0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19E78B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7897B3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047CC9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7D7F67E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BC226F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25CC88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C86199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7F8FBBCC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824761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39D27F35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5B66F8F5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1869ADA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29372FDE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2B8141AD" w14:textId="77777777" w:rsidTr="003B40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794254CB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Oxalic acid</w:t>
            </w:r>
          </w:p>
        </w:tc>
        <w:tc>
          <w:tcPr>
            <w:tcW w:w="254" w:type="pct"/>
            <w:shd w:val="clear" w:color="auto" w:fill="auto"/>
            <w:noWrap/>
          </w:tcPr>
          <w:p w14:paraId="00BBE6A9" w14:textId="1837B9DE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J</w:t>
            </w:r>
          </w:p>
        </w:tc>
        <w:tc>
          <w:tcPr>
            <w:tcW w:w="212" w:type="pct"/>
            <w:shd w:val="clear" w:color="auto" w:fill="auto"/>
          </w:tcPr>
          <w:p w14:paraId="2C5DECBC" w14:textId="7CDF4816" w:rsidR="00F551A5" w:rsidRPr="007D21A7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90</w:t>
            </w:r>
          </w:p>
        </w:tc>
        <w:tc>
          <w:tcPr>
            <w:tcW w:w="212" w:type="pct"/>
            <w:shd w:val="clear" w:color="auto" w:fill="auto"/>
          </w:tcPr>
          <w:p w14:paraId="2E40E774" w14:textId="4719304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971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38C9F10" w14:textId="060FFBF0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4BEEF1A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BE75F8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649C3B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36E74536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15705C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2848E7C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2198006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25B0EE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A5878C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593941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F1F6774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3919549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2D0A73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9AB5C7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E0734A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57A871C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089E24BA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987536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35F3A81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178418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5F848738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7A445BC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5AD1D26E" w14:textId="77777777" w:rsidTr="003B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18C14AD0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Palmitic Acid</w:t>
            </w:r>
          </w:p>
        </w:tc>
        <w:tc>
          <w:tcPr>
            <w:tcW w:w="254" w:type="pct"/>
            <w:shd w:val="clear" w:color="auto" w:fill="auto"/>
            <w:noWrap/>
          </w:tcPr>
          <w:p w14:paraId="4A5FD38C" w14:textId="2CE2416E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GM</w:t>
            </w:r>
          </w:p>
        </w:tc>
        <w:tc>
          <w:tcPr>
            <w:tcW w:w="212" w:type="pct"/>
            <w:shd w:val="clear" w:color="auto" w:fill="auto"/>
          </w:tcPr>
          <w:p w14:paraId="4E95C461" w14:textId="1CDD758C" w:rsidR="00F551A5" w:rsidRPr="007D21A7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91</w:t>
            </w:r>
          </w:p>
        </w:tc>
        <w:tc>
          <w:tcPr>
            <w:tcW w:w="212" w:type="pct"/>
            <w:shd w:val="clear" w:color="auto" w:fill="auto"/>
          </w:tcPr>
          <w:p w14:paraId="01E4113D" w14:textId="2A4FB314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985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59436E5C" w14:textId="0AFC08A3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8823906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AEDAAB9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.36E+0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ABB32E1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.86E+0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A9BBA01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.04E+08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233B912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6.38E+0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F3C686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.16E+0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B7CF13C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65916642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33F53C7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.09E+08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3F7DCFFC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.11E+0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8A0D67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.13E+0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D500D2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6.3E+0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315C2B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.39E+08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24DD05F6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E+0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E3A697C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.54E+08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31ED9FF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.2E+08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041E085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.16E+08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0F31D981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.06E+08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0671E7A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2266514</w:t>
            </w:r>
          </w:p>
        </w:tc>
      </w:tr>
      <w:tr w:rsidR="007D21A7" w:rsidRPr="003B4011" w14:paraId="67171ADA" w14:textId="77777777" w:rsidTr="003B40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3E82A618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Pentadecanoic acid</w:t>
            </w:r>
          </w:p>
        </w:tc>
        <w:tc>
          <w:tcPr>
            <w:tcW w:w="254" w:type="pct"/>
            <w:shd w:val="clear" w:color="auto" w:fill="auto"/>
            <w:noWrap/>
          </w:tcPr>
          <w:p w14:paraId="352AC248" w14:textId="7EF4F33F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E</w:t>
            </w:r>
          </w:p>
        </w:tc>
        <w:tc>
          <w:tcPr>
            <w:tcW w:w="212" w:type="pct"/>
            <w:shd w:val="clear" w:color="auto" w:fill="auto"/>
          </w:tcPr>
          <w:p w14:paraId="09556588" w14:textId="76F33194" w:rsidR="00F551A5" w:rsidRPr="007D21A7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92</w:t>
            </w:r>
          </w:p>
        </w:tc>
        <w:tc>
          <w:tcPr>
            <w:tcW w:w="212" w:type="pct"/>
            <w:shd w:val="clear" w:color="auto" w:fill="auto"/>
          </w:tcPr>
          <w:p w14:paraId="38B43463" w14:textId="629BAD54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13849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46C1CA6" w14:textId="2575F13B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293D3A4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7129733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C2AEB0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874394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58865F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528385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2CBB575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A11A1E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17E09B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B46AA2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0FABF16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E818C4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AEF5F1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C20441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CE0B92A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42C4A7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52307DC8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29564C5B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6EBC0BB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3F1A17FD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7E610E34" w14:textId="77777777" w:rsidTr="003B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7C6E0425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lastRenderedPageBreak/>
              <w:t>Petroselinic acid</w:t>
            </w:r>
          </w:p>
        </w:tc>
        <w:tc>
          <w:tcPr>
            <w:tcW w:w="254" w:type="pct"/>
            <w:shd w:val="clear" w:color="auto" w:fill="auto"/>
            <w:noWrap/>
          </w:tcPr>
          <w:p w14:paraId="23A1EF50" w14:textId="1624B35F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N</w:t>
            </w:r>
          </w:p>
        </w:tc>
        <w:tc>
          <w:tcPr>
            <w:tcW w:w="212" w:type="pct"/>
            <w:shd w:val="clear" w:color="auto" w:fill="auto"/>
          </w:tcPr>
          <w:p w14:paraId="1A43DB37" w14:textId="6AC20408" w:rsidR="00F551A5" w:rsidRPr="007D21A7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93</w:t>
            </w:r>
          </w:p>
        </w:tc>
        <w:tc>
          <w:tcPr>
            <w:tcW w:w="212" w:type="pct"/>
            <w:shd w:val="clear" w:color="auto" w:fill="auto"/>
          </w:tcPr>
          <w:p w14:paraId="68B0FE90" w14:textId="2C24C91B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5281125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6668AE2" w14:textId="744A7D2C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6EACA21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8593F8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2E6513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58C78A65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A151A7C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6A5F711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8040FEE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EE4059C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CB81E1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E67523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CC8E29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1AA7F7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4E80D29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554DA215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8926986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1E4FD557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5718981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77B82D5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6FB142E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38D8D655" w14:textId="77777777" w:rsidTr="003B40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6C6AE330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Phosphoric acid</w:t>
            </w:r>
          </w:p>
        </w:tc>
        <w:tc>
          <w:tcPr>
            <w:tcW w:w="254" w:type="pct"/>
            <w:shd w:val="clear" w:color="auto" w:fill="auto"/>
            <w:noWrap/>
          </w:tcPr>
          <w:p w14:paraId="5B9AA3D8" w14:textId="1902042D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O</w:t>
            </w:r>
          </w:p>
        </w:tc>
        <w:tc>
          <w:tcPr>
            <w:tcW w:w="212" w:type="pct"/>
            <w:shd w:val="clear" w:color="auto" w:fill="auto"/>
          </w:tcPr>
          <w:p w14:paraId="2C9521BC" w14:textId="30219E1E" w:rsidR="00F551A5" w:rsidRPr="007D21A7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94</w:t>
            </w:r>
          </w:p>
        </w:tc>
        <w:tc>
          <w:tcPr>
            <w:tcW w:w="212" w:type="pct"/>
            <w:shd w:val="clear" w:color="auto" w:fill="auto"/>
          </w:tcPr>
          <w:p w14:paraId="75DE7163" w14:textId="383D8E9E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1004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568C759A" w14:textId="6922C4A2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588708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E5103B8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508712D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6FEAA23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75CF94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3880527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4D4241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2562552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9792D2B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5817359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78C6A7E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5461596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8244E96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8733996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3E7D27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F830B4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31559FE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CE34DD6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772DCF1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2903262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336DFEEB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2124418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1DD9505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8069266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34EB103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.23E+08</w:t>
            </w:r>
          </w:p>
        </w:tc>
      </w:tr>
      <w:tr w:rsidR="007D21A7" w:rsidRPr="003B4011" w14:paraId="2DDF8F03" w14:textId="77777777" w:rsidTr="003B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71A34CFF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Stearic acid</w:t>
            </w:r>
          </w:p>
        </w:tc>
        <w:tc>
          <w:tcPr>
            <w:tcW w:w="254" w:type="pct"/>
            <w:shd w:val="clear" w:color="auto" w:fill="auto"/>
            <w:noWrap/>
          </w:tcPr>
          <w:p w14:paraId="20CDD5D7" w14:textId="7D6702D1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GM</w:t>
            </w:r>
          </w:p>
        </w:tc>
        <w:tc>
          <w:tcPr>
            <w:tcW w:w="212" w:type="pct"/>
            <w:shd w:val="clear" w:color="auto" w:fill="auto"/>
          </w:tcPr>
          <w:p w14:paraId="47825C35" w14:textId="14BBBE5E" w:rsidR="00F551A5" w:rsidRPr="007D21A7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95</w:t>
            </w:r>
          </w:p>
        </w:tc>
        <w:tc>
          <w:tcPr>
            <w:tcW w:w="212" w:type="pct"/>
            <w:shd w:val="clear" w:color="auto" w:fill="auto"/>
          </w:tcPr>
          <w:p w14:paraId="2653250C" w14:textId="703BF712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5281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3914EAF" w14:textId="71B0CA70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73668242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8843E2E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.52E+0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45243CE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.53E+0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2FFE83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.61E+08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E7B55A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.42E+0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C92985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.12E+0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EEA972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73441954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8B45A8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.19E+08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2A02A85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.09E+0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300F8A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.04E+0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74F2F5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.06E+0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3D7602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.02E+08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890088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.71E+0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8A375B7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.56E+08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51E7A51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.1E+08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3EB4C19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.17E+08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37728E39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95794144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40C7038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.41E+08</w:t>
            </w:r>
          </w:p>
        </w:tc>
      </w:tr>
      <w:tr w:rsidR="007D21A7" w:rsidRPr="003B4011" w14:paraId="5E3C25FC" w14:textId="77777777" w:rsidTr="003B40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747E43AC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proofErr w:type="spellStart"/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Sulfurous</w:t>
            </w:r>
            <w:proofErr w:type="spellEnd"/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 xml:space="preserve"> acid, 2-propyl tetradecyl ester</w:t>
            </w:r>
          </w:p>
        </w:tc>
        <w:tc>
          <w:tcPr>
            <w:tcW w:w="254" w:type="pct"/>
            <w:shd w:val="clear" w:color="auto" w:fill="auto"/>
            <w:noWrap/>
          </w:tcPr>
          <w:p w14:paraId="2AF718AB" w14:textId="73E40F46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K</w:t>
            </w:r>
          </w:p>
        </w:tc>
        <w:tc>
          <w:tcPr>
            <w:tcW w:w="212" w:type="pct"/>
            <w:shd w:val="clear" w:color="auto" w:fill="auto"/>
          </w:tcPr>
          <w:p w14:paraId="10AA1283" w14:textId="0182CAFC" w:rsidR="00F551A5" w:rsidRPr="007D21A7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96</w:t>
            </w:r>
          </w:p>
        </w:tc>
        <w:tc>
          <w:tcPr>
            <w:tcW w:w="212" w:type="pct"/>
            <w:shd w:val="clear" w:color="auto" w:fill="auto"/>
          </w:tcPr>
          <w:p w14:paraId="2E762A4A" w14:textId="6F184208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6420356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647A2346" w14:textId="5EC108A9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CA8156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749527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2ECFDA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8CC2E3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C15A42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5478AD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04091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4A7358D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449671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3DBE1FF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1DD13FB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954687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6376BE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67324C6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0427994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FA94DE8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798679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6D1E6BE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431DBC8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66D76C6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71658214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2A2943BE" w14:textId="77777777" w:rsidTr="003B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448A23F7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proofErr w:type="spellStart"/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Sulfurous</w:t>
            </w:r>
            <w:proofErr w:type="spellEnd"/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 xml:space="preserve"> acid, 2-propyl tridecyl ester</w:t>
            </w:r>
          </w:p>
        </w:tc>
        <w:tc>
          <w:tcPr>
            <w:tcW w:w="254" w:type="pct"/>
            <w:shd w:val="clear" w:color="auto" w:fill="auto"/>
            <w:noWrap/>
          </w:tcPr>
          <w:p w14:paraId="02929865" w14:textId="0F2ADA4F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N</w:t>
            </w:r>
          </w:p>
        </w:tc>
        <w:tc>
          <w:tcPr>
            <w:tcW w:w="212" w:type="pct"/>
            <w:shd w:val="clear" w:color="auto" w:fill="auto"/>
          </w:tcPr>
          <w:p w14:paraId="56FECCAC" w14:textId="11B1C6D1" w:rsidR="00F551A5" w:rsidRPr="007D21A7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97</w:t>
            </w:r>
          </w:p>
        </w:tc>
        <w:tc>
          <w:tcPr>
            <w:tcW w:w="212" w:type="pct"/>
            <w:shd w:val="clear" w:color="auto" w:fill="auto"/>
          </w:tcPr>
          <w:p w14:paraId="0D46C043" w14:textId="6794EAC1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6420355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CED101D" w14:textId="06412C22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D9015E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BA643CB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483B80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C3708D5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65AA0A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DD124BE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B7B6836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859BBA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57FEB6C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7778991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FE558E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2C90EFA9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F46FA6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7100998E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85305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3F0FC48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336215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5AF2AD0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5623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2AE4E4C6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9026092</w:t>
            </w:r>
          </w:p>
        </w:tc>
      </w:tr>
      <w:tr w:rsidR="007D21A7" w:rsidRPr="003B4011" w14:paraId="4EA75D5C" w14:textId="77777777" w:rsidTr="003B40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0C189243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proofErr w:type="spellStart"/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Sulfurous</w:t>
            </w:r>
            <w:proofErr w:type="spellEnd"/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 xml:space="preserve"> acid, octadecyl 2-propyl ester</w:t>
            </w:r>
          </w:p>
        </w:tc>
        <w:tc>
          <w:tcPr>
            <w:tcW w:w="254" w:type="pct"/>
            <w:shd w:val="clear" w:color="auto" w:fill="auto"/>
            <w:noWrap/>
          </w:tcPr>
          <w:p w14:paraId="25AFDDB2" w14:textId="7A05AF22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F</w:t>
            </w:r>
          </w:p>
        </w:tc>
        <w:tc>
          <w:tcPr>
            <w:tcW w:w="212" w:type="pct"/>
            <w:shd w:val="clear" w:color="auto" w:fill="auto"/>
          </w:tcPr>
          <w:p w14:paraId="53DEBE90" w14:textId="6C250C47" w:rsidR="00F551A5" w:rsidRPr="007D21A7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98</w:t>
            </w:r>
          </w:p>
        </w:tc>
        <w:tc>
          <w:tcPr>
            <w:tcW w:w="212" w:type="pct"/>
            <w:shd w:val="clear" w:color="auto" w:fill="auto"/>
          </w:tcPr>
          <w:p w14:paraId="3D532F5F" w14:textId="07FEC52B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6420358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66D8C8D5" w14:textId="6E4A8EBF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840967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59D850C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705E5E4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8512F1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D87BE2C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5832294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B9788C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F664E1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2CEE3D6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5607388C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E11285A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345FF3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F5C472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2221A3A4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F8F9E9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43C338A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3360606A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27855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135F99E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193546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559EF845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12971DC4" w14:textId="77777777" w:rsidTr="003B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05B57AA7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-Iodo-tetracosane</w:t>
            </w:r>
          </w:p>
        </w:tc>
        <w:tc>
          <w:tcPr>
            <w:tcW w:w="254" w:type="pct"/>
            <w:shd w:val="clear" w:color="auto" w:fill="auto"/>
            <w:noWrap/>
          </w:tcPr>
          <w:p w14:paraId="1E2EFF2F" w14:textId="471CB286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_</w:t>
            </w:r>
          </w:p>
        </w:tc>
        <w:tc>
          <w:tcPr>
            <w:tcW w:w="212" w:type="pct"/>
            <w:shd w:val="clear" w:color="auto" w:fill="auto"/>
          </w:tcPr>
          <w:p w14:paraId="22DDB926" w14:textId="6454E8A7" w:rsidR="00F551A5" w:rsidRPr="007D21A7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99</w:t>
            </w:r>
          </w:p>
        </w:tc>
        <w:tc>
          <w:tcPr>
            <w:tcW w:w="212" w:type="pct"/>
            <w:shd w:val="clear" w:color="auto" w:fill="auto"/>
          </w:tcPr>
          <w:p w14:paraId="188EC683" w14:textId="23418024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11282694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C006F7D" w14:textId="3B4D1E43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7C1D7D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2822D3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70E911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4E0287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67C6D2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E73BBB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8F654BE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519157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7D1DEC5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098666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001A8D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AB72016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E56DFFC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25DB8EC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3014607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12E85D4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7750160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566A208C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406F8D9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0BFBD7C9" w14:textId="77777777" w:rsidTr="003B40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4A5DA81E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,6,10-Trimethyl-tetradecane</w:t>
            </w:r>
          </w:p>
        </w:tc>
        <w:tc>
          <w:tcPr>
            <w:tcW w:w="254" w:type="pct"/>
            <w:shd w:val="clear" w:color="auto" w:fill="auto"/>
            <w:noWrap/>
          </w:tcPr>
          <w:p w14:paraId="06075E6B" w14:textId="32F98C3B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_</w:t>
            </w:r>
          </w:p>
        </w:tc>
        <w:tc>
          <w:tcPr>
            <w:tcW w:w="212" w:type="pct"/>
            <w:shd w:val="clear" w:color="auto" w:fill="auto"/>
          </w:tcPr>
          <w:p w14:paraId="490A18CE" w14:textId="286E43A2" w:rsidR="00F551A5" w:rsidRPr="007D21A7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00</w:t>
            </w:r>
          </w:p>
        </w:tc>
        <w:tc>
          <w:tcPr>
            <w:tcW w:w="212" w:type="pct"/>
            <w:shd w:val="clear" w:color="auto" w:fill="auto"/>
          </w:tcPr>
          <w:p w14:paraId="2C0CFC5A" w14:textId="2F14B901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85785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63BDE857" w14:textId="38623EB8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78737A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96F110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4EC3F8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564F35E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7D2C5EA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BFF7F4C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3C33F8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746A0638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27D982B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7436CFB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0B8BE5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A6ACB5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E07001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6D9AC4CC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22984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657CB58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653677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7C4CD9C6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2B4B8A0D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28889E1C" w14:textId="77777777" w:rsidTr="003B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5792034C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proofErr w:type="spellStart"/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Tetrapentacontane</w:t>
            </w:r>
            <w:proofErr w:type="spellEnd"/>
          </w:p>
        </w:tc>
        <w:tc>
          <w:tcPr>
            <w:tcW w:w="254" w:type="pct"/>
            <w:shd w:val="clear" w:color="auto" w:fill="auto"/>
            <w:noWrap/>
          </w:tcPr>
          <w:p w14:paraId="17956D2D" w14:textId="2A858D33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_</w:t>
            </w:r>
          </w:p>
        </w:tc>
        <w:tc>
          <w:tcPr>
            <w:tcW w:w="212" w:type="pct"/>
            <w:shd w:val="clear" w:color="auto" w:fill="auto"/>
          </w:tcPr>
          <w:p w14:paraId="2BACF224" w14:textId="29256616" w:rsidR="00F551A5" w:rsidRPr="007D21A7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01</w:t>
            </w:r>
          </w:p>
        </w:tc>
        <w:tc>
          <w:tcPr>
            <w:tcW w:w="212" w:type="pct"/>
            <w:shd w:val="clear" w:color="auto" w:fill="auto"/>
          </w:tcPr>
          <w:p w14:paraId="0836A72D" w14:textId="23666E94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521846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5A8A26C5" w14:textId="0939C491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0FE4217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53A1CC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201174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16E255C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942326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99BE219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8484801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C3DA69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42CFEB7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D34A91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5847C5CC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47C1945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7E25711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.16E+0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132E957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7495607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92E70F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4625233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5B19791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29106C1B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7610228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6408BD7D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3E5A47FE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33AC636E" w14:textId="77777777" w:rsidTr="003B40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1C2672EA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,54-Dibromotetrapentacontane</w:t>
            </w:r>
          </w:p>
        </w:tc>
        <w:tc>
          <w:tcPr>
            <w:tcW w:w="254" w:type="pct"/>
            <w:shd w:val="clear" w:color="auto" w:fill="auto"/>
            <w:noWrap/>
          </w:tcPr>
          <w:p w14:paraId="0A132D37" w14:textId="6086A83B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E</w:t>
            </w:r>
          </w:p>
        </w:tc>
        <w:tc>
          <w:tcPr>
            <w:tcW w:w="212" w:type="pct"/>
            <w:shd w:val="clear" w:color="auto" w:fill="auto"/>
          </w:tcPr>
          <w:p w14:paraId="2D72D14E" w14:textId="1ACA115E" w:rsidR="00F551A5" w:rsidRPr="007D21A7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02</w:t>
            </w:r>
          </w:p>
        </w:tc>
        <w:tc>
          <w:tcPr>
            <w:tcW w:w="212" w:type="pct"/>
            <w:shd w:val="clear" w:color="auto" w:fill="auto"/>
          </w:tcPr>
          <w:p w14:paraId="38F75F2C" w14:textId="24D228C5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545963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CBA3EEB" w14:textId="33B81B2D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00C9018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D00B093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8868529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E82D8A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848458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0CBE9C8C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7884F79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135D99AB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8DCFE41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2112C1E2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7A4AC6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376D930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176E43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791F2E9B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C4BFBE7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4A0B8FAE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3893D9FB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1B1E4ED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74C48EEF" w14:textId="77777777" w:rsidR="00F551A5" w:rsidRPr="003B4011" w:rsidRDefault="00F551A5" w:rsidP="00F551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</w:tr>
      <w:tr w:rsidR="007D21A7" w:rsidRPr="003B4011" w14:paraId="653A7082" w14:textId="77777777" w:rsidTr="003B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" w:type="pct"/>
            <w:shd w:val="clear" w:color="auto" w:fill="auto"/>
            <w:noWrap/>
            <w:hideMark/>
          </w:tcPr>
          <w:p w14:paraId="776F4F7F" w14:textId="77777777" w:rsidR="00F551A5" w:rsidRPr="003B4011" w:rsidRDefault="00F551A5" w:rsidP="00F551A5">
            <w:pPr>
              <w:jc w:val="both"/>
              <w:rPr>
                <w:rFonts w:asciiTheme="majorBidi" w:hAnsiTheme="majorBidi" w:cstheme="majorBidi"/>
                <w:b w:val="0"/>
                <w:bCs w:val="0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Urea</w:t>
            </w:r>
          </w:p>
        </w:tc>
        <w:tc>
          <w:tcPr>
            <w:tcW w:w="254" w:type="pct"/>
            <w:shd w:val="clear" w:color="auto" w:fill="auto"/>
            <w:noWrap/>
          </w:tcPr>
          <w:p w14:paraId="0449A17E" w14:textId="28F0BCF2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N</w:t>
            </w:r>
          </w:p>
        </w:tc>
        <w:tc>
          <w:tcPr>
            <w:tcW w:w="212" w:type="pct"/>
            <w:shd w:val="clear" w:color="auto" w:fill="auto"/>
          </w:tcPr>
          <w:p w14:paraId="7557FFC8" w14:textId="5508FF8A" w:rsidR="00F551A5" w:rsidRPr="007D21A7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7D21A7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03</w:t>
            </w:r>
          </w:p>
        </w:tc>
        <w:tc>
          <w:tcPr>
            <w:tcW w:w="212" w:type="pct"/>
            <w:shd w:val="clear" w:color="auto" w:fill="auto"/>
          </w:tcPr>
          <w:p w14:paraId="0CA4BF44" w14:textId="28D4589B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sz w:val="12"/>
                <w:szCs w:val="12"/>
              </w:rPr>
              <w:t>1176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17C5170C" w14:textId="050ADBF3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7F11EAA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6D639A2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629011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11CA3E8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789635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62C8AC82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824426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78EDE07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212981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EE89479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234312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4B94CF4E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331378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26E1CC03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839928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3F5C5F6A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892993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55C5348E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700531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097E1DA1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608006</w:t>
            </w:r>
          </w:p>
        </w:tc>
        <w:tc>
          <w:tcPr>
            <w:tcW w:w="211" w:type="pct"/>
            <w:shd w:val="clear" w:color="auto" w:fill="auto"/>
            <w:noWrap/>
            <w:hideMark/>
          </w:tcPr>
          <w:p w14:paraId="46436E7F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0</w:t>
            </w:r>
          </w:p>
        </w:tc>
        <w:tc>
          <w:tcPr>
            <w:tcW w:w="212" w:type="pct"/>
            <w:shd w:val="clear" w:color="auto" w:fill="auto"/>
            <w:noWrap/>
            <w:hideMark/>
          </w:tcPr>
          <w:p w14:paraId="23F2E324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5453249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3800B039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497122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0D7553E0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19342944</w:t>
            </w:r>
          </w:p>
        </w:tc>
        <w:tc>
          <w:tcPr>
            <w:tcW w:w="254" w:type="pct"/>
            <w:shd w:val="clear" w:color="auto" w:fill="auto"/>
            <w:noWrap/>
            <w:hideMark/>
          </w:tcPr>
          <w:p w14:paraId="691F71B1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3055712</w:t>
            </w:r>
          </w:p>
        </w:tc>
        <w:tc>
          <w:tcPr>
            <w:tcW w:w="334" w:type="pct"/>
            <w:shd w:val="clear" w:color="auto" w:fill="auto"/>
            <w:noWrap/>
            <w:hideMark/>
          </w:tcPr>
          <w:p w14:paraId="765991C7" w14:textId="77777777" w:rsidR="00F551A5" w:rsidRPr="003B4011" w:rsidRDefault="00F551A5" w:rsidP="00F551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</w:pPr>
            <w:r w:rsidRPr="003B4011">
              <w:rPr>
                <w:rFonts w:asciiTheme="majorBidi" w:hAnsiTheme="majorBidi" w:cstheme="majorBidi"/>
                <w:color w:val="000000" w:themeColor="text1"/>
                <w:sz w:val="12"/>
                <w:szCs w:val="12"/>
              </w:rPr>
              <w:t>4339500</w:t>
            </w:r>
          </w:p>
        </w:tc>
      </w:tr>
    </w:tbl>
    <w:p w14:paraId="7EF49429" w14:textId="77777777" w:rsidR="00EA2FE1" w:rsidRDefault="00EA2FE1" w:rsidP="00C40522">
      <w:pPr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14:paraId="72E9402C" w14:textId="77777777" w:rsidR="00EA2FE1" w:rsidRDefault="00EA2FE1" w:rsidP="00C40522">
      <w:pPr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14:paraId="05C9AAE9" w14:textId="77777777" w:rsidR="00EA2FE1" w:rsidRDefault="00EA2FE1" w:rsidP="00C40522">
      <w:pPr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14:paraId="52AFBFA7" w14:textId="77777777" w:rsidR="00EA2FE1" w:rsidRDefault="00EA2FE1" w:rsidP="00C40522">
      <w:pPr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14:paraId="47E2B8B4" w14:textId="77777777" w:rsidR="00EA2FE1" w:rsidRDefault="00EA2FE1" w:rsidP="00C40522">
      <w:pPr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14:paraId="7D5AC0DC" w14:textId="0310A051" w:rsidR="00EA2FE1" w:rsidRDefault="00EA2FE1" w:rsidP="00C40522">
      <w:pPr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14:paraId="2FE2FCF9" w14:textId="320FA31E" w:rsidR="00FC08D4" w:rsidRDefault="00FC08D4" w:rsidP="00C40522">
      <w:pPr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14:paraId="7E4B8915" w14:textId="26BF9675" w:rsidR="00147822" w:rsidRDefault="00B41E42" w:rsidP="00C40522">
      <w:pPr>
        <w:spacing w:after="0"/>
        <w:rPr>
          <w:rFonts w:asciiTheme="majorBidi" w:hAnsiTheme="majorBidi" w:cstheme="majorBidi"/>
          <w:color w:val="000000" w:themeColor="text1"/>
        </w:rPr>
      </w:pPr>
      <w:r w:rsidRPr="0029455F">
        <w:rPr>
          <w:rFonts w:asciiTheme="majorBidi" w:hAnsiTheme="majorBidi" w:cstheme="majorBidi"/>
          <w:b/>
          <w:bCs/>
          <w:color w:val="000000" w:themeColor="text1"/>
        </w:rPr>
        <w:lastRenderedPageBreak/>
        <w:t xml:space="preserve">Table </w:t>
      </w:r>
      <w:r w:rsidR="0091480C" w:rsidRPr="0029455F">
        <w:rPr>
          <w:rFonts w:asciiTheme="majorBidi" w:hAnsiTheme="majorBidi" w:cstheme="majorBidi"/>
          <w:b/>
          <w:bCs/>
          <w:color w:val="000000" w:themeColor="text1"/>
        </w:rPr>
        <w:t>S</w:t>
      </w:r>
      <w:r w:rsidR="0091480C">
        <w:rPr>
          <w:rFonts w:asciiTheme="majorBidi" w:hAnsiTheme="majorBidi" w:cstheme="majorBidi"/>
          <w:b/>
          <w:bCs/>
          <w:color w:val="000000" w:themeColor="text1"/>
        </w:rPr>
        <w:t>5</w:t>
      </w:r>
      <w:r w:rsidR="0099308F">
        <w:rPr>
          <w:rFonts w:asciiTheme="majorBidi" w:hAnsiTheme="majorBidi" w:cstheme="majorBidi"/>
          <w:b/>
          <w:bCs/>
          <w:color w:val="000000" w:themeColor="text1"/>
        </w:rPr>
        <w:t xml:space="preserve"> </w:t>
      </w:r>
      <w:r w:rsidR="0099308F" w:rsidRPr="00F00FF4">
        <w:rPr>
          <w:rFonts w:eastAsia="Calibri" w:cs="Times New Roman"/>
          <w:b/>
          <w:bCs/>
          <w:szCs w:val="24"/>
        </w:rPr>
        <w:t>|</w:t>
      </w:r>
      <w:r w:rsidR="0099308F" w:rsidRPr="00161E34">
        <w:rPr>
          <w:rFonts w:eastAsia="Calibri" w:cs="Times New Roman"/>
          <w:lang w:val="en-GB"/>
        </w:rPr>
        <w:t xml:space="preserve"> </w:t>
      </w:r>
      <w:r w:rsidR="00FA3492">
        <w:rPr>
          <w:rFonts w:asciiTheme="majorBidi" w:hAnsiTheme="majorBidi" w:cstheme="majorBidi"/>
          <w:color w:val="000000" w:themeColor="text1"/>
        </w:rPr>
        <w:t xml:space="preserve">Weighted average of </w:t>
      </w:r>
      <w:r w:rsidR="00FA3492" w:rsidRPr="0029455F">
        <w:rPr>
          <w:rFonts w:asciiTheme="majorBidi" w:hAnsiTheme="majorBidi" w:cstheme="majorBidi"/>
          <w:color w:val="000000" w:themeColor="text1"/>
        </w:rPr>
        <w:t>metabolites</w:t>
      </w:r>
      <w:r w:rsidR="00FA3492">
        <w:rPr>
          <w:rFonts w:asciiTheme="majorBidi" w:hAnsiTheme="majorBidi" w:cstheme="majorBidi"/>
          <w:color w:val="000000" w:themeColor="text1"/>
        </w:rPr>
        <w:t>’</w:t>
      </w:r>
      <w:r w:rsidR="00FA3492" w:rsidRPr="0029455F">
        <w:rPr>
          <w:rFonts w:asciiTheme="majorBidi" w:hAnsiTheme="majorBidi" w:cstheme="majorBidi"/>
          <w:color w:val="000000" w:themeColor="text1"/>
        </w:rPr>
        <w:t xml:space="preserve"> </w:t>
      </w:r>
      <w:r w:rsidR="00FA3492">
        <w:rPr>
          <w:rFonts w:asciiTheme="majorBidi" w:hAnsiTheme="majorBidi" w:cstheme="majorBidi"/>
          <w:color w:val="000000" w:themeColor="text1"/>
        </w:rPr>
        <w:t xml:space="preserve">area under the </w:t>
      </w:r>
      <w:r w:rsidR="0047729C">
        <w:rPr>
          <w:rFonts w:asciiTheme="majorBidi" w:hAnsiTheme="majorBidi" w:cstheme="majorBidi"/>
          <w:color w:val="000000" w:themeColor="text1"/>
        </w:rPr>
        <w:t>curve represented</w:t>
      </w:r>
      <w:r w:rsidR="00FA3492">
        <w:rPr>
          <w:rFonts w:asciiTheme="majorBidi" w:hAnsiTheme="majorBidi" w:cstheme="majorBidi"/>
          <w:color w:val="000000" w:themeColor="text1"/>
        </w:rPr>
        <w:t xml:space="preserve"> as fold change </w:t>
      </w:r>
      <w:r w:rsidRPr="0029455F">
        <w:rPr>
          <w:rFonts w:asciiTheme="majorBidi" w:hAnsiTheme="majorBidi" w:cstheme="majorBidi"/>
          <w:color w:val="000000" w:themeColor="text1"/>
        </w:rPr>
        <w:t xml:space="preserve">in </w:t>
      </w:r>
      <w:r w:rsidR="00FA3492">
        <w:rPr>
          <w:rFonts w:asciiTheme="majorBidi" w:hAnsiTheme="majorBidi" w:cstheme="majorBidi"/>
          <w:color w:val="000000" w:themeColor="text1"/>
        </w:rPr>
        <w:t>periapical</w:t>
      </w:r>
      <w:r w:rsidRPr="0029455F">
        <w:rPr>
          <w:rFonts w:asciiTheme="majorBidi" w:hAnsiTheme="majorBidi" w:cstheme="majorBidi"/>
          <w:color w:val="000000" w:themeColor="text1"/>
        </w:rPr>
        <w:t xml:space="preserve"> lesions compared to healthy </w:t>
      </w:r>
      <w:r w:rsidR="00D17B1D" w:rsidRPr="0029455F">
        <w:rPr>
          <w:rFonts w:asciiTheme="majorBidi" w:hAnsiTheme="majorBidi" w:cstheme="majorBidi"/>
          <w:color w:val="000000" w:themeColor="text1"/>
        </w:rPr>
        <w:t>control</w:t>
      </w:r>
      <w:r w:rsidRPr="0029455F">
        <w:rPr>
          <w:rFonts w:asciiTheme="majorBidi" w:hAnsiTheme="majorBidi" w:cstheme="majorBidi"/>
          <w:color w:val="000000" w:themeColor="text1"/>
        </w:rPr>
        <w:t>.</w:t>
      </w:r>
    </w:p>
    <w:p w14:paraId="1EFBD0AF" w14:textId="77777777" w:rsidR="003C1477" w:rsidRDefault="003C1477" w:rsidP="00C40522">
      <w:pPr>
        <w:spacing w:after="0"/>
        <w:rPr>
          <w:rFonts w:asciiTheme="majorBidi" w:hAnsiTheme="majorBidi" w:cstheme="majorBidi"/>
          <w:color w:val="000000" w:themeColor="text1"/>
        </w:rPr>
      </w:pPr>
    </w:p>
    <w:p w14:paraId="452E4BF9" w14:textId="77777777" w:rsidR="00E311C3" w:rsidRDefault="00E311C3" w:rsidP="00C40522">
      <w:pPr>
        <w:spacing w:after="0"/>
        <w:rPr>
          <w:rFonts w:asciiTheme="majorBidi" w:hAnsiTheme="majorBidi" w:cstheme="majorBidi"/>
          <w:color w:val="000000" w:themeColor="text1"/>
        </w:rPr>
      </w:pPr>
    </w:p>
    <w:tbl>
      <w:tblPr>
        <w:tblStyle w:val="PlainTable41"/>
        <w:tblW w:w="5000" w:type="pct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449"/>
        <w:gridCol w:w="1086"/>
        <w:gridCol w:w="1418"/>
        <w:gridCol w:w="1703"/>
        <w:gridCol w:w="1843"/>
        <w:gridCol w:w="1558"/>
        <w:gridCol w:w="1903"/>
      </w:tblGrid>
      <w:tr w:rsidR="00A77CBD" w:rsidRPr="00F12287" w14:paraId="72661F73" w14:textId="77777777" w:rsidTr="00A77CB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0539D39C" w14:textId="77777777" w:rsidR="00BF4D42" w:rsidRPr="00AD38A3" w:rsidRDefault="00BF4D42" w:rsidP="00F12287">
            <w:pPr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bookmarkStart w:id="2" w:name="_Hlk65273120"/>
            <w:bookmarkStart w:id="3" w:name="_Hlk28095938" w:colFirst="2" w:colLast="5"/>
            <w:r w:rsidRPr="00AD38A3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Metabolites</w:t>
            </w:r>
          </w:p>
        </w:tc>
        <w:tc>
          <w:tcPr>
            <w:tcW w:w="41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1F508E4" w14:textId="77646377" w:rsidR="00BF4D42" w:rsidRPr="00F12287" w:rsidRDefault="00BF4D42" w:rsidP="00F1228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</w:rPr>
            </w:pPr>
            <w:r>
              <w:rPr>
                <w:rFonts w:ascii="Times New Roman" w:eastAsia="Calibri" w:hAnsi="Times New Roman"/>
                <w:color w:val="000000"/>
                <w:kern w:val="24"/>
              </w:rPr>
              <w:t>Cluster</w:t>
            </w:r>
          </w:p>
        </w:tc>
        <w:tc>
          <w:tcPr>
            <w:tcW w:w="54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1677AC51" w14:textId="29D315B8" w:rsidR="00BF4D42" w:rsidRPr="00F12287" w:rsidRDefault="00BF4D42" w:rsidP="00F1228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PubChem ID</w:t>
            </w:r>
          </w:p>
        </w:tc>
        <w:tc>
          <w:tcPr>
            <w:tcW w:w="65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081A4C16" w14:textId="77777777" w:rsidR="00BF4D42" w:rsidRPr="00F12287" w:rsidRDefault="00BF4D42" w:rsidP="00F1228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Healthy control</w:t>
            </w:r>
          </w:p>
        </w:tc>
        <w:tc>
          <w:tcPr>
            <w:tcW w:w="71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73E5A55B" w14:textId="77777777" w:rsidR="00BF4D42" w:rsidRPr="00F12287" w:rsidRDefault="00BF4D42" w:rsidP="00F1228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Periapical abscess</w:t>
            </w:r>
          </w:p>
        </w:tc>
        <w:tc>
          <w:tcPr>
            <w:tcW w:w="60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4C058B32" w14:textId="77777777" w:rsidR="00BF4D42" w:rsidRPr="00F12287" w:rsidRDefault="00BF4D42" w:rsidP="00F1228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Radicular cyst</w:t>
            </w:r>
          </w:p>
        </w:tc>
        <w:tc>
          <w:tcPr>
            <w:tcW w:w="73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0BB9CFD0" w14:textId="77777777" w:rsidR="00BF4D42" w:rsidRPr="00F12287" w:rsidRDefault="00BF4D42" w:rsidP="00F1228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Periapical granuloma</w:t>
            </w:r>
          </w:p>
        </w:tc>
      </w:tr>
      <w:bookmarkEnd w:id="2"/>
      <w:bookmarkEnd w:id="3"/>
      <w:tr w:rsidR="00A77CBD" w:rsidRPr="00F12287" w14:paraId="0D835443" w14:textId="77777777" w:rsidTr="00A77CB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52D16428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Palmitic acid</w:t>
            </w:r>
          </w:p>
        </w:tc>
        <w:tc>
          <w:tcPr>
            <w:tcW w:w="419" w:type="pct"/>
            <w:tcBorders>
              <w:top w:val="single" w:sz="4" w:space="0" w:color="auto"/>
            </w:tcBorders>
            <w:shd w:val="clear" w:color="auto" w:fill="auto"/>
          </w:tcPr>
          <w:p w14:paraId="794D0545" w14:textId="60E54187" w:rsidR="002D2B7F" w:rsidRPr="007D21A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GM</w:t>
            </w:r>
          </w:p>
        </w:tc>
        <w:tc>
          <w:tcPr>
            <w:tcW w:w="547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45FC233B" w14:textId="5062CC86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985</w:t>
            </w:r>
          </w:p>
        </w:tc>
        <w:tc>
          <w:tcPr>
            <w:tcW w:w="657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74E059F5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39.7</w:t>
            </w:r>
          </w:p>
        </w:tc>
        <w:tc>
          <w:tcPr>
            <w:tcW w:w="711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5DE80FCD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9.98</w:t>
            </w:r>
          </w:p>
        </w:tc>
        <w:tc>
          <w:tcPr>
            <w:tcW w:w="601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2AB318CB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36.85</w:t>
            </w:r>
          </w:p>
        </w:tc>
        <w:tc>
          <w:tcPr>
            <w:tcW w:w="734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33CAFE1C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8.56</w:t>
            </w:r>
          </w:p>
        </w:tc>
      </w:tr>
      <w:tr w:rsidR="00A77CBD" w:rsidRPr="00F12287" w14:paraId="38DF4698" w14:textId="77777777" w:rsidTr="00A77CB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02444AE3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Stearic acid</w:t>
            </w:r>
          </w:p>
        </w:tc>
        <w:tc>
          <w:tcPr>
            <w:tcW w:w="419" w:type="pct"/>
            <w:shd w:val="clear" w:color="auto" w:fill="auto"/>
          </w:tcPr>
          <w:p w14:paraId="3F100BF4" w14:textId="560FBB52" w:rsidR="002D2B7F" w:rsidRPr="007D21A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GM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10F990F4" w14:textId="1AD02B0B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5281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513A93BE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34.49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4F42CC38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10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50A16545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29.87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5AB6FB9B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13.61</w:t>
            </w:r>
          </w:p>
        </w:tc>
      </w:tr>
      <w:tr w:rsidR="00A77CBD" w:rsidRPr="00F12287" w14:paraId="16631C65" w14:textId="77777777" w:rsidTr="00A77CB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68A41486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Eicosane</w:t>
            </w:r>
          </w:p>
        </w:tc>
        <w:tc>
          <w:tcPr>
            <w:tcW w:w="419" w:type="pct"/>
            <w:shd w:val="clear" w:color="auto" w:fill="auto"/>
          </w:tcPr>
          <w:p w14:paraId="629A8473" w14:textId="34922C7B" w:rsidR="002D2B7F" w:rsidRPr="007D21A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_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79B45AAD" w14:textId="65A76A01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8222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1707A4AC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3.32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1B451DD9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2.55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4596CC9F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7.05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4534D1D8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3.64</w:t>
            </w:r>
          </w:p>
        </w:tc>
      </w:tr>
      <w:tr w:rsidR="00A77CBD" w:rsidRPr="00F12287" w14:paraId="4010CAA5" w14:textId="77777777" w:rsidTr="00A77CB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734508C2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2-Bromotetradecane</w:t>
            </w:r>
          </w:p>
        </w:tc>
        <w:tc>
          <w:tcPr>
            <w:tcW w:w="419" w:type="pct"/>
            <w:shd w:val="clear" w:color="auto" w:fill="auto"/>
          </w:tcPr>
          <w:p w14:paraId="6851946B" w14:textId="66C12F8A" w:rsidR="002D2B7F" w:rsidRPr="007D21A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K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3A6DF1EA" w14:textId="5CD812AE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12798926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26E6662A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.98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6FEA3006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1.39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06413D0F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2.5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0FD02B10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1.69</w:t>
            </w:r>
          </w:p>
        </w:tc>
      </w:tr>
      <w:tr w:rsidR="00A77CBD" w:rsidRPr="00F12287" w14:paraId="1C7AEFD7" w14:textId="77777777" w:rsidTr="00A77CB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5F3B00DE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Hexadecane</w:t>
            </w:r>
          </w:p>
        </w:tc>
        <w:tc>
          <w:tcPr>
            <w:tcW w:w="419" w:type="pct"/>
            <w:shd w:val="clear" w:color="auto" w:fill="auto"/>
          </w:tcPr>
          <w:p w14:paraId="5234C438" w14:textId="1C49BE91" w:rsidR="002D2B7F" w:rsidRPr="007D21A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AK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759D382F" w14:textId="1CB7CCB4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11006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2B8166BA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1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1E4EA698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.34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4A59D176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.99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72C57734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.78</w:t>
            </w:r>
          </w:p>
        </w:tc>
      </w:tr>
      <w:tr w:rsidR="00A77CBD" w:rsidRPr="00F12287" w14:paraId="6BE2F785" w14:textId="77777777" w:rsidTr="00A77CB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334FDEF4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Citric acid</w:t>
            </w:r>
          </w:p>
        </w:tc>
        <w:tc>
          <w:tcPr>
            <w:tcW w:w="419" w:type="pct"/>
            <w:shd w:val="clear" w:color="auto" w:fill="auto"/>
          </w:tcPr>
          <w:p w14:paraId="582683F5" w14:textId="542076B3" w:rsidR="002D2B7F" w:rsidRPr="007D21A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AK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1A28F3EF" w14:textId="4D58865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311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3022E1A1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1.42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4536B41B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.57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5EA848BF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1.73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78FBB886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.49</w:t>
            </w:r>
          </w:p>
        </w:tc>
      </w:tr>
      <w:tr w:rsidR="00A77CBD" w:rsidRPr="00F12287" w14:paraId="4A751F75" w14:textId="77777777" w:rsidTr="00A77CB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7D3E997B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Myristic acid</w:t>
            </w:r>
          </w:p>
        </w:tc>
        <w:tc>
          <w:tcPr>
            <w:tcW w:w="419" w:type="pct"/>
            <w:shd w:val="clear" w:color="auto" w:fill="auto"/>
          </w:tcPr>
          <w:p w14:paraId="3A097510" w14:textId="7C768970" w:rsidR="002D2B7F" w:rsidRPr="007D21A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_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659300BD" w14:textId="58A12B5D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11005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539032A4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.78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5DF3B191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.41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68EFE868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1.46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56B3CABA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.58</w:t>
            </w:r>
          </w:p>
        </w:tc>
      </w:tr>
      <w:tr w:rsidR="00A77CBD" w:rsidRPr="00F12287" w14:paraId="6215B7C1" w14:textId="77777777" w:rsidTr="00A77CB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0A4495D6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2,6,11-Trimethyl dodecane</w:t>
            </w:r>
          </w:p>
        </w:tc>
        <w:tc>
          <w:tcPr>
            <w:tcW w:w="419" w:type="pct"/>
            <w:shd w:val="clear" w:color="auto" w:fill="auto"/>
          </w:tcPr>
          <w:p w14:paraId="0A7E7C5A" w14:textId="6A839AC6" w:rsidR="002D2B7F" w:rsidRPr="007D21A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HN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0434ED6A" w14:textId="17DCBE55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35768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7D84B799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.25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67845C58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.39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5BD78E3C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.16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77786DB5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.5</w:t>
            </w:r>
          </w:p>
        </w:tc>
      </w:tr>
      <w:tr w:rsidR="00A77CBD" w:rsidRPr="00F12287" w14:paraId="28A794A1" w14:textId="77777777" w:rsidTr="00A77CB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763762D1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Urea</w:t>
            </w:r>
          </w:p>
        </w:tc>
        <w:tc>
          <w:tcPr>
            <w:tcW w:w="419" w:type="pct"/>
            <w:shd w:val="clear" w:color="auto" w:fill="auto"/>
          </w:tcPr>
          <w:p w14:paraId="7B66C093" w14:textId="55D59F54" w:rsidR="002D2B7F" w:rsidRPr="007D21A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N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45D6E7DB" w14:textId="31754863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1176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6089A72E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.07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1BDF7BC3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.3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679B9877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.22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57350903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.76</w:t>
            </w:r>
          </w:p>
        </w:tc>
      </w:tr>
      <w:tr w:rsidR="00A77CBD" w:rsidRPr="00F12287" w14:paraId="4D8E0637" w14:textId="77777777" w:rsidTr="00A77CB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3FFDA47A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Nonadecane</w:t>
            </w:r>
          </w:p>
        </w:tc>
        <w:tc>
          <w:tcPr>
            <w:tcW w:w="419" w:type="pct"/>
            <w:shd w:val="clear" w:color="auto" w:fill="auto"/>
          </w:tcPr>
          <w:p w14:paraId="2654D983" w14:textId="7F4E4DF3" w:rsidR="002D2B7F" w:rsidRPr="007D21A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N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009BBACF" w14:textId="2FF6B39A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12401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715A4C8C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30377D4A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2.01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5BCE4A96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1.5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14103A01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3.21</w:t>
            </w:r>
          </w:p>
        </w:tc>
      </w:tr>
      <w:tr w:rsidR="00A77CBD" w:rsidRPr="00F12287" w14:paraId="1269A3FA" w14:textId="77777777" w:rsidTr="00A77CB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5C913B41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2-Methylhexacosane</w:t>
            </w:r>
          </w:p>
        </w:tc>
        <w:tc>
          <w:tcPr>
            <w:tcW w:w="419" w:type="pct"/>
            <w:shd w:val="clear" w:color="auto" w:fill="auto"/>
          </w:tcPr>
          <w:p w14:paraId="6A19937D" w14:textId="7A116DD1" w:rsidR="002D2B7F" w:rsidRPr="007D21A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N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4A9B0D32" w14:textId="202943C5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150931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3956162D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369D7C1D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1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52AF2E1D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2.01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2588F69D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1.64</w:t>
            </w:r>
          </w:p>
        </w:tc>
      </w:tr>
      <w:tr w:rsidR="00A77CBD" w:rsidRPr="00F12287" w14:paraId="34902B0C" w14:textId="77777777" w:rsidTr="00A77CB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79C47779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Disulfide, di-tert-dodecyl</w:t>
            </w:r>
          </w:p>
        </w:tc>
        <w:tc>
          <w:tcPr>
            <w:tcW w:w="419" w:type="pct"/>
            <w:shd w:val="clear" w:color="auto" w:fill="auto"/>
          </w:tcPr>
          <w:p w14:paraId="031ACB7C" w14:textId="09AEE596" w:rsidR="002D2B7F" w:rsidRPr="007D21A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N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01284C01" w14:textId="723C01B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 117981 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01F87D56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34ECFDD9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.38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02D33640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.62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7BD4FA38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.9</w:t>
            </w:r>
          </w:p>
        </w:tc>
      </w:tr>
      <w:tr w:rsidR="00A77CBD" w:rsidRPr="00F12287" w14:paraId="6D353AD7" w14:textId="77777777" w:rsidTr="00A77CB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19D04580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Oleic acid</w:t>
            </w:r>
          </w:p>
        </w:tc>
        <w:tc>
          <w:tcPr>
            <w:tcW w:w="419" w:type="pct"/>
            <w:shd w:val="clear" w:color="auto" w:fill="auto"/>
          </w:tcPr>
          <w:p w14:paraId="47F0E786" w14:textId="15AA6C4F" w:rsidR="002D2B7F" w:rsidRPr="007D21A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F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660706AE" w14:textId="35FD0D38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445639 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3698307B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39.13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0788AE69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2197AFD0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534084D8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</w:tr>
      <w:tr w:rsidR="00A77CBD" w:rsidRPr="00F12287" w14:paraId="506F853D" w14:textId="77777777" w:rsidTr="00A77CB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2E1F4B49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1,54-Dibromo-tetrapentacontane</w:t>
            </w:r>
          </w:p>
        </w:tc>
        <w:tc>
          <w:tcPr>
            <w:tcW w:w="419" w:type="pct"/>
            <w:shd w:val="clear" w:color="auto" w:fill="auto"/>
          </w:tcPr>
          <w:p w14:paraId="0B8B58EE" w14:textId="4609CABF" w:rsidR="002D2B7F" w:rsidRPr="007D21A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E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0197E8B2" w14:textId="7FEEE9C6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545963  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3BC6987B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4.78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4CD479C8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0E50BD75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4A80F623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</w:tr>
      <w:tr w:rsidR="00A77CBD" w:rsidRPr="00F12287" w14:paraId="55AB1DFB" w14:textId="77777777" w:rsidTr="00A77CB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61575DE8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Pentadecanoic acid</w:t>
            </w:r>
          </w:p>
        </w:tc>
        <w:tc>
          <w:tcPr>
            <w:tcW w:w="419" w:type="pct"/>
            <w:shd w:val="clear" w:color="auto" w:fill="auto"/>
          </w:tcPr>
          <w:p w14:paraId="40193F12" w14:textId="00B3D623" w:rsidR="002D2B7F" w:rsidRPr="007D21A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E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6FBA8AEF" w14:textId="7BDF49A5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13849  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6270E41D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3.03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1FEC1EF4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406C3821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12B21A64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</w:tr>
      <w:tr w:rsidR="00A77CBD" w:rsidRPr="00F12287" w14:paraId="2149123A" w14:textId="77777777" w:rsidTr="00A77CB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20AA141B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3-Dodecanol</w:t>
            </w:r>
          </w:p>
        </w:tc>
        <w:tc>
          <w:tcPr>
            <w:tcW w:w="419" w:type="pct"/>
            <w:shd w:val="clear" w:color="auto" w:fill="auto"/>
          </w:tcPr>
          <w:p w14:paraId="349FC7C7" w14:textId="0E2A9A8A" w:rsidR="002D2B7F" w:rsidRPr="007D21A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E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37D21531" w14:textId="23956065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139108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1183DA49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2.39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0A59E210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3542347D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47E46D7C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</w:tr>
      <w:tr w:rsidR="00A77CBD" w:rsidRPr="00F12287" w14:paraId="4F99612D" w14:textId="77777777" w:rsidTr="00A77CB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0B4D0F4B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2-Hexadecyl-1-eicosanol</w:t>
            </w:r>
          </w:p>
        </w:tc>
        <w:tc>
          <w:tcPr>
            <w:tcW w:w="419" w:type="pct"/>
            <w:shd w:val="clear" w:color="auto" w:fill="auto"/>
          </w:tcPr>
          <w:p w14:paraId="0C7087F2" w14:textId="13775EDA" w:rsidR="002D2B7F" w:rsidRPr="007D21A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D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26506A05" w14:textId="70BFE2E6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86602  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75FFF703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1.61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77B42CF1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562D0752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187EB2AD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</w:tr>
      <w:tr w:rsidR="00A77CBD" w:rsidRPr="00F12287" w14:paraId="14EC390B" w14:textId="77777777" w:rsidTr="00A77CB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4A31DC61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10-Undecynoic acid</w:t>
            </w:r>
          </w:p>
        </w:tc>
        <w:tc>
          <w:tcPr>
            <w:tcW w:w="419" w:type="pct"/>
            <w:shd w:val="clear" w:color="auto" w:fill="auto"/>
          </w:tcPr>
          <w:p w14:paraId="51890884" w14:textId="657E9172" w:rsidR="002D2B7F" w:rsidRPr="007D21A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D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75E057B1" w14:textId="541C021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31039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3A911511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1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6AE1F913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7A1D4E2D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514D135A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</w:tr>
      <w:tr w:rsidR="00A77CBD" w:rsidRPr="00F12287" w14:paraId="16221044" w14:textId="77777777" w:rsidTr="00A77CB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45550A33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L-Aspartic acid</w:t>
            </w:r>
          </w:p>
        </w:tc>
        <w:tc>
          <w:tcPr>
            <w:tcW w:w="419" w:type="pct"/>
            <w:shd w:val="clear" w:color="auto" w:fill="auto"/>
          </w:tcPr>
          <w:p w14:paraId="77D226BD" w14:textId="439EA61B" w:rsidR="002D2B7F" w:rsidRPr="007D21A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D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6A753100" w14:textId="111899D4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5960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2CE5AB1D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.71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01E23069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5D67DA73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7434515B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</w:tr>
      <w:tr w:rsidR="00A77CBD" w:rsidRPr="00F12287" w14:paraId="0554F036" w14:textId="77777777" w:rsidTr="00A77CB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33D6AC16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L-Glutamic acid</w:t>
            </w:r>
          </w:p>
        </w:tc>
        <w:tc>
          <w:tcPr>
            <w:tcW w:w="419" w:type="pct"/>
            <w:shd w:val="clear" w:color="auto" w:fill="auto"/>
          </w:tcPr>
          <w:p w14:paraId="2F6A9009" w14:textId="38573A51" w:rsidR="002D2B7F" w:rsidRPr="007D21A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D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4D94A859" w14:textId="542520DD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33032 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5B0B4ECC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.65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5BDADA99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76010E66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219251B2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</w:tr>
      <w:tr w:rsidR="00A77CBD" w:rsidRPr="00F12287" w14:paraId="7221A743" w14:textId="77777777" w:rsidTr="00A77CB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268FF33A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2-Methyl-1,5-heptadiene-3,4-diol</w:t>
            </w:r>
          </w:p>
        </w:tc>
        <w:tc>
          <w:tcPr>
            <w:tcW w:w="419" w:type="pct"/>
            <w:shd w:val="clear" w:color="auto" w:fill="auto"/>
          </w:tcPr>
          <w:p w14:paraId="5D00F1CE" w14:textId="05650D78" w:rsidR="002D2B7F" w:rsidRPr="007D21A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D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7B72C6F7" w14:textId="26246344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5366259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7D47FC32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.41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4DA2FDC7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00EE9FA0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5D6E78EB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</w:tr>
      <w:tr w:rsidR="00A77CBD" w:rsidRPr="00F12287" w14:paraId="0166AD45" w14:textId="77777777" w:rsidTr="00A77CB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101A9D1E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2-Butenedioic acid</w:t>
            </w:r>
          </w:p>
        </w:tc>
        <w:tc>
          <w:tcPr>
            <w:tcW w:w="419" w:type="pct"/>
            <w:shd w:val="clear" w:color="auto" w:fill="auto"/>
          </w:tcPr>
          <w:p w14:paraId="01B484FA" w14:textId="10C2787B" w:rsidR="002D2B7F" w:rsidRPr="007D21A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C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680A5167" w14:textId="08495E55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444972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6EE1BD86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.24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6530A71A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1687802B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674C9E6D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</w:tr>
      <w:tr w:rsidR="00A77CBD" w:rsidRPr="00F12287" w14:paraId="7B118498" w14:textId="77777777" w:rsidTr="00A77CB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5B11D23B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Itaconic acid</w:t>
            </w:r>
          </w:p>
        </w:tc>
        <w:tc>
          <w:tcPr>
            <w:tcW w:w="419" w:type="pct"/>
            <w:shd w:val="clear" w:color="auto" w:fill="auto"/>
          </w:tcPr>
          <w:p w14:paraId="04B4D2B2" w14:textId="0F94CFE4" w:rsidR="002D2B7F" w:rsidRPr="007D21A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C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55BB1B0B" w14:textId="055E10BD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811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060952BC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.21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2EB7B2B1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584EF336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67D54052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</w:tr>
      <w:tr w:rsidR="00A77CBD" w:rsidRPr="00F12287" w14:paraId="7D59C496" w14:textId="77777777" w:rsidTr="00A77CB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6A18B041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Glycolic acid</w:t>
            </w:r>
          </w:p>
        </w:tc>
        <w:tc>
          <w:tcPr>
            <w:tcW w:w="419" w:type="pct"/>
            <w:shd w:val="clear" w:color="auto" w:fill="auto"/>
          </w:tcPr>
          <w:p w14:paraId="2FD09AB3" w14:textId="5AF82310" w:rsidR="002D2B7F" w:rsidRPr="007D21A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C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502EA353" w14:textId="2803AB55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757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283C8EB4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.21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363B6A48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20690C4C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790985AA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</w:tr>
      <w:tr w:rsidR="00A77CBD" w:rsidRPr="00F12287" w14:paraId="11EBEDB6" w14:textId="77777777" w:rsidTr="00A77CB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77D7BC2E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17-Octadecynoic acid</w:t>
            </w:r>
          </w:p>
        </w:tc>
        <w:tc>
          <w:tcPr>
            <w:tcW w:w="419" w:type="pct"/>
            <w:shd w:val="clear" w:color="auto" w:fill="auto"/>
          </w:tcPr>
          <w:p w14:paraId="4B338381" w14:textId="7C65F05B" w:rsidR="002D2B7F" w:rsidRPr="007D21A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J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2A5B1D22" w14:textId="70CB8829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1449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047974E7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42866356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3.63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389DB488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15239A87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</w:tr>
      <w:tr w:rsidR="00A77CBD" w:rsidRPr="00F12287" w14:paraId="46D99CC9" w14:textId="77777777" w:rsidTr="00A77CB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230B093B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lastRenderedPageBreak/>
              <w:t>4,4-Dimethoxy-2-methyl-2-butanol</w:t>
            </w:r>
          </w:p>
        </w:tc>
        <w:tc>
          <w:tcPr>
            <w:tcW w:w="419" w:type="pct"/>
            <w:shd w:val="clear" w:color="auto" w:fill="auto"/>
          </w:tcPr>
          <w:p w14:paraId="0FEEB85F" w14:textId="6DC2C133" w:rsidR="002D2B7F" w:rsidRPr="007D21A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I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796DD30E" w14:textId="1248DA63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4439980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0546A9E3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02F02F3A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1.85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53507BAB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51A5206B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</w:tr>
      <w:tr w:rsidR="00A77CBD" w:rsidRPr="00F12287" w14:paraId="536D2193" w14:textId="77777777" w:rsidTr="00A77CB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2560A4C9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2,2-Dimethyl-1-octanol</w:t>
            </w:r>
          </w:p>
        </w:tc>
        <w:tc>
          <w:tcPr>
            <w:tcW w:w="419" w:type="pct"/>
            <w:shd w:val="clear" w:color="auto" w:fill="auto"/>
          </w:tcPr>
          <w:p w14:paraId="7DB03013" w14:textId="637AC254" w:rsidR="002D2B7F" w:rsidRPr="007D21A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I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079E7DBA" w14:textId="5423D506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520068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6649FFB7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3FE403B2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1.62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296E92F1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1207E1C6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</w:tr>
      <w:tr w:rsidR="00A77CBD" w:rsidRPr="00F12287" w14:paraId="74E41593" w14:textId="77777777" w:rsidTr="00A77CB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1CADEA88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2-Hydroxy-3-methylbutyric acid</w:t>
            </w:r>
          </w:p>
        </w:tc>
        <w:tc>
          <w:tcPr>
            <w:tcW w:w="419" w:type="pct"/>
            <w:shd w:val="clear" w:color="auto" w:fill="auto"/>
          </w:tcPr>
          <w:p w14:paraId="5E834EE5" w14:textId="777DF3A5" w:rsidR="002D2B7F" w:rsidRPr="007D21A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I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570B2CFC" w14:textId="6B31547E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99823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62C9A79F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6D306410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1.43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747BA9D4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472F1922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</w:tr>
      <w:tr w:rsidR="00A77CBD" w:rsidRPr="00F12287" w14:paraId="151EABF1" w14:textId="77777777" w:rsidTr="00A77CB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6D1C9BA4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Octacosane</w:t>
            </w:r>
          </w:p>
        </w:tc>
        <w:tc>
          <w:tcPr>
            <w:tcW w:w="419" w:type="pct"/>
            <w:shd w:val="clear" w:color="auto" w:fill="auto"/>
          </w:tcPr>
          <w:p w14:paraId="581AA9B5" w14:textId="35F8E6B2" w:rsidR="002D2B7F" w:rsidRPr="007D21A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I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7D8BCA80" w14:textId="6E76A166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12408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76E48E4D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39341F47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1.32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1FA0B1A6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72CBF263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</w:tr>
      <w:tr w:rsidR="00A77CBD" w:rsidRPr="00F12287" w14:paraId="5BCF94D9" w14:textId="77777777" w:rsidTr="00A77CB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54B6E649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3-Ethyl-5-(2-ethylbutyl)-octadecane</w:t>
            </w:r>
          </w:p>
        </w:tc>
        <w:tc>
          <w:tcPr>
            <w:tcW w:w="419" w:type="pct"/>
            <w:shd w:val="clear" w:color="auto" w:fill="auto"/>
          </w:tcPr>
          <w:p w14:paraId="5DB11817" w14:textId="28B707EB" w:rsidR="002D2B7F" w:rsidRPr="007D21A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I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07AD5F08" w14:textId="11ED7513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292285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21236796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6649A960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1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32F3B772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4AD155A6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</w:tr>
      <w:tr w:rsidR="00A77CBD" w:rsidRPr="00F12287" w14:paraId="513394E6" w14:textId="77777777" w:rsidTr="00A77CB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458E36FA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Methyl isovalerate</w:t>
            </w:r>
          </w:p>
        </w:tc>
        <w:tc>
          <w:tcPr>
            <w:tcW w:w="419" w:type="pct"/>
            <w:shd w:val="clear" w:color="auto" w:fill="auto"/>
          </w:tcPr>
          <w:p w14:paraId="166CD167" w14:textId="10B78044" w:rsidR="002D2B7F" w:rsidRPr="007D21A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I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7BDFEF1B" w14:textId="6DF6216A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11160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58E4DA4A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5E972FE8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.99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6915CE1E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049131E3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</w:tr>
      <w:tr w:rsidR="00A77CBD" w:rsidRPr="00F12287" w14:paraId="6EBB54CB" w14:textId="77777777" w:rsidTr="00A77CB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42E427AD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1-Iodo-tetracosane</w:t>
            </w:r>
          </w:p>
        </w:tc>
        <w:tc>
          <w:tcPr>
            <w:tcW w:w="419" w:type="pct"/>
            <w:shd w:val="clear" w:color="auto" w:fill="auto"/>
          </w:tcPr>
          <w:p w14:paraId="02BA8FA9" w14:textId="6AC06586" w:rsidR="002D2B7F" w:rsidRPr="007D21A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_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45D2F5CF" w14:textId="67AA137D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11282694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492CD77F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5854000C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.81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2992AF31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7B57B4AD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</w:tr>
      <w:tr w:rsidR="00A77CBD" w:rsidRPr="00F12287" w14:paraId="455BB6B0" w14:textId="77777777" w:rsidTr="00A77CB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23B0EB01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10-Methylnonadecane</w:t>
            </w:r>
          </w:p>
        </w:tc>
        <w:tc>
          <w:tcPr>
            <w:tcW w:w="419" w:type="pct"/>
            <w:shd w:val="clear" w:color="auto" w:fill="auto"/>
          </w:tcPr>
          <w:p w14:paraId="2CF87CCF" w14:textId="7203C80D" w:rsidR="002D2B7F" w:rsidRPr="007D21A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_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5534578F" w14:textId="4A25F36D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530070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540FECC1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01FA7FDC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.72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0207C2F0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7ECE2483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</w:tr>
      <w:tr w:rsidR="00A77CBD" w:rsidRPr="00F12287" w14:paraId="0C1BB875" w14:textId="77777777" w:rsidTr="00A77CB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6A7C4EEF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2-Propenoic acid</w:t>
            </w:r>
          </w:p>
        </w:tc>
        <w:tc>
          <w:tcPr>
            <w:tcW w:w="419" w:type="pct"/>
            <w:shd w:val="clear" w:color="auto" w:fill="auto"/>
          </w:tcPr>
          <w:p w14:paraId="42BDDBD1" w14:textId="161E9D07" w:rsidR="002D2B7F" w:rsidRPr="007D21A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_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3DED0E3A" w14:textId="53D8E45E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6581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4A479405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37067290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.42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0D65C3A0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140E8547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</w:tr>
      <w:tr w:rsidR="00A77CBD" w:rsidRPr="00F12287" w14:paraId="65DC2D74" w14:textId="77777777" w:rsidTr="00A77CB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1E8014CE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2,2-Dimethyl-1-decanol</w:t>
            </w:r>
          </w:p>
        </w:tc>
        <w:tc>
          <w:tcPr>
            <w:tcW w:w="419" w:type="pct"/>
            <w:shd w:val="clear" w:color="auto" w:fill="auto"/>
          </w:tcPr>
          <w:p w14:paraId="7CBFC0BF" w14:textId="2F7AC43A" w:rsidR="002D2B7F" w:rsidRPr="007D21A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_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32AAF46F" w14:textId="08A6A976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520069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637018BE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5E7229BB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.38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5CB7DCAC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1499A859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</w:tr>
      <w:tr w:rsidR="00A77CBD" w:rsidRPr="00F12287" w14:paraId="5E97A4E1" w14:textId="77777777" w:rsidTr="00A77CB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4AC8B426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1-Nonadecene</w:t>
            </w:r>
          </w:p>
        </w:tc>
        <w:tc>
          <w:tcPr>
            <w:tcW w:w="419" w:type="pct"/>
            <w:shd w:val="clear" w:color="auto" w:fill="auto"/>
          </w:tcPr>
          <w:p w14:paraId="6907A2BD" w14:textId="13C69EC5" w:rsidR="002D2B7F" w:rsidRPr="007D21A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K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10B3FD0F" w14:textId="63525805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29075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63FFE776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6B5F90DA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4C44E61E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5.79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0A3CEE89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</w:tr>
      <w:tr w:rsidR="00A77CBD" w:rsidRPr="00F12287" w14:paraId="44C60477" w14:textId="77777777" w:rsidTr="00A77CB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7A9D44E5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5,5-Diethylpentadecane</w:t>
            </w:r>
          </w:p>
        </w:tc>
        <w:tc>
          <w:tcPr>
            <w:tcW w:w="419" w:type="pct"/>
            <w:shd w:val="clear" w:color="auto" w:fill="auto"/>
          </w:tcPr>
          <w:p w14:paraId="0E5D40DB" w14:textId="45C599CC" w:rsidR="002D2B7F" w:rsidRPr="007D21A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K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7E68FA60" w14:textId="64FB0E3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85977274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1C5A3860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4C318C52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23E110A4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3.92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0C4817CE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</w:tr>
      <w:tr w:rsidR="00A77CBD" w:rsidRPr="00F12287" w14:paraId="3195BCF2" w14:textId="77777777" w:rsidTr="00A77CB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7BA61FC5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Octadecane</w:t>
            </w:r>
          </w:p>
        </w:tc>
        <w:tc>
          <w:tcPr>
            <w:tcW w:w="419" w:type="pct"/>
            <w:shd w:val="clear" w:color="auto" w:fill="auto"/>
          </w:tcPr>
          <w:p w14:paraId="1B5CA0FD" w14:textId="48AA03B8" w:rsidR="002D2B7F" w:rsidRPr="007D21A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K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2F1DC0E7" w14:textId="2A8DC21D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11635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237E2CF8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3A8FF1C6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3F3AFDF0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2.84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552CC531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</w:tr>
      <w:tr w:rsidR="00A77CBD" w:rsidRPr="00F12287" w14:paraId="5DEBB477" w14:textId="77777777" w:rsidTr="00A77CB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587E6914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proofErr w:type="spellStart"/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Methoxyacetic</w:t>
            </w:r>
            <w:proofErr w:type="spellEnd"/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 xml:space="preserve"> acid 4-hexadecyl ester</w:t>
            </w:r>
          </w:p>
        </w:tc>
        <w:tc>
          <w:tcPr>
            <w:tcW w:w="419" w:type="pct"/>
            <w:shd w:val="clear" w:color="auto" w:fill="auto"/>
          </w:tcPr>
          <w:p w14:paraId="3EABE4DE" w14:textId="3D5D972A" w:rsidR="002D2B7F" w:rsidRPr="007D21A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L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049203F4" w14:textId="4B98C434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545959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70AE5964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6BA8428B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310DBA05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1.61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76A61E77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</w:tr>
      <w:tr w:rsidR="00A77CBD" w:rsidRPr="00F12287" w14:paraId="7D157CF8" w14:textId="77777777" w:rsidTr="00A77CB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36770F2D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 xml:space="preserve"> 5-Butyl-nonane</w:t>
            </w:r>
          </w:p>
        </w:tc>
        <w:tc>
          <w:tcPr>
            <w:tcW w:w="419" w:type="pct"/>
            <w:shd w:val="clear" w:color="auto" w:fill="auto"/>
          </w:tcPr>
          <w:p w14:paraId="0CD7C8FD" w14:textId="4A7D009F" w:rsidR="002D2B7F" w:rsidRPr="007D21A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L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108DF1F0" w14:textId="6377FAA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300476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30874DB2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51BC6068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42CB5F35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1.11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0F103D89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</w:tr>
      <w:tr w:rsidR="00A77CBD" w:rsidRPr="00F12287" w14:paraId="2F55C033" w14:textId="77777777" w:rsidTr="00A77CB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3C682BE2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 xml:space="preserve">Nonyl </w:t>
            </w:r>
            <w:proofErr w:type="spellStart"/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tetracosyl</w:t>
            </w:r>
            <w:proofErr w:type="spellEnd"/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 xml:space="preserve"> ether</w:t>
            </w:r>
          </w:p>
        </w:tc>
        <w:tc>
          <w:tcPr>
            <w:tcW w:w="419" w:type="pct"/>
            <w:shd w:val="clear" w:color="auto" w:fill="auto"/>
          </w:tcPr>
          <w:p w14:paraId="1D7BC625" w14:textId="388DAFD9" w:rsidR="002D2B7F" w:rsidRPr="007D21A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L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03684543" w14:textId="4D46501A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87077463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5235CBBE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74D61EE6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556C4674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1.07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35D7B55F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</w:tr>
      <w:tr w:rsidR="00A77CBD" w:rsidRPr="00F12287" w14:paraId="3683E48D" w14:textId="77777777" w:rsidTr="00A77CB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07BB3155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bookmarkStart w:id="4" w:name="_Hlk28183745"/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Ethanimidic acid</w:t>
            </w:r>
          </w:p>
        </w:tc>
        <w:tc>
          <w:tcPr>
            <w:tcW w:w="419" w:type="pct"/>
            <w:shd w:val="clear" w:color="auto" w:fill="auto"/>
          </w:tcPr>
          <w:p w14:paraId="6AFBBB87" w14:textId="2E9FFABD" w:rsidR="002D2B7F" w:rsidRPr="007D21A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L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33604453" w14:textId="306D44F8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178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0F29F1B5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572A6027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0FB7A93D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1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13E4404F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</w:tr>
      <w:tr w:rsidR="00A77CBD" w:rsidRPr="00F12287" w14:paraId="05D2428D" w14:textId="77777777" w:rsidTr="00A77CB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7CE3C47E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8-Methyl-heptadecane</w:t>
            </w:r>
          </w:p>
        </w:tc>
        <w:tc>
          <w:tcPr>
            <w:tcW w:w="419" w:type="pct"/>
            <w:shd w:val="clear" w:color="auto" w:fill="auto"/>
          </w:tcPr>
          <w:p w14:paraId="3FC8456E" w14:textId="4A62F582" w:rsidR="002D2B7F" w:rsidRPr="007D21A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L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48F61CB8" w14:textId="5656174A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292723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24B89DEE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598F7A31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704F959F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.88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382BDD36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</w:tr>
      <w:tr w:rsidR="00A77CBD" w:rsidRPr="00F12287" w14:paraId="5CF6DF11" w14:textId="77777777" w:rsidTr="00A77CB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6E4FDE35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3-Ethyl-3-methylheptane</w:t>
            </w:r>
          </w:p>
        </w:tc>
        <w:tc>
          <w:tcPr>
            <w:tcW w:w="419" w:type="pct"/>
            <w:shd w:val="clear" w:color="auto" w:fill="auto"/>
          </w:tcPr>
          <w:p w14:paraId="36EBD750" w14:textId="517155B1" w:rsidR="002D2B7F" w:rsidRPr="007D21A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L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090C7FEF" w14:textId="011C54BF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140213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3F949DDC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4378D6F1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0DDAA31C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.85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17B02E8F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</w:tr>
      <w:tr w:rsidR="00A77CBD" w:rsidRPr="00F12287" w14:paraId="28AFCC65" w14:textId="77777777" w:rsidTr="00A77CB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05D87515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proofErr w:type="spellStart"/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Nonadecyl</w:t>
            </w:r>
            <w:proofErr w:type="spellEnd"/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 xml:space="preserve"> </w:t>
            </w:r>
            <w:proofErr w:type="spellStart"/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pentafluoropropionate</w:t>
            </w:r>
            <w:proofErr w:type="spellEnd"/>
          </w:p>
        </w:tc>
        <w:tc>
          <w:tcPr>
            <w:tcW w:w="419" w:type="pct"/>
            <w:shd w:val="clear" w:color="auto" w:fill="auto"/>
          </w:tcPr>
          <w:p w14:paraId="482AF034" w14:textId="03F13C80" w:rsidR="002D2B7F" w:rsidRPr="007D21A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L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5C105B4D" w14:textId="10AFED2F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91693316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7A8B8D68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56BCD953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25EA1973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.84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20DF1185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</w:tr>
      <w:tr w:rsidR="00A77CBD" w:rsidRPr="00F12287" w14:paraId="7E5802E2" w14:textId="77777777" w:rsidTr="00A77CB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7B41178E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11-Methyldodecanol</w:t>
            </w:r>
          </w:p>
        </w:tc>
        <w:tc>
          <w:tcPr>
            <w:tcW w:w="419" w:type="pct"/>
            <w:shd w:val="clear" w:color="auto" w:fill="auto"/>
          </w:tcPr>
          <w:p w14:paraId="6C4BF99B" w14:textId="58AA9BC4" w:rsidR="002D2B7F" w:rsidRPr="007D21A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L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0B318CC3" w14:textId="324DC359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33865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06F1D728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06D7C37F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1E7387D3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.64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512E7554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</w:tr>
      <w:tr w:rsidR="00A77CBD" w:rsidRPr="00F12287" w14:paraId="37761EE1" w14:textId="77777777" w:rsidTr="00A77CB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1173A379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Dodecyl nonyl ether</w:t>
            </w:r>
          </w:p>
        </w:tc>
        <w:tc>
          <w:tcPr>
            <w:tcW w:w="419" w:type="pct"/>
            <w:shd w:val="clear" w:color="auto" w:fill="auto"/>
          </w:tcPr>
          <w:p w14:paraId="3CDCCC49" w14:textId="2426A0EC" w:rsidR="002D2B7F" w:rsidRPr="007D21A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L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1C5306BE" w14:textId="39B3AC11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87077689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383659D3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1820D357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3E58625C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.61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5FC22E46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</w:tr>
      <w:tr w:rsidR="00A77CBD" w:rsidRPr="00F12287" w14:paraId="6B9B4BFE" w14:textId="77777777" w:rsidTr="00A77CB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498B6359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1-Piperidinecarboxaldehyde</w:t>
            </w:r>
          </w:p>
        </w:tc>
        <w:tc>
          <w:tcPr>
            <w:tcW w:w="419" w:type="pct"/>
            <w:shd w:val="clear" w:color="auto" w:fill="auto"/>
          </w:tcPr>
          <w:p w14:paraId="7B5701B8" w14:textId="78F834BB" w:rsidR="002D2B7F" w:rsidRPr="007D21A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L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036F1D5C" w14:textId="7D95EAA0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17429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58C60599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3FD19ABF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672A54E5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.47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5E07C848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</w:tr>
      <w:tr w:rsidR="00A77CBD" w:rsidRPr="00F12287" w14:paraId="016DA037" w14:textId="77777777" w:rsidTr="00A77CB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3FBF474F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Beta-Sitosterol</w:t>
            </w:r>
          </w:p>
        </w:tc>
        <w:tc>
          <w:tcPr>
            <w:tcW w:w="419" w:type="pct"/>
            <w:shd w:val="clear" w:color="auto" w:fill="auto"/>
          </w:tcPr>
          <w:p w14:paraId="4FE756E6" w14:textId="650BD035" w:rsidR="002D2B7F" w:rsidRPr="007D21A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_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281F7B3E" w14:textId="53E9EAF3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222284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5AC7AF52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399DC6AA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74DB347B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.19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187952E3" w14:textId="52FBF830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  <w:bookmarkEnd w:id="4"/>
          </w:p>
        </w:tc>
      </w:tr>
      <w:tr w:rsidR="00A77CBD" w:rsidRPr="00F12287" w14:paraId="42AF21C5" w14:textId="77777777" w:rsidTr="00A77CB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65A817F9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L</w:t>
            </w:r>
            <w:proofErr w:type="gramStart"/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-(</w:t>
            </w:r>
            <w:proofErr w:type="gramEnd"/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+)-Lactic acid</w:t>
            </w:r>
          </w:p>
        </w:tc>
        <w:tc>
          <w:tcPr>
            <w:tcW w:w="419" w:type="pct"/>
            <w:shd w:val="clear" w:color="auto" w:fill="auto"/>
          </w:tcPr>
          <w:p w14:paraId="352D67F0" w14:textId="113F7F36" w:rsidR="002D2B7F" w:rsidRPr="007D21A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P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7CAC9BEC" w14:textId="78FDA199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107689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04E6AAB1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202F08D1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4771FC76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7AEF2018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24.64</w:t>
            </w:r>
          </w:p>
        </w:tc>
      </w:tr>
      <w:tr w:rsidR="00A77CBD" w:rsidRPr="00F12287" w14:paraId="031E73D7" w14:textId="77777777" w:rsidTr="00A77CB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53AF4F84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Decanoic acid</w:t>
            </w:r>
          </w:p>
        </w:tc>
        <w:tc>
          <w:tcPr>
            <w:tcW w:w="419" w:type="pct"/>
            <w:shd w:val="clear" w:color="auto" w:fill="auto"/>
          </w:tcPr>
          <w:p w14:paraId="58D9F1B7" w14:textId="71948AEE" w:rsidR="002D2B7F" w:rsidRPr="007D21A7" w:rsidRDefault="007D29C4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>
              <w:rPr>
                <w:rFonts w:ascii="Times New Roman" w:eastAsia="Calibri" w:hAnsi="Times New Roman"/>
                <w:color w:val="000000"/>
                <w:kern w:val="24"/>
              </w:rPr>
              <w:t>N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078A69B3" w14:textId="29F937AF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2969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6405BD56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4B3D66C1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0D9BE424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308BED61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1.69</w:t>
            </w:r>
          </w:p>
        </w:tc>
      </w:tr>
      <w:tr w:rsidR="00A77CBD" w:rsidRPr="00F12287" w14:paraId="76080AFB" w14:textId="77777777" w:rsidTr="00A77CB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424EAB2A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Petroselinic acid</w:t>
            </w:r>
          </w:p>
        </w:tc>
        <w:tc>
          <w:tcPr>
            <w:tcW w:w="419" w:type="pct"/>
            <w:shd w:val="clear" w:color="auto" w:fill="auto"/>
          </w:tcPr>
          <w:p w14:paraId="6D6BB3F9" w14:textId="364F2A05" w:rsidR="002D2B7F" w:rsidRPr="007D21A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N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5F093C9B" w14:textId="3C1ADBB6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5281125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0066E8B2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06F994BD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2FCBC040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369B11D6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1.2</w:t>
            </w:r>
          </w:p>
        </w:tc>
      </w:tr>
      <w:tr w:rsidR="00A77CBD" w:rsidRPr="00F12287" w14:paraId="0B5538D3" w14:textId="77777777" w:rsidTr="00A77CB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2D9A253D" w14:textId="61DB1CC2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bookmarkStart w:id="5" w:name="OLE_LINK1"/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Octanoic acid</w:t>
            </w:r>
            <w:bookmarkEnd w:id="5"/>
          </w:p>
        </w:tc>
        <w:tc>
          <w:tcPr>
            <w:tcW w:w="419" w:type="pct"/>
            <w:shd w:val="clear" w:color="auto" w:fill="auto"/>
          </w:tcPr>
          <w:p w14:paraId="6DC482FC" w14:textId="160BC4CE" w:rsidR="002D2B7F" w:rsidRPr="007D21A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N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0D9357ED" w14:textId="57E45603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379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68A0CC81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7BD24D8C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4DF5E826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6DD7D00B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1</w:t>
            </w:r>
          </w:p>
        </w:tc>
      </w:tr>
      <w:tr w:rsidR="00A77CBD" w:rsidRPr="00F12287" w14:paraId="132D4D6C" w14:textId="77777777" w:rsidTr="00A77CB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5F71AFD2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lastRenderedPageBreak/>
              <w:t>6-Ethyl-3-decanol</w:t>
            </w:r>
          </w:p>
        </w:tc>
        <w:tc>
          <w:tcPr>
            <w:tcW w:w="419" w:type="pct"/>
            <w:shd w:val="clear" w:color="auto" w:fill="auto"/>
          </w:tcPr>
          <w:p w14:paraId="44217F55" w14:textId="5C89D525" w:rsidR="002D2B7F" w:rsidRPr="007D21A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N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2772FBD5" w14:textId="26E1EBD8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140584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0133ED7B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402A25A8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2BF36AB0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345099E9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.63</w:t>
            </w:r>
          </w:p>
        </w:tc>
      </w:tr>
      <w:tr w:rsidR="00A77CBD" w:rsidRPr="00F12287" w14:paraId="506A07F5" w14:textId="77777777" w:rsidTr="00A77CB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4BFFF08A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 xml:space="preserve">Sulfurous acid, 2-propyl tridecyl ester </w:t>
            </w:r>
          </w:p>
        </w:tc>
        <w:tc>
          <w:tcPr>
            <w:tcW w:w="419" w:type="pct"/>
            <w:shd w:val="clear" w:color="auto" w:fill="auto"/>
          </w:tcPr>
          <w:p w14:paraId="37D64FE4" w14:textId="2EC2E321" w:rsidR="002D2B7F" w:rsidRPr="007D21A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N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34BBC2D6" w14:textId="541EACC1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6420355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222E6A61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69B3CE86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3206C8DE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4954AC7D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.39</w:t>
            </w:r>
          </w:p>
        </w:tc>
      </w:tr>
      <w:tr w:rsidR="00A77CBD" w:rsidRPr="00F12287" w14:paraId="325E9531" w14:textId="77777777" w:rsidTr="00A77CB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0EC025F6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2,6,10-Trimethyl-dodecane</w:t>
            </w:r>
          </w:p>
        </w:tc>
        <w:tc>
          <w:tcPr>
            <w:tcW w:w="419" w:type="pct"/>
            <w:shd w:val="clear" w:color="auto" w:fill="auto"/>
          </w:tcPr>
          <w:p w14:paraId="73F4691D" w14:textId="0590380B" w:rsidR="002D2B7F" w:rsidRPr="007D21A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_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7C7D0DAE" w14:textId="33C3A742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19773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6482B8B5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05F4D232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1C3084DC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0C65A459" w14:textId="77777777" w:rsidR="002D2B7F" w:rsidRPr="00F12287" w:rsidRDefault="002D2B7F" w:rsidP="002D2B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.17</w:t>
            </w:r>
          </w:p>
        </w:tc>
      </w:tr>
      <w:tr w:rsidR="00A77CBD" w:rsidRPr="00F12287" w14:paraId="1569512C" w14:textId="77777777" w:rsidTr="00A77CB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1" w:type="pct"/>
            <w:shd w:val="clear" w:color="auto" w:fill="auto"/>
            <w:noWrap/>
            <w:hideMark/>
          </w:tcPr>
          <w:p w14:paraId="718E4EBE" w14:textId="77777777" w:rsidR="002D2B7F" w:rsidRPr="00AD38A3" w:rsidRDefault="002D2B7F" w:rsidP="002D2B7F">
            <w:pPr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</w:pPr>
            <w:r w:rsidRPr="00AD38A3">
              <w:rPr>
                <w:rFonts w:ascii="Times New Roman" w:eastAsia="Calibri" w:hAnsi="Times New Roman"/>
                <w:b w:val="0"/>
                <w:bCs w:val="0"/>
                <w:color w:val="000000"/>
                <w:kern w:val="24"/>
                <w:lang w:val="en-CA"/>
              </w:rPr>
              <w:t>2,6,10-Trimethyl-tetradecane</w:t>
            </w:r>
          </w:p>
        </w:tc>
        <w:tc>
          <w:tcPr>
            <w:tcW w:w="419" w:type="pct"/>
            <w:shd w:val="clear" w:color="auto" w:fill="auto"/>
          </w:tcPr>
          <w:p w14:paraId="5425CDAF" w14:textId="08C2A350" w:rsidR="002D2B7F" w:rsidRPr="007D21A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7D21A7">
              <w:rPr>
                <w:rFonts w:ascii="Times New Roman" w:eastAsia="Calibri" w:hAnsi="Times New Roman"/>
                <w:color w:val="000000"/>
                <w:kern w:val="24"/>
              </w:rPr>
              <w:t>_</w:t>
            </w:r>
          </w:p>
        </w:tc>
        <w:tc>
          <w:tcPr>
            <w:tcW w:w="547" w:type="pct"/>
            <w:shd w:val="clear" w:color="auto" w:fill="auto"/>
            <w:noWrap/>
            <w:hideMark/>
          </w:tcPr>
          <w:p w14:paraId="7B6FB5F9" w14:textId="02716B16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85785</w:t>
            </w:r>
          </w:p>
        </w:tc>
        <w:tc>
          <w:tcPr>
            <w:tcW w:w="657" w:type="pct"/>
            <w:shd w:val="clear" w:color="auto" w:fill="auto"/>
            <w:noWrap/>
            <w:hideMark/>
          </w:tcPr>
          <w:p w14:paraId="07A5017B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11" w:type="pct"/>
            <w:shd w:val="clear" w:color="auto" w:fill="auto"/>
            <w:noWrap/>
            <w:hideMark/>
          </w:tcPr>
          <w:p w14:paraId="60366E13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601" w:type="pct"/>
            <w:shd w:val="clear" w:color="auto" w:fill="auto"/>
            <w:noWrap/>
            <w:hideMark/>
          </w:tcPr>
          <w:p w14:paraId="2329B70E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</w:t>
            </w:r>
          </w:p>
        </w:tc>
        <w:tc>
          <w:tcPr>
            <w:tcW w:w="734" w:type="pct"/>
            <w:shd w:val="clear" w:color="auto" w:fill="auto"/>
            <w:noWrap/>
            <w:hideMark/>
          </w:tcPr>
          <w:p w14:paraId="126059FF" w14:textId="77777777" w:rsidR="002D2B7F" w:rsidRPr="00F12287" w:rsidRDefault="002D2B7F" w:rsidP="002D2B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/>
                <w:color w:val="000000"/>
                <w:kern w:val="24"/>
                <w:lang w:val="en-CA"/>
              </w:rPr>
            </w:pPr>
            <w:r w:rsidRPr="00F12287">
              <w:rPr>
                <w:rFonts w:ascii="Times New Roman" w:eastAsia="Calibri" w:hAnsi="Times New Roman"/>
                <w:color w:val="000000"/>
                <w:kern w:val="24"/>
                <w:lang w:val="en-CA"/>
              </w:rPr>
              <w:t>0.14</w:t>
            </w:r>
          </w:p>
        </w:tc>
      </w:tr>
    </w:tbl>
    <w:p w14:paraId="196B26DD" w14:textId="77777777" w:rsidR="008E5F2F" w:rsidRDefault="008E5F2F" w:rsidP="00484F5C">
      <w:pPr>
        <w:rPr>
          <w:rFonts w:ascii="Times New Roman" w:eastAsia="Calibri" w:hAnsi="Times New Roman" w:cs="Times New Roman"/>
          <w:b/>
          <w:bCs/>
          <w:color w:val="000000"/>
          <w:kern w:val="24"/>
          <w:lang w:val="en-GB"/>
        </w:rPr>
      </w:pPr>
    </w:p>
    <w:p w14:paraId="209D1219" w14:textId="74549289" w:rsidR="00680305" w:rsidRDefault="00680305" w:rsidP="00484F5C">
      <w:pPr>
        <w:rPr>
          <w:rFonts w:ascii="Times New Roman" w:eastAsia="Calibri" w:hAnsi="Times New Roman" w:cs="Times New Roman"/>
          <w:b/>
          <w:bCs/>
          <w:color w:val="000000"/>
          <w:kern w:val="24"/>
          <w:lang w:val="en-GB"/>
        </w:rPr>
      </w:pPr>
    </w:p>
    <w:p w14:paraId="27C4D6E6" w14:textId="77777777" w:rsidR="00FA3492" w:rsidRDefault="00FA3492" w:rsidP="00484F5C">
      <w:pPr>
        <w:rPr>
          <w:rFonts w:ascii="Times New Roman" w:eastAsia="Calibri" w:hAnsi="Times New Roman" w:cs="Times New Roman"/>
          <w:b/>
          <w:bCs/>
          <w:color w:val="000000"/>
          <w:kern w:val="24"/>
          <w:lang w:val="en-GB"/>
        </w:rPr>
      </w:pPr>
    </w:p>
    <w:p w14:paraId="78F893E0" w14:textId="4BD8DAAA" w:rsidR="000D2528" w:rsidRDefault="000D2528" w:rsidP="00484F5C">
      <w:pPr>
        <w:rPr>
          <w:rFonts w:ascii="Times New Roman" w:eastAsia="Calibri" w:hAnsi="Times New Roman" w:cs="Times New Roman"/>
          <w:b/>
          <w:bCs/>
          <w:color w:val="000000"/>
          <w:kern w:val="24"/>
          <w:lang w:val="en-GB"/>
        </w:rPr>
      </w:pPr>
    </w:p>
    <w:p w14:paraId="121DADE4" w14:textId="47EECC59" w:rsidR="000D2528" w:rsidRDefault="000D2528" w:rsidP="00E73897">
      <w:pPr>
        <w:spacing w:after="160" w:line="256" w:lineRule="auto"/>
        <w:rPr>
          <w:rFonts w:ascii="Times New Roman" w:eastAsia="Calibri" w:hAnsi="Times New Roman" w:cs="Times New Roman"/>
          <w:b/>
          <w:bCs/>
          <w:color w:val="000000"/>
          <w:kern w:val="24"/>
          <w:lang w:val="en-GB"/>
        </w:rPr>
      </w:pPr>
    </w:p>
    <w:p w14:paraId="2F22511E" w14:textId="58F1B8F9" w:rsidR="008610D2" w:rsidRDefault="008610D2" w:rsidP="00E73897">
      <w:pPr>
        <w:spacing w:after="160" w:line="256" w:lineRule="auto"/>
        <w:rPr>
          <w:rFonts w:ascii="Times New Roman" w:eastAsia="Calibri" w:hAnsi="Times New Roman" w:cs="Times New Roman"/>
          <w:b/>
          <w:bCs/>
          <w:color w:val="000000"/>
          <w:kern w:val="24"/>
          <w:lang w:val="en-GB"/>
        </w:rPr>
      </w:pPr>
    </w:p>
    <w:p w14:paraId="162A31DA" w14:textId="77777777" w:rsidR="003C1477" w:rsidRDefault="003C1477" w:rsidP="00A77CBD">
      <w:pPr>
        <w:rPr>
          <w:rFonts w:ascii="Times New Roman" w:eastAsia="Calibri" w:hAnsi="Times New Roman" w:cs="Times New Roman"/>
          <w:color w:val="000000"/>
          <w:kern w:val="24"/>
          <w:lang w:val="en-GB"/>
        </w:rPr>
      </w:pPr>
    </w:p>
    <w:p w14:paraId="2763355A" w14:textId="77777777" w:rsidR="003C1477" w:rsidRDefault="003C1477" w:rsidP="00A77CBD">
      <w:pPr>
        <w:rPr>
          <w:rFonts w:ascii="Times New Roman" w:eastAsia="Calibri" w:hAnsi="Times New Roman" w:cs="Times New Roman"/>
          <w:color w:val="000000"/>
          <w:kern w:val="24"/>
          <w:lang w:val="en-GB"/>
        </w:rPr>
      </w:pPr>
    </w:p>
    <w:p w14:paraId="0B8191F8" w14:textId="77777777" w:rsidR="003C1477" w:rsidRDefault="003C1477" w:rsidP="00A77CBD">
      <w:pPr>
        <w:rPr>
          <w:rFonts w:ascii="Times New Roman" w:eastAsia="Calibri" w:hAnsi="Times New Roman" w:cs="Times New Roman"/>
          <w:color w:val="000000"/>
          <w:kern w:val="24"/>
          <w:lang w:val="en-GB"/>
        </w:rPr>
      </w:pPr>
    </w:p>
    <w:p w14:paraId="75A5ADB2" w14:textId="77777777" w:rsidR="003C1477" w:rsidRDefault="003C1477" w:rsidP="00A77CBD">
      <w:pPr>
        <w:rPr>
          <w:rFonts w:ascii="Times New Roman" w:eastAsia="Calibri" w:hAnsi="Times New Roman" w:cs="Times New Roman"/>
          <w:color w:val="000000"/>
          <w:kern w:val="24"/>
          <w:lang w:val="en-GB"/>
        </w:rPr>
      </w:pPr>
    </w:p>
    <w:p w14:paraId="1D73ACFC" w14:textId="77777777" w:rsidR="003C1477" w:rsidRDefault="003C1477" w:rsidP="00A77CBD">
      <w:pPr>
        <w:rPr>
          <w:rFonts w:ascii="Times New Roman" w:eastAsia="Calibri" w:hAnsi="Times New Roman" w:cs="Times New Roman"/>
          <w:color w:val="000000"/>
          <w:kern w:val="24"/>
          <w:lang w:val="en-GB"/>
        </w:rPr>
      </w:pPr>
    </w:p>
    <w:p w14:paraId="1264FBE5" w14:textId="77777777" w:rsidR="003C1477" w:rsidRDefault="003C1477" w:rsidP="00A77CBD">
      <w:pPr>
        <w:rPr>
          <w:rFonts w:ascii="Times New Roman" w:eastAsia="Calibri" w:hAnsi="Times New Roman" w:cs="Times New Roman"/>
          <w:color w:val="000000"/>
          <w:kern w:val="24"/>
          <w:lang w:val="en-GB"/>
        </w:rPr>
      </w:pPr>
    </w:p>
    <w:p w14:paraId="6DBCFAAA" w14:textId="77777777" w:rsidR="003C1477" w:rsidRDefault="003C1477" w:rsidP="00A77CBD">
      <w:pPr>
        <w:rPr>
          <w:rFonts w:ascii="Times New Roman" w:eastAsia="Calibri" w:hAnsi="Times New Roman" w:cs="Times New Roman"/>
          <w:color w:val="000000"/>
          <w:kern w:val="24"/>
          <w:lang w:val="en-GB"/>
        </w:rPr>
      </w:pPr>
    </w:p>
    <w:p w14:paraId="0A119432" w14:textId="77777777" w:rsidR="003C1477" w:rsidRDefault="003C1477" w:rsidP="00A77CBD">
      <w:pPr>
        <w:rPr>
          <w:rFonts w:ascii="Times New Roman" w:eastAsia="Calibri" w:hAnsi="Times New Roman" w:cs="Times New Roman"/>
          <w:color w:val="000000"/>
          <w:kern w:val="24"/>
          <w:lang w:val="en-GB"/>
        </w:rPr>
      </w:pPr>
    </w:p>
    <w:p w14:paraId="04583BBA" w14:textId="77777777" w:rsidR="003C1477" w:rsidRDefault="003C1477" w:rsidP="00A77CBD">
      <w:pPr>
        <w:rPr>
          <w:rFonts w:ascii="Times New Roman" w:eastAsia="Calibri" w:hAnsi="Times New Roman" w:cs="Times New Roman"/>
          <w:color w:val="000000"/>
          <w:kern w:val="24"/>
          <w:lang w:val="en-GB"/>
        </w:rPr>
      </w:pPr>
    </w:p>
    <w:p w14:paraId="4597F663" w14:textId="77777777" w:rsidR="003C1477" w:rsidRDefault="003C1477" w:rsidP="00A77CBD">
      <w:pPr>
        <w:rPr>
          <w:rFonts w:ascii="Times New Roman" w:eastAsia="Calibri" w:hAnsi="Times New Roman" w:cs="Times New Roman"/>
          <w:color w:val="000000"/>
          <w:kern w:val="24"/>
          <w:lang w:val="en-GB"/>
        </w:rPr>
      </w:pPr>
    </w:p>
    <w:p w14:paraId="5574C64A" w14:textId="51F0FAD3" w:rsidR="003C1477" w:rsidRDefault="007D21A7" w:rsidP="00A77CBD">
      <w:pPr>
        <w:rPr>
          <w:rFonts w:ascii="Times New Roman" w:eastAsia="Calibri" w:hAnsi="Times New Roman" w:cs="Times New Roman"/>
          <w:color w:val="000000"/>
          <w:kern w:val="24"/>
          <w:lang w:val="en-GB"/>
        </w:rPr>
      </w:pPr>
      <w:r w:rsidRPr="00231085">
        <w:rPr>
          <w:rFonts w:ascii="Times New Roman" w:eastAsia="Calibri" w:hAnsi="Times New Roman" w:cs="Times New Roman"/>
          <w:b/>
          <w:bCs/>
          <w:color w:val="000000"/>
          <w:kern w:val="24"/>
          <w:lang w:val="en-GB"/>
        </w:rPr>
        <w:lastRenderedPageBreak/>
        <w:t xml:space="preserve">Table </w:t>
      </w:r>
      <w:r>
        <w:rPr>
          <w:rFonts w:ascii="Times New Roman" w:eastAsia="Calibri" w:hAnsi="Times New Roman" w:cs="Times New Roman"/>
          <w:b/>
          <w:bCs/>
          <w:color w:val="000000"/>
          <w:kern w:val="24"/>
          <w:lang w:val="en-GB"/>
        </w:rPr>
        <w:t xml:space="preserve">S6 </w:t>
      </w:r>
      <w:r w:rsidRPr="00F00FF4">
        <w:rPr>
          <w:rFonts w:eastAsia="Calibri" w:cs="Times New Roman"/>
          <w:b/>
          <w:bCs/>
          <w:szCs w:val="24"/>
        </w:rPr>
        <w:t>|</w:t>
      </w:r>
      <w:r w:rsidRPr="00231085">
        <w:rPr>
          <w:rFonts w:ascii="Times New Roman" w:eastAsia="Calibri" w:hAnsi="Times New Roman" w:cs="Times New Roman"/>
          <w:color w:val="000000"/>
          <w:kern w:val="24"/>
          <w:lang w:val="en-GB"/>
        </w:rPr>
        <w:t xml:space="preserve"> Pathway and process enrichment analysis in healthy control</w:t>
      </w:r>
      <w:r>
        <w:rPr>
          <w:rFonts w:ascii="Times New Roman" w:eastAsia="Calibri" w:hAnsi="Times New Roman" w:cs="Times New Roman"/>
          <w:color w:val="000000"/>
          <w:kern w:val="24"/>
          <w:lang w:val="en-GB"/>
        </w:rPr>
        <w:t>, periapical abscess, radicular cyst, and periapical granuloma.</w:t>
      </w:r>
    </w:p>
    <w:p w14:paraId="227A692F" w14:textId="6DB849B8" w:rsidR="003C1477" w:rsidRDefault="003C1477" w:rsidP="003C1477">
      <w:pPr>
        <w:rPr>
          <w:rFonts w:ascii="Times New Roman" w:eastAsia="Calibri" w:hAnsi="Times New Roman" w:cs="Times New Roman"/>
          <w:b/>
          <w:bCs/>
          <w:color w:val="000000"/>
          <w:kern w:val="24"/>
          <w:lang w:val="en-GB"/>
        </w:rPr>
      </w:pPr>
    </w:p>
    <w:p w14:paraId="7808F05C" w14:textId="77777777" w:rsidR="003C1477" w:rsidRDefault="003C1477" w:rsidP="00A77CBD">
      <w:pPr>
        <w:rPr>
          <w:rFonts w:ascii="Times New Roman" w:eastAsia="Calibri" w:hAnsi="Times New Roman" w:cs="Times New Roman"/>
          <w:color w:val="000000"/>
          <w:kern w:val="24"/>
          <w:lang w:val="en-GB"/>
        </w:rPr>
      </w:pPr>
    </w:p>
    <w:tbl>
      <w:tblPr>
        <w:tblStyle w:val="PlainTable41"/>
        <w:tblpPr w:leftFromText="180" w:rightFromText="180" w:vertAnchor="page" w:horzAnchor="margin" w:tblpY="2783"/>
        <w:tblW w:w="4977" w:type="pct"/>
        <w:tblBorders>
          <w:top w:val="single" w:sz="4" w:space="0" w:color="auto"/>
          <w:bottom w:val="single" w:sz="4" w:space="0" w:color="auto"/>
        </w:tblBorders>
        <w:tblLayout w:type="fixed"/>
        <w:tblLook w:val="0420" w:firstRow="1" w:lastRow="0" w:firstColumn="0" w:lastColumn="0" w:noHBand="0" w:noVBand="1"/>
      </w:tblPr>
      <w:tblGrid>
        <w:gridCol w:w="2409"/>
        <w:gridCol w:w="1842"/>
        <w:gridCol w:w="7516"/>
        <w:gridCol w:w="1133"/>
      </w:tblGrid>
      <w:tr w:rsidR="003C1477" w:rsidRPr="005F7A1D" w14:paraId="003A6AF1" w14:textId="77777777" w:rsidTr="003C147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4"/>
        </w:trPr>
        <w:tc>
          <w:tcPr>
            <w:tcW w:w="93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346C1708" w14:textId="77777777" w:rsidR="003C1477" w:rsidRPr="005F7A1D" w:rsidRDefault="003C1477" w:rsidP="003C1477">
            <w:pPr>
              <w:textAlignment w:val="bottom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*</w:t>
            </w: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MCODE</w:t>
            </w:r>
          </w:p>
        </w:tc>
        <w:tc>
          <w:tcPr>
            <w:tcW w:w="71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31BC67F9" w14:textId="77777777" w:rsidR="003C1477" w:rsidRPr="005F7A1D" w:rsidRDefault="003C1477" w:rsidP="003C1477">
            <w:pPr>
              <w:textAlignment w:val="bottom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GO</w:t>
            </w:r>
          </w:p>
        </w:tc>
        <w:tc>
          <w:tcPr>
            <w:tcW w:w="291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23ED7BAC" w14:textId="77777777" w:rsidR="003C1477" w:rsidRPr="005F7A1D" w:rsidRDefault="003C1477" w:rsidP="003C1477">
            <w:pPr>
              <w:textAlignment w:val="bottom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Description</w:t>
            </w:r>
          </w:p>
        </w:tc>
        <w:tc>
          <w:tcPr>
            <w:tcW w:w="43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68AE4282" w14:textId="77777777" w:rsidR="003C1477" w:rsidRPr="005F7A1D" w:rsidRDefault="003C1477" w:rsidP="003C1477">
            <w:pPr>
              <w:textAlignment w:val="bottom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Log10(P)</w:t>
            </w:r>
          </w:p>
        </w:tc>
      </w:tr>
      <w:tr w:rsidR="003C1477" w:rsidRPr="005F7A1D" w14:paraId="5D5E47F2" w14:textId="77777777" w:rsidTr="003C14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"/>
        </w:trPr>
        <w:tc>
          <w:tcPr>
            <w:tcW w:w="934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5C2560BD" w14:textId="77777777" w:rsidR="003C1477" w:rsidRPr="00AD38A3" w:rsidRDefault="003C1477" w:rsidP="003C1477">
            <w:pPr>
              <w:textAlignment w:val="bottom"/>
              <w:rPr>
                <w:rFonts w:asciiTheme="majorBidi" w:hAnsiTheme="majorBidi" w:cstheme="majorBidi"/>
                <w:b/>
                <w:bCs/>
                <w:color w:val="000000"/>
                <w:kern w:val="24"/>
                <w:sz w:val="20"/>
                <w:szCs w:val="20"/>
              </w:rPr>
            </w:pPr>
            <w:r w:rsidRPr="00AD38A3">
              <w:rPr>
                <w:rFonts w:asciiTheme="majorBidi" w:hAnsiTheme="majorBidi" w:cstheme="majorBidi"/>
                <w:b/>
                <w:bCs/>
                <w:color w:val="000000"/>
                <w:kern w:val="24"/>
                <w:sz w:val="20"/>
                <w:szCs w:val="20"/>
              </w:rPr>
              <w:t>Healthy control</w:t>
            </w:r>
          </w:p>
        </w:tc>
        <w:tc>
          <w:tcPr>
            <w:tcW w:w="714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20FD0D8D" w14:textId="77777777" w:rsidR="003C1477" w:rsidRPr="005F7A1D" w:rsidRDefault="003C1477" w:rsidP="003C1477">
            <w:pPr>
              <w:textAlignment w:val="bottom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</w:p>
        </w:tc>
        <w:tc>
          <w:tcPr>
            <w:tcW w:w="2913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26FDA8C0" w14:textId="77777777" w:rsidR="003C1477" w:rsidRPr="005F7A1D" w:rsidRDefault="003C1477" w:rsidP="003C1477">
            <w:pPr>
              <w:textAlignment w:val="bottom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</w:p>
        </w:tc>
        <w:tc>
          <w:tcPr>
            <w:tcW w:w="439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6C3F8F03" w14:textId="77777777" w:rsidR="003C1477" w:rsidRPr="005F7A1D" w:rsidRDefault="003C1477" w:rsidP="003C1477">
            <w:pPr>
              <w:textAlignment w:val="bottom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</w:p>
        </w:tc>
      </w:tr>
      <w:tr w:rsidR="003C1477" w:rsidRPr="005F7A1D" w14:paraId="36539212" w14:textId="77777777" w:rsidTr="003C1477">
        <w:trPr>
          <w:trHeight w:val="181"/>
        </w:trPr>
        <w:tc>
          <w:tcPr>
            <w:tcW w:w="934" w:type="pct"/>
            <w:tcBorders>
              <w:top w:val="nil"/>
            </w:tcBorders>
            <w:shd w:val="clear" w:color="auto" w:fill="auto"/>
            <w:hideMark/>
          </w:tcPr>
          <w:p w14:paraId="04FAF173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MCODE</w:t>
            </w:r>
            <w:r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-</w:t>
            </w: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1</w:t>
            </w:r>
          </w:p>
        </w:tc>
        <w:tc>
          <w:tcPr>
            <w:tcW w:w="714" w:type="pct"/>
            <w:tcBorders>
              <w:top w:val="nil"/>
            </w:tcBorders>
            <w:shd w:val="clear" w:color="auto" w:fill="auto"/>
            <w:hideMark/>
          </w:tcPr>
          <w:p w14:paraId="2A0D76C9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R-HSA-438066</w:t>
            </w:r>
          </w:p>
        </w:tc>
        <w:tc>
          <w:tcPr>
            <w:tcW w:w="2913" w:type="pct"/>
            <w:tcBorders>
              <w:top w:val="nil"/>
            </w:tcBorders>
            <w:shd w:val="clear" w:color="auto" w:fill="auto"/>
            <w:hideMark/>
          </w:tcPr>
          <w:p w14:paraId="6192C4B9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Unblocking of</w:t>
            </w:r>
            <w:r>
              <w:t xml:space="preserve"> </w:t>
            </w:r>
            <w:r w:rsidRPr="002019C1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 xml:space="preserve">N-methyl-D-aspartate </w:t>
            </w:r>
            <w:r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(</w:t>
            </w: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NMDA</w:t>
            </w:r>
            <w:r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)</w:t>
            </w: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 xml:space="preserve"> receptors, glutamate binding and activation</w:t>
            </w:r>
          </w:p>
        </w:tc>
        <w:tc>
          <w:tcPr>
            <w:tcW w:w="439" w:type="pct"/>
            <w:tcBorders>
              <w:top w:val="nil"/>
            </w:tcBorders>
            <w:shd w:val="clear" w:color="auto" w:fill="auto"/>
            <w:hideMark/>
          </w:tcPr>
          <w:p w14:paraId="5691E6E4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-25.5</w:t>
            </w:r>
          </w:p>
        </w:tc>
      </w:tr>
      <w:tr w:rsidR="003C1477" w:rsidRPr="005F7A1D" w14:paraId="60785110" w14:textId="77777777" w:rsidTr="003C14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8"/>
        </w:trPr>
        <w:tc>
          <w:tcPr>
            <w:tcW w:w="934" w:type="pct"/>
            <w:shd w:val="clear" w:color="auto" w:fill="auto"/>
            <w:hideMark/>
          </w:tcPr>
          <w:p w14:paraId="3F177CD4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MCODE</w:t>
            </w:r>
            <w:r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-</w:t>
            </w: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1</w:t>
            </w:r>
          </w:p>
        </w:tc>
        <w:tc>
          <w:tcPr>
            <w:tcW w:w="714" w:type="pct"/>
            <w:shd w:val="clear" w:color="auto" w:fill="auto"/>
            <w:hideMark/>
          </w:tcPr>
          <w:p w14:paraId="031CA504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GO:0035235</w:t>
            </w:r>
          </w:p>
        </w:tc>
        <w:tc>
          <w:tcPr>
            <w:tcW w:w="2913" w:type="pct"/>
            <w:shd w:val="clear" w:color="auto" w:fill="auto"/>
            <w:hideMark/>
          </w:tcPr>
          <w:p w14:paraId="7CF32F51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ionotropic glutamate receptor signalling pathway</w:t>
            </w:r>
          </w:p>
        </w:tc>
        <w:tc>
          <w:tcPr>
            <w:tcW w:w="439" w:type="pct"/>
            <w:shd w:val="clear" w:color="auto" w:fill="auto"/>
            <w:hideMark/>
          </w:tcPr>
          <w:p w14:paraId="186B1E5B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-24.8</w:t>
            </w:r>
          </w:p>
        </w:tc>
      </w:tr>
      <w:tr w:rsidR="003C1477" w:rsidRPr="005F7A1D" w14:paraId="6824B07F" w14:textId="77777777" w:rsidTr="003C1477">
        <w:trPr>
          <w:trHeight w:val="237"/>
        </w:trPr>
        <w:tc>
          <w:tcPr>
            <w:tcW w:w="934" w:type="pct"/>
            <w:shd w:val="clear" w:color="auto" w:fill="auto"/>
            <w:hideMark/>
          </w:tcPr>
          <w:p w14:paraId="02CAC203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MCODE</w:t>
            </w:r>
            <w:r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-</w:t>
            </w: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1</w:t>
            </w:r>
          </w:p>
        </w:tc>
        <w:tc>
          <w:tcPr>
            <w:tcW w:w="714" w:type="pct"/>
            <w:shd w:val="clear" w:color="auto" w:fill="auto"/>
            <w:hideMark/>
          </w:tcPr>
          <w:p w14:paraId="37818F7C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ko05033</w:t>
            </w:r>
          </w:p>
        </w:tc>
        <w:tc>
          <w:tcPr>
            <w:tcW w:w="2913" w:type="pct"/>
            <w:shd w:val="clear" w:color="auto" w:fill="auto"/>
            <w:hideMark/>
          </w:tcPr>
          <w:p w14:paraId="006A49D7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Nicotine addiction</w:t>
            </w:r>
          </w:p>
        </w:tc>
        <w:tc>
          <w:tcPr>
            <w:tcW w:w="439" w:type="pct"/>
            <w:shd w:val="clear" w:color="auto" w:fill="auto"/>
            <w:hideMark/>
          </w:tcPr>
          <w:p w14:paraId="089F73A8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-23.1</w:t>
            </w:r>
          </w:p>
        </w:tc>
      </w:tr>
      <w:tr w:rsidR="003C1477" w:rsidRPr="005F7A1D" w14:paraId="3664D82B" w14:textId="77777777" w:rsidTr="003C14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8"/>
        </w:trPr>
        <w:tc>
          <w:tcPr>
            <w:tcW w:w="934" w:type="pct"/>
            <w:shd w:val="clear" w:color="auto" w:fill="auto"/>
            <w:hideMark/>
          </w:tcPr>
          <w:p w14:paraId="6293F3E1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MCODE</w:t>
            </w:r>
            <w:r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-</w:t>
            </w: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2</w:t>
            </w:r>
          </w:p>
        </w:tc>
        <w:tc>
          <w:tcPr>
            <w:tcW w:w="714" w:type="pct"/>
            <w:shd w:val="clear" w:color="auto" w:fill="auto"/>
            <w:hideMark/>
          </w:tcPr>
          <w:p w14:paraId="60FFEAEF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R-HSA-416476</w:t>
            </w:r>
          </w:p>
        </w:tc>
        <w:tc>
          <w:tcPr>
            <w:tcW w:w="2913" w:type="pct"/>
            <w:shd w:val="clear" w:color="auto" w:fill="auto"/>
            <w:hideMark/>
          </w:tcPr>
          <w:p w14:paraId="54E4B7C0" w14:textId="77777777" w:rsidR="003C1477" w:rsidRPr="003072E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3072E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G alpha (q) signalling events</w:t>
            </w:r>
          </w:p>
        </w:tc>
        <w:tc>
          <w:tcPr>
            <w:tcW w:w="439" w:type="pct"/>
            <w:shd w:val="clear" w:color="auto" w:fill="auto"/>
            <w:hideMark/>
          </w:tcPr>
          <w:p w14:paraId="656A344A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-8.5</w:t>
            </w:r>
          </w:p>
        </w:tc>
      </w:tr>
      <w:tr w:rsidR="003C1477" w:rsidRPr="005F7A1D" w14:paraId="560AC5F8" w14:textId="77777777" w:rsidTr="003C1477">
        <w:trPr>
          <w:trHeight w:val="222"/>
        </w:trPr>
        <w:tc>
          <w:tcPr>
            <w:tcW w:w="934" w:type="pct"/>
            <w:shd w:val="clear" w:color="auto" w:fill="auto"/>
            <w:hideMark/>
          </w:tcPr>
          <w:p w14:paraId="55C5C8EE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MCODE</w:t>
            </w:r>
            <w:r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-</w:t>
            </w: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2</w:t>
            </w:r>
          </w:p>
        </w:tc>
        <w:tc>
          <w:tcPr>
            <w:tcW w:w="714" w:type="pct"/>
            <w:shd w:val="clear" w:color="auto" w:fill="auto"/>
            <w:hideMark/>
          </w:tcPr>
          <w:p w14:paraId="1FBA2E1A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R-HSA-500792</w:t>
            </w:r>
          </w:p>
        </w:tc>
        <w:tc>
          <w:tcPr>
            <w:tcW w:w="2913" w:type="pct"/>
            <w:shd w:val="clear" w:color="auto" w:fill="auto"/>
            <w:hideMark/>
          </w:tcPr>
          <w:p w14:paraId="4487548A" w14:textId="77777777" w:rsidR="003C1477" w:rsidRPr="003072E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94E6B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G protein coupled receptors</w:t>
            </w:r>
            <w:r w:rsidRPr="003072E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 xml:space="preserve"> ligand binding</w:t>
            </w:r>
          </w:p>
        </w:tc>
        <w:tc>
          <w:tcPr>
            <w:tcW w:w="439" w:type="pct"/>
            <w:shd w:val="clear" w:color="auto" w:fill="auto"/>
            <w:hideMark/>
          </w:tcPr>
          <w:p w14:paraId="16C31BB6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-7.1</w:t>
            </w:r>
          </w:p>
        </w:tc>
      </w:tr>
      <w:tr w:rsidR="003C1477" w:rsidRPr="005F7A1D" w14:paraId="5688F7EE" w14:textId="77777777" w:rsidTr="003C14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2"/>
        </w:trPr>
        <w:tc>
          <w:tcPr>
            <w:tcW w:w="934" w:type="pct"/>
            <w:shd w:val="clear" w:color="auto" w:fill="auto"/>
            <w:hideMark/>
          </w:tcPr>
          <w:p w14:paraId="7659A56A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MCODE</w:t>
            </w:r>
            <w:r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-</w:t>
            </w: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2</w:t>
            </w:r>
          </w:p>
        </w:tc>
        <w:tc>
          <w:tcPr>
            <w:tcW w:w="714" w:type="pct"/>
            <w:shd w:val="clear" w:color="auto" w:fill="auto"/>
            <w:hideMark/>
          </w:tcPr>
          <w:p w14:paraId="682BCA0B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GO:0051480</w:t>
            </w:r>
          </w:p>
        </w:tc>
        <w:tc>
          <w:tcPr>
            <w:tcW w:w="2913" w:type="pct"/>
            <w:shd w:val="clear" w:color="auto" w:fill="auto"/>
            <w:hideMark/>
          </w:tcPr>
          <w:p w14:paraId="72F2EF9E" w14:textId="77777777" w:rsidR="003C1477" w:rsidRPr="003072E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3072E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regulation of cytosolic calcium ion concentration</w:t>
            </w:r>
          </w:p>
        </w:tc>
        <w:tc>
          <w:tcPr>
            <w:tcW w:w="439" w:type="pct"/>
            <w:shd w:val="clear" w:color="auto" w:fill="auto"/>
            <w:hideMark/>
          </w:tcPr>
          <w:p w14:paraId="6CDF889E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-5.1</w:t>
            </w:r>
          </w:p>
        </w:tc>
      </w:tr>
      <w:tr w:rsidR="003C1477" w:rsidRPr="005F7A1D" w14:paraId="773F64FE" w14:textId="77777777" w:rsidTr="003C1477">
        <w:trPr>
          <w:trHeight w:val="127"/>
        </w:trPr>
        <w:tc>
          <w:tcPr>
            <w:tcW w:w="934" w:type="pct"/>
            <w:shd w:val="clear" w:color="auto" w:fill="auto"/>
            <w:hideMark/>
          </w:tcPr>
          <w:p w14:paraId="5F9C39E7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MCODE</w:t>
            </w:r>
            <w:r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-</w:t>
            </w: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3</w:t>
            </w:r>
          </w:p>
        </w:tc>
        <w:tc>
          <w:tcPr>
            <w:tcW w:w="714" w:type="pct"/>
            <w:shd w:val="clear" w:color="auto" w:fill="auto"/>
            <w:hideMark/>
          </w:tcPr>
          <w:p w14:paraId="076647F6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R-HSA-451306</w:t>
            </w:r>
          </w:p>
        </w:tc>
        <w:tc>
          <w:tcPr>
            <w:tcW w:w="2913" w:type="pct"/>
            <w:shd w:val="clear" w:color="auto" w:fill="auto"/>
            <w:hideMark/>
          </w:tcPr>
          <w:p w14:paraId="79E35133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Ionotropic activity of kainate receptors</w:t>
            </w:r>
          </w:p>
        </w:tc>
        <w:tc>
          <w:tcPr>
            <w:tcW w:w="439" w:type="pct"/>
            <w:shd w:val="clear" w:color="auto" w:fill="auto"/>
            <w:hideMark/>
          </w:tcPr>
          <w:p w14:paraId="20AF1182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-10.2</w:t>
            </w:r>
          </w:p>
        </w:tc>
      </w:tr>
      <w:tr w:rsidR="003C1477" w:rsidRPr="005F7A1D" w14:paraId="6AD51372" w14:textId="77777777" w:rsidTr="003C14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3"/>
        </w:trPr>
        <w:tc>
          <w:tcPr>
            <w:tcW w:w="934" w:type="pct"/>
            <w:shd w:val="clear" w:color="auto" w:fill="auto"/>
            <w:hideMark/>
          </w:tcPr>
          <w:p w14:paraId="56124A06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MCODE</w:t>
            </w:r>
            <w:r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-</w:t>
            </w: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3</w:t>
            </w:r>
          </w:p>
        </w:tc>
        <w:tc>
          <w:tcPr>
            <w:tcW w:w="714" w:type="pct"/>
            <w:shd w:val="clear" w:color="auto" w:fill="auto"/>
            <w:hideMark/>
          </w:tcPr>
          <w:p w14:paraId="16AEBBCC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R-HSA-451308</w:t>
            </w:r>
          </w:p>
        </w:tc>
        <w:tc>
          <w:tcPr>
            <w:tcW w:w="2913" w:type="pct"/>
            <w:shd w:val="clear" w:color="auto" w:fill="auto"/>
            <w:hideMark/>
          </w:tcPr>
          <w:p w14:paraId="48673F00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Activation of Ca-permeable Kainate Receptor</w:t>
            </w:r>
          </w:p>
        </w:tc>
        <w:tc>
          <w:tcPr>
            <w:tcW w:w="439" w:type="pct"/>
            <w:shd w:val="clear" w:color="auto" w:fill="auto"/>
            <w:hideMark/>
          </w:tcPr>
          <w:p w14:paraId="3BE8BE30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-10.2</w:t>
            </w:r>
          </w:p>
        </w:tc>
      </w:tr>
      <w:tr w:rsidR="003C1477" w:rsidRPr="005F7A1D" w14:paraId="3970FC3A" w14:textId="77777777" w:rsidTr="003C1477">
        <w:trPr>
          <w:trHeight w:val="155"/>
        </w:trPr>
        <w:tc>
          <w:tcPr>
            <w:tcW w:w="934" w:type="pct"/>
            <w:shd w:val="clear" w:color="auto" w:fill="auto"/>
            <w:hideMark/>
          </w:tcPr>
          <w:p w14:paraId="0B57FEB8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MCODE</w:t>
            </w:r>
            <w:r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-</w:t>
            </w: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3</w:t>
            </w:r>
          </w:p>
        </w:tc>
        <w:tc>
          <w:tcPr>
            <w:tcW w:w="714" w:type="pct"/>
            <w:shd w:val="clear" w:color="auto" w:fill="auto"/>
            <w:hideMark/>
          </w:tcPr>
          <w:p w14:paraId="49D38786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GO:0035235</w:t>
            </w:r>
          </w:p>
        </w:tc>
        <w:tc>
          <w:tcPr>
            <w:tcW w:w="2913" w:type="pct"/>
            <w:shd w:val="clear" w:color="auto" w:fill="auto"/>
            <w:hideMark/>
          </w:tcPr>
          <w:p w14:paraId="5302FFBD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ionotropic glutamate receptor signalling pathway</w:t>
            </w:r>
          </w:p>
        </w:tc>
        <w:tc>
          <w:tcPr>
            <w:tcW w:w="439" w:type="pct"/>
            <w:shd w:val="clear" w:color="auto" w:fill="auto"/>
            <w:hideMark/>
          </w:tcPr>
          <w:p w14:paraId="3519CA41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-9.1</w:t>
            </w:r>
          </w:p>
        </w:tc>
      </w:tr>
      <w:tr w:rsidR="003C1477" w:rsidRPr="005F7A1D" w14:paraId="79C3C0EE" w14:textId="77777777" w:rsidTr="003C14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5"/>
        </w:trPr>
        <w:tc>
          <w:tcPr>
            <w:tcW w:w="934" w:type="pct"/>
            <w:shd w:val="clear" w:color="auto" w:fill="auto"/>
          </w:tcPr>
          <w:p w14:paraId="3E890407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b/>
                <w:bCs/>
                <w:color w:val="000000"/>
                <w:kern w:val="24"/>
                <w:sz w:val="20"/>
                <w:szCs w:val="20"/>
              </w:rPr>
            </w:pPr>
            <w:r>
              <w:rPr>
                <w:rFonts w:asciiTheme="majorBidi" w:hAnsiTheme="majorBidi" w:cstheme="majorBidi"/>
                <w:b/>
                <w:bCs/>
                <w:color w:val="000000"/>
                <w:kern w:val="24"/>
                <w:sz w:val="20"/>
                <w:szCs w:val="20"/>
              </w:rPr>
              <w:t>Periapical a</w:t>
            </w:r>
            <w:r w:rsidRPr="005F7A1D">
              <w:rPr>
                <w:rFonts w:asciiTheme="majorBidi" w:hAnsiTheme="majorBidi" w:cstheme="majorBidi"/>
                <w:b/>
                <w:bCs/>
                <w:color w:val="000000"/>
                <w:kern w:val="24"/>
                <w:sz w:val="20"/>
                <w:szCs w:val="20"/>
              </w:rPr>
              <w:t>bscess</w:t>
            </w:r>
          </w:p>
        </w:tc>
        <w:tc>
          <w:tcPr>
            <w:tcW w:w="714" w:type="pct"/>
            <w:shd w:val="clear" w:color="auto" w:fill="auto"/>
          </w:tcPr>
          <w:p w14:paraId="296C5AE8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</w:p>
        </w:tc>
        <w:tc>
          <w:tcPr>
            <w:tcW w:w="2913" w:type="pct"/>
            <w:shd w:val="clear" w:color="auto" w:fill="auto"/>
          </w:tcPr>
          <w:p w14:paraId="3CE8525E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</w:p>
        </w:tc>
        <w:tc>
          <w:tcPr>
            <w:tcW w:w="439" w:type="pct"/>
            <w:shd w:val="clear" w:color="auto" w:fill="auto"/>
          </w:tcPr>
          <w:p w14:paraId="37ACC30E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</w:p>
        </w:tc>
      </w:tr>
      <w:tr w:rsidR="003C1477" w:rsidRPr="005F7A1D" w14:paraId="62A7350C" w14:textId="77777777" w:rsidTr="003C1477">
        <w:trPr>
          <w:trHeight w:val="155"/>
        </w:trPr>
        <w:tc>
          <w:tcPr>
            <w:tcW w:w="934" w:type="pct"/>
            <w:shd w:val="clear" w:color="auto" w:fill="auto"/>
          </w:tcPr>
          <w:p w14:paraId="65CD6A49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MCODE</w:t>
            </w:r>
            <w:r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-</w:t>
            </w: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1</w:t>
            </w:r>
          </w:p>
        </w:tc>
        <w:tc>
          <w:tcPr>
            <w:tcW w:w="714" w:type="pct"/>
            <w:shd w:val="clear" w:color="auto" w:fill="auto"/>
          </w:tcPr>
          <w:p w14:paraId="14736E3B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R-HSA-2142816</w:t>
            </w:r>
          </w:p>
        </w:tc>
        <w:tc>
          <w:tcPr>
            <w:tcW w:w="2913" w:type="pct"/>
            <w:shd w:val="clear" w:color="auto" w:fill="auto"/>
          </w:tcPr>
          <w:p w14:paraId="2B587CA4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Synthesis of (16-20)-hydroxyeicosatetraenoic acids (HETE)</w:t>
            </w:r>
          </w:p>
        </w:tc>
        <w:tc>
          <w:tcPr>
            <w:tcW w:w="439" w:type="pct"/>
            <w:shd w:val="clear" w:color="auto" w:fill="auto"/>
          </w:tcPr>
          <w:p w14:paraId="7CB263AF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-10.6</w:t>
            </w:r>
          </w:p>
        </w:tc>
      </w:tr>
      <w:tr w:rsidR="003C1477" w:rsidRPr="005F7A1D" w14:paraId="46FD26E7" w14:textId="77777777" w:rsidTr="003C14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5"/>
        </w:trPr>
        <w:tc>
          <w:tcPr>
            <w:tcW w:w="934" w:type="pct"/>
            <w:shd w:val="clear" w:color="auto" w:fill="auto"/>
          </w:tcPr>
          <w:p w14:paraId="43AAEC98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MCODE</w:t>
            </w:r>
            <w:r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-</w:t>
            </w: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1</w:t>
            </w:r>
          </w:p>
        </w:tc>
        <w:tc>
          <w:tcPr>
            <w:tcW w:w="714" w:type="pct"/>
            <w:shd w:val="clear" w:color="auto" w:fill="auto"/>
          </w:tcPr>
          <w:p w14:paraId="0F4357E4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GO:0097267</w:t>
            </w:r>
          </w:p>
        </w:tc>
        <w:tc>
          <w:tcPr>
            <w:tcW w:w="2913" w:type="pct"/>
            <w:shd w:val="clear" w:color="auto" w:fill="auto"/>
          </w:tcPr>
          <w:p w14:paraId="258F830C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Omega-hydroxylase P450 pathway</w:t>
            </w:r>
          </w:p>
        </w:tc>
        <w:tc>
          <w:tcPr>
            <w:tcW w:w="439" w:type="pct"/>
            <w:shd w:val="clear" w:color="auto" w:fill="auto"/>
          </w:tcPr>
          <w:p w14:paraId="0DA32633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-10.5</w:t>
            </w:r>
          </w:p>
        </w:tc>
      </w:tr>
      <w:tr w:rsidR="003C1477" w:rsidRPr="005F7A1D" w14:paraId="666083B1" w14:textId="77777777" w:rsidTr="003C1477">
        <w:trPr>
          <w:trHeight w:val="155"/>
        </w:trPr>
        <w:tc>
          <w:tcPr>
            <w:tcW w:w="934" w:type="pct"/>
            <w:shd w:val="clear" w:color="auto" w:fill="auto"/>
          </w:tcPr>
          <w:p w14:paraId="78CA447B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5F7A1D">
              <w:rPr>
                <w:rFonts w:asciiTheme="majorBidi" w:eastAsia="Times New Roman" w:hAnsiTheme="majorBidi" w:cstheme="majorBidi"/>
                <w:color w:val="000000"/>
                <w:kern w:val="24"/>
                <w:sz w:val="20"/>
                <w:szCs w:val="20"/>
              </w:rPr>
              <w:t>MCODE</w:t>
            </w:r>
            <w:r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-</w:t>
            </w: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1</w:t>
            </w:r>
          </w:p>
        </w:tc>
        <w:tc>
          <w:tcPr>
            <w:tcW w:w="714" w:type="pct"/>
            <w:shd w:val="clear" w:color="auto" w:fill="auto"/>
          </w:tcPr>
          <w:p w14:paraId="02B2175A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GO:0019373</w:t>
            </w:r>
          </w:p>
        </w:tc>
        <w:tc>
          <w:tcPr>
            <w:tcW w:w="2913" w:type="pct"/>
            <w:shd w:val="clear" w:color="auto" w:fill="auto"/>
          </w:tcPr>
          <w:p w14:paraId="05368422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proofErr w:type="spellStart"/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Epoxygenase</w:t>
            </w:r>
            <w:proofErr w:type="spellEnd"/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 xml:space="preserve"> P450 pathway</w:t>
            </w:r>
          </w:p>
        </w:tc>
        <w:tc>
          <w:tcPr>
            <w:tcW w:w="439" w:type="pct"/>
            <w:shd w:val="clear" w:color="auto" w:fill="auto"/>
          </w:tcPr>
          <w:p w14:paraId="1777B4D1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5F7A1D"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  <w:t>-9.5</w:t>
            </w:r>
          </w:p>
        </w:tc>
      </w:tr>
      <w:tr w:rsidR="003C1477" w:rsidRPr="005F7A1D" w14:paraId="775E13F9" w14:textId="77777777" w:rsidTr="003C14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5"/>
        </w:trPr>
        <w:tc>
          <w:tcPr>
            <w:tcW w:w="934" w:type="pct"/>
            <w:shd w:val="clear" w:color="auto" w:fill="auto"/>
          </w:tcPr>
          <w:p w14:paraId="1FA8FCB9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b/>
                <w:bCs/>
                <w:color w:val="000000"/>
                <w:kern w:val="24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b/>
                <w:bCs/>
                <w:color w:val="000000" w:themeColor="text1"/>
                <w:kern w:val="24"/>
                <w:sz w:val="20"/>
                <w:szCs w:val="20"/>
              </w:rPr>
              <w:t>Radicular c</w:t>
            </w:r>
            <w:r w:rsidRPr="005F7A1D">
              <w:rPr>
                <w:rFonts w:asciiTheme="majorBidi" w:eastAsia="Times New Roman" w:hAnsiTheme="majorBidi" w:cstheme="majorBidi"/>
                <w:b/>
                <w:bCs/>
                <w:color w:val="000000" w:themeColor="text1"/>
                <w:kern w:val="24"/>
                <w:sz w:val="20"/>
                <w:szCs w:val="20"/>
              </w:rPr>
              <w:t>yst</w:t>
            </w:r>
          </w:p>
        </w:tc>
        <w:tc>
          <w:tcPr>
            <w:tcW w:w="714" w:type="pct"/>
            <w:shd w:val="clear" w:color="auto" w:fill="auto"/>
          </w:tcPr>
          <w:p w14:paraId="30F41814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</w:p>
        </w:tc>
        <w:tc>
          <w:tcPr>
            <w:tcW w:w="2913" w:type="pct"/>
            <w:shd w:val="clear" w:color="auto" w:fill="auto"/>
          </w:tcPr>
          <w:p w14:paraId="1F4C8D10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</w:p>
        </w:tc>
        <w:tc>
          <w:tcPr>
            <w:tcW w:w="439" w:type="pct"/>
            <w:shd w:val="clear" w:color="auto" w:fill="auto"/>
          </w:tcPr>
          <w:p w14:paraId="56CC5177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</w:p>
        </w:tc>
      </w:tr>
      <w:tr w:rsidR="003C1477" w:rsidRPr="005F7A1D" w14:paraId="0C0FFA13" w14:textId="77777777" w:rsidTr="003C1477">
        <w:trPr>
          <w:trHeight w:val="155"/>
        </w:trPr>
        <w:tc>
          <w:tcPr>
            <w:tcW w:w="934" w:type="pct"/>
            <w:shd w:val="clear" w:color="auto" w:fill="auto"/>
          </w:tcPr>
          <w:p w14:paraId="6F313E2D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5F7A1D">
              <w:rPr>
                <w:rFonts w:asciiTheme="majorBidi" w:eastAsiaTheme="minorEastAsia" w:hAnsiTheme="majorBidi" w:cstheme="majorBidi"/>
                <w:color w:val="000000" w:themeColor="text1"/>
                <w:kern w:val="24"/>
                <w:sz w:val="20"/>
                <w:szCs w:val="20"/>
              </w:rPr>
              <w:t>MCODE</w:t>
            </w:r>
            <w:r>
              <w:rPr>
                <w:rFonts w:asciiTheme="majorBidi" w:eastAsiaTheme="minorEastAsia" w:hAnsiTheme="majorBidi" w:cstheme="majorBidi"/>
                <w:color w:val="000000" w:themeColor="text1"/>
                <w:kern w:val="24"/>
                <w:sz w:val="20"/>
                <w:szCs w:val="20"/>
              </w:rPr>
              <w:t>-</w:t>
            </w:r>
            <w:r w:rsidRPr="005F7A1D">
              <w:rPr>
                <w:rFonts w:asciiTheme="majorBidi" w:eastAsiaTheme="minorEastAsia" w:hAnsiTheme="majorBidi" w:cstheme="majorBidi"/>
                <w:color w:val="000000" w:themeColor="text1"/>
                <w:kern w:val="24"/>
                <w:sz w:val="20"/>
                <w:szCs w:val="20"/>
              </w:rPr>
              <w:t>1</w:t>
            </w:r>
          </w:p>
        </w:tc>
        <w:tc>
          <w:tcPr>
            <w:tcW w:w="714" w:type="pct"/>
            <w:shd w:val="clear" w:color="auto" w:fill="auto"/>
          </w:tcPr>
          <w:p w14:paraId="4F2B34F7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5F7A1D">
              <w:rPr>
                <w:rFonts w:asciiTheme="majorBidi" w:eastAsiaTheme="minorEastAsia" w:hAnsiTheme="majorBidi" w:cstheme="majorBidi"/>
                <w:color w:val="000000" w:themeColor="text1"/>
                <w:kern w:val="24"/>
                <w:sz w:val="20"/>
                <w:szCs w:val="20"/>
              </w:rPr>
              <w:t>R-HSA-9619483</w:t>
            </w:r>
          </w:p>
        </w:tc>
        <w:tc>
          <w:tcPr>
            <w:tcW w:w="2913" w:type="pct"/>
            <w:shd w:val="clear" w:color="auto" w:fill="auto"/>
          </w:tcPr>
          <w:p w14:paraId="479BC1DE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5F7A1D">
              <w:rPr>
                <w:rFonts w:asciiTheme="majorBidi" w:eastAsiaTheme="minorEastAsia" w:hAnsiTheme="majorBidi" w:cstheme="majorBidi"/>
                <w:color w:val="000000" w:themeColor="text1"/>
                <w:kern w:val="24"/>
                <w:sz w:val="20"/>
                <w:szCs w:val="20"/>
              </w:rPr>
              <w:t>Activation of AMPK downstream of NMDARs</w:t>
            </w:r>
          </w:p>
        </w:tc>
        <w:tc>
          <w:tcPr>
            <w:tcW w:w="439" w:type="pct"/>
            <w:shd w:val="clear" w:color="auto" w:fill="auto"/>
          </w:tcPr>
          <w:p w14:paraId="3D694F32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5F7A1D">
              <w:rPr>
                <w:rFonts w:asciiTheme="majorBidi" w:eastAsiaTheme="minorEastAsia" w:hAnsiTheme="majorBidi" w:cstheme="majorBidi"/>
                <w:color w:val="000000" w:themeColor="text1"/>
                <w:kern w:val="24"/>
                <w:sz w:val="20"/>
                <w:szCs w:val="20"/>
              </w:rPr>
              <w:t>-18.1</w:t>
            </w:r>
          </w:p>
        </w:tc>
      </w:tr>
      <w:tr w:rsidR="003C1477" w:rsidRPr="005F7A1D" w14:paraId="21B1D014" w14:textId="77777777" w:rsidTr="003C14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5"/>
        </w:trPr>
        <w:tc>
          <w:tcPr>
            <w:tcW w:w="934" w:type="pct"/>
            <w:shd w:val="clear" w:color="auto" w:fill="auto"/>
          </w:tcPr>
          <w:p w14:paraId="5BF95443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5F7A1D">
              <w:rPr>
                <w:rFonts w:asciiTheme="majorBidi" w:eastAsiaTheme="minorEastAsia" w:hAnsiTheme="majorBidi" w:cstheme="majorBidi"/>
                <w:color w:val="000000" w:themeColor="text1"/>
                <w:kern w:val="24"/>
                <w:sz w:val="20"/>
                <w:szCs w:val="20"/>
              </w:rPr>
              <w:t>MCODE</w:t>
            </w:r>
            <w:r>
              <w:rPr>
                <w:rFonts w:asciiTheme="majorBidi" w:eastAsiaTheme="minorEastAsia" w:hAnsiTheme="majorBidi" w:cstheme="majorBidi"/>
                <w:color w:val="000000" w:themeColor="text1"/>
                <w:kern w:val="24"/>
                <w:sz w:val="20"/>
                <w:szCs w:val="20"/>
              </w:rPr>
              <w:t>-</w:t>
            </w:r>
            <w:r w:rsidRPr="005F7A1D">
              <w:rPr>
                <w:rFonts w:asciiTheme="majorBidi" w:eastAsiaTheme="minorEastAsia" w:hAnsiTheme="majorBidi" w:cstheme="majorBidi"/>
                <w:color w:val="000000" w:themeColor="text1"/>
                <w:kern w:val="24"/>
                <w:sz w:val="20"/>
                <w:szCs w:val="20"/>
              </w:rPr>
              <w:t>1</w:t>
            </w:r>
          </w:p>
        </w:tc>
        <w:tc>
          <w:tcPr>
            <w:tcW w:w="714" w:type="pct"/>
            <w:shd w:val="clear" w:color="auto" w:fill="auto"/>
          </w:tcPr>
          <w:p w14:paraId="0722725F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5F7A1D">
              <w:rPr>
                <w:rFonts w:asciiTheme="majorBidi" w:eastAsiaTheme="minorEastAsia" w:hAnsiTheme="majorBidi" w:cstheme="majorBidi"/>
                <w:color w:val="000000" w:themeColor="text1"/>
                <w:kern w:val="24"/>
                <w:sz w:val="20"/>
                <w:szCs w:val="20"/>
              </w:rPr>
              <w:t>R-HSA-380972</w:t>
            </w:r>
          </w:p>
        </w:tc>
        <w:tc>
          <w:tcPr>
            <w:tcW w:w="2913" w:type="pct"/>
            <w:shd w:val="clear" w:color="auto" w:fill="auto"/>
          </w:tcPr>
          <w:p w14:paraId="4F8A6CCB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5F7A1D">
              <w:rPr>
                <w:rFonts w:asciiTheme="majorBidi" w:eastAsiaTheme="minorEastAsia" w:hAnsiTheme="majorBidi" w:cstheme="majorBidi"/>
                <w:color w:val="000000" w:themeColor="text1"/>
                <w:kern w:val="24"/>
                <w:sz w:val="20"/>
                <w:szCs w:val="20"/>
              </w:rPr>
              <w:t>Energy dependent regulation of mTOR by LKB1-AMPK</w:t>
            </w:r>
          </w:p>
        </w:tc>
        <w:tc>
          <w:tcPr>
            <w:tcW w:w="439" w:type="pct"/>
            <w:shd w:val="clear" w:color="auto" w:fill="auto"/>
          </w:tcPr>
          <w:p w14:paraId="0C7C9020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5F7A1D">
              <w:rPr>
                <w:rFonts w:asciiTheme="majorBidi" w:eastAsiaTheme="minorEastAsia" w:hAnsiTheme="majorBidi" w:cstheme="majorBidi"/>
                <w:color w:val="000000" w:themeColor="text1"/>
                <w:kern w:val="24"/>
                <w:sz w:val="20"/>
                <w:szCs w:val="20"/>
              </w:rPr>
              <w:t>-18.1</w:t>
            </w:r>
          </w:p>
        </w:tc>
      </w:tr>
      <w:tr w:rsidR="003C1477" w:rsidRPr="005F7A1D" w14:paraId="2DED2DDC" w14:textId="77777777" w:rsidTr="003C1477">
        <w:trPr>
          <w:trHeight w:val="155"/>
        </w:trPr>
        <w:tc>
          <w:tcPr>
            <w:tcW w:w="934" w:type="pct"/>
            <w:shd w:val="clear" w:color="auto" w:fill="auto"/>
          </w:tcPr>
          <w:p w14:paraId="3D884870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5F7A1D">
              <w:rPr>
                <w:rFonts w:asciiTheme="majorBidi" w:eastAsiaTheme="minorEastAsia" w:hAnsiTheme="majorBidi" w:cstheme="majorBidi"/>
                <w:color w:val="000000" w:themeColor="text1"/>
                <w:kern w:val="24"/>
                <w:sz w:val="20"/>
                <w:szCs w:val="20"/>
              </w:rPr>
              <w:t>MCODE</w:t>
            </w:r>
            <w:r>
              <w:rPr>
                <w:rFonts w:asciiTheme="majorBidi" w:eastAsiaTheme="minorEastAsia" w:hAnsiTheme="majorBidi" w:cstheme="majorBidi"/>
                <w:color w:val="000000" w:themeColor="text1"/>
                <w:kern w:val="24"/>
                <w:sz w:val="20"/>
                <w:szCs w:val="20"/>
              </w:rPr>
              <w:t>-</w:t>
            </w:r>
            <w:r w:rsidRPr="005F7A1D">
              <w:rPr>
                <w:rFonts w:asciiTheme="majorBidi" w:eastAsiaTheme="minorEastAsia" w:hAnsiTheme="majorBidi" w:cstheme="majorBidi"/>
                <w:color w:val="000000" w:themeColor="text1"/>
                <w:kern w:val="24"/>
                <w:sz w:val="20"/>
                <w:szCs w:val="20"/>
              </w:rPr>
              <w:t>1</w:t>
            </w:r>
          </w:p>
        </w:tc>
        <w:tc>
          <w:tcPr>
            <w:tcW w:w="714" w:type="pct"/>
            <w:shd w:val="clear" w:color="auto" w:fill="auto"/>
          </w:tcPr>
          <w:p w14:paraId="304FBADE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5F7A1D">
              <w:rPr>
                <w:rFonts w:asciiTheme="majorBidi" w:eastAsiaTheme="minorEastAsia" w:hAnsiTheme="majorBidi" w:cstheme="majorBidi"/>
                <w:color w:val="000000" w:themeColor="text1"/>
                <w:kern w:val="24"/>
                <w:sz w:val="20"/>
                <w:szCs w:val="20"/>
              </w:rPr>
              <w:t>hsa04710</w:t>
            </w:r>
          </w:p>
        </w:tc>
        <w:tc>
          <w:tcPr>
            <w:tcW w:w="2913" w:type="pct"/>
            <w:shd w:val="clear" w:color="auto" w:fill="auto"/>
          </w:tcPr>
          <w:p w14:paraId="7DC0A9BE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5F7A1D">
              <w:rPr>
                <w:rFonts w:asciiTheme="majorBidi" w:eastAsiaTheme="minorEastAsia" w:hAnsiTheme="majorBidi" w:cstheme="majorBidi"/>
                <w:color w:val="000000" w:themeColor="text1"/>
                <w:kern w:val="24"/>
                <w:sz w:val="20"/>
                <w:szCs w:val="20"/>
              </w:rPr>
              <w:t>Circadian rhythm</w:t>
            </w:r>
          </w:p>
        </w:tc>
        <w:tc>
          <w:tcPr>
            <w:tcW w:w="439" w:type="pct"/>
            <w:shd w:val="clear" w:color="auto" w:fill="auto"/>
          </w:tcPr>
          <w:p w14:paraId="633CC8B8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5F7A1D">
              <w:rPr>
                <w:rFonts w:asciiTheme="majorBidi" w:eastAsiaTheme="minorEastAsia" w:hAnsiTheme="majorBidi" w:cstheme="majorBidi"/>
                <w:color w:val="000000" w:themeColor="text1"/>
                <w:kern w:val="24"/>
                <w:sz w:val="20"/>
                <w:szCs w:val="20"/>
              </w:rPr>
              <w:t>-18.0</w:t>
            </w:r>
          </w:p>
        </w:tc>
      </w:tr>
      <w:tr w:rsidR="003C1477" w:rsidRPr="005F7A1D" w14:paraId="6F78F076" w14:textId="77777777" w:rsidTr="003C14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5"/>
        </w:trPr>
        <w:tc>
          <w:tcPr>
            <w:tcW w:w="934" w:type="pct"/>
            <w:shd w:val="clear" w:color="auto" w:fill="auto"/>
          </w:tcPr>
          <w:p w14:paraId="7F0523CA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b/>
                <w:bCs/>
                <w:color w:val="000000"/>
                <w:kern w:val="24"/>
                <w:sz w:val="20"/>
                <w:szCs w:val="20"/>
              </w:rPr>
            </w:pPr>
            <w:r>
              <w:rPr>
                <w:rFonts w:asciiTheme="majorBidi" w:eastAsia="Times New Roman" w:hAnsiTheme="majorBidi" w:cstheme="majorBidi"/>
                <w:b/>
                <w:bCs/>
                <w:kern w:val="24"/>
                <w:sz w:val="20"/>
                <w:szCs w:val="20"/>
              </w:rPr>
              <w:t>Periapical g</w:t>
            </w:r>
            <w:r w:rsidRPr="005F7A1D">
              <w:rPr>
                <w:rFonts w:asciiTheme="majorBidi" w:eastAsia="Times New Roman" w:hAnsiTheme="majorBidi" w:cstheme="majorBidi"/>
                <w:b/>
                <w:bCs/>
                <w:kern w:val="24"/>
                <w:sz w:val="20"/>
                <w:szCs w:val="20"/>
              </w:rPr>
              <w:t>ranuloma</w:t>
            </w:r>
          </w:p>
        </w:tc>
        <w:tc>
          <w:tcPr>
            <w:tcW w:w="714" w:type="pct"/>
            <w:shd w:val="clear" w:color="auto" w:fill="auto"/>
          </w:tcPr>
          <w:p w14:paraId="033AF88B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</w:p>
        </w:tc>
        <w:tc>
          <w:tcPr>
            <w:tcW w:w="2913" w:type="pct"/>
            <w:shd w:val="clear" w:color="auto" w:fill="auto"/>
          </w:tcPr>
          <w:p w14:paraId="085D9F3A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</w:p>
        </w:tc>
        <w:tc>
          <w:tcPr>
            <w:tcW w:w="439" w:type="pct"/>
            <w:shd w:val="clear" w:color="auto" w:fill="auto"/>
          </w:tcPr>
          <w:p w14:paraId="0AB2266E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</w:p>
        </w:tc>
      </w:tr>
      <w:tr w:rsidR="003C1477" w:rsidRPr="005F7A1D" w14:paraId="56DE608A" w14:textId="77777777" w:rsidTr="003C1477">
        <w:trPr>
          <w:trHeight w:val="155"/>
        </w:trPr>
        <w:tc>
          <w:tcPr>
            <w:tcW w:w="934" w:type="pct"/>
            <w:shd w:val="clear" w:color="auto" w:fill="auto"/>
          </w:tcPr>
          <w:p w14:paraId="0DADDDC1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5F7A1D">
              <w:rPr>
                <w:rFonts w:asciiTheme="majorBidi" w:eastAsiaTheme="minorEastAsia" w:hAnsiTheme="majorBidi" w:cstheme="majorBidi"/>
                <w:kern w:val="24"/>
                <w:sz w:val="20"/>
                <w:szCs w:val="20"/>
              </w:rPr>
              <w:t>MCODE</w:t>
            </w:r>
            <w:r>
              <w:rPr>
                <w:rFonts w:asciiTheme="majorBidi" w:eastAsiaTheme="minorEastAsia" w:hAnsiTheme="majorBidi" w:cstheme="majorBidi"/>
                <w:kern w:val="24"/>
                <w:sz w:val="20"/>
                <w:szCs w:val="20"/>
              </w:rPr>
              <w:t>-</w:t>
            </w:r>
            <w:r w:rsidRPr="005F7A1D">
              <w:rPr>
                <w:rFonts w:asciiTheme="majorBidi" w:eastAsiaTheme="minorEastAsia" w:hAnsiTheme="majorBidi" w:cstheme="majorBidi"/>
                <w:kern w:val="24"/>
                <w:sz w:val="20"/>
                <w:szCs w:val="20"/>
              </w:rPr>
              <w:t>1</w:t>
            </w:r>
          </w:p>
        </w:tc>
        <w:tc>
          <w:tcPr>
            <w:tcW w:w="714" w:type="pct"/>
            <w:shd w:val="clear" w:color="auto" w:fill="auto"/>
          </w:tcPr>
          <w:p w14:paraId="6220DD7F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5F7A1D">
              <w:rPr>
                <w:rFonts w:asciiTheme="majorBidi" w:eastAsiaTheme="minorEastAsia" w:hAnsiTheme="majorBidi" w:cstheme="majorBidi"/>
                <w:kern w:val="24"/>
                <w:sz w:val="20"/>
                <w:szCs w:val="20"/>
              </w:rPr>
              <w:t>R-HSA-383280</w:t>
            </w:r>
          </w:p>
        </w:tc>
        <w:tc>
          <w:tcPr>
            <w:tcW w:w="2913" w:type="pct"/>
            <w:shd w:val="clear" w:color="auto" w:fill="auto"/>
          </w:tcPr>
          <w:p w14:paraId="21DE4DAB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5F7A1D">
              <w:rPr>
                <w:rFonts w:asciiTheme="majorBidi" w:eastAsiaTheme="minorEastAsia" w:hAnsiTheme="majorBidi" w:cstheme="majorBidi"/>
                <w:kern w:val="24"/>
                <w:sz w:val="20"/>
                <w:szCs w:val="20"/>
              </w:rPr>
              <w:t>Nuclear Receptor transcription pathway</w:t>
            </w:r>
          </w:p>
        </w:tc>
        <w:tc>
          <w:tcPr>
            <w:tcW w:w="439" w:type="pct"/>
            <w:shd w:val="clear" w:color="auto" w:fill="auto"/>
          </w:tcPr>
          <w:p w14:paraId="68566E9D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5F7A1D">
              <w:rPr>
                <w:rFonts w:asciiTheme="majorBidi" w:eastAsiaTheme="minorEastAsia" w:hAnsiTheme="majorBidi" w:cstheme="majorBidi"/>
                <w:kern w:val="24"/>
                <w:sz w:val="20"/>
                <w:szCs w:val="20"/>
              </w:rPr>
              <w:t>-13.7</w:t>
            </w:r>
          </w:p>
        </w:tc>
      </w:tr>
      <w:tr w:rsidR="003C1477" w:rsidRPr="005F7A1D" w14:paraId="78C9792E" w14:textId="77777777" w:rsidTr="003C14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5"/>
        </w:trPr>
        <w:tc>
          <w:tcPr>
            <w:tcW w:w="934" w:type="pct"/>
            <w:shd w:val="clear" w:color="auto" w:fill="auto"/>
          </w:tcPr>
          <w:p w14:paraId="2C2A705E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5F7A1D">
              <w:rPr>
                <w:rFonts w:asciiTheme="majorBidi" w:eastAsiaTheme="minorEastAsia" w:hAnsiTheme="majorBidi" w:cstheme="majorBidi"/>
                <w:kern w:val="24"/>
                <w:sz w:val="20"/>
                <w:szCs w:val="20"/>
              </w:rPr>
              <w:t>MCODE</w:t>
            </w:r>
            <w:r>
              <w:rPr>
                <w:rFonts w:asciiTheme="majorBidi" w:eastAsiaTheme="minorEastAsia" w:hAnsiTheme="majorBidi" w:cstheme="majorBidi"/>
                <w:kern w:val="24"/>
                <w:sz w:val="20"/>
                <w:szCs w:val="20"/>
              </w:rPr>
              <w:t>-</w:t>
            </w:r>
            <w:r w:rsidRPr="005F7A1D">
              <w:rPr>
                <w:rFonts w:asciiTheme="majorBidi" w:eastAsiaTheme="minorEastAsia" w:hAnsiTheme="majorBidi" w:cstheme="majorBidi"/>
                <w:kern w:val="24"/>
                <w:sz w:val="20"/>
                <w:szCs w:val="20"/>
              </w:rPr>
              <w:t>1</w:t>
            </w:r>
          </w:p>
        </w:tc>
        <w:tc>
          <w:tcPr>
            <w:tcW w:w="714" w:type="pct"/>
            <w:shd w:val="clear" w:color="auto" w:fill="auto"/>
          </w:tcPr>
          <w:p w14:paraId="73257EA4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5F7A1D">
              <w:rPr>
                <w:rFonts w:asciiTheme="majorBidi" w:eastAsiaTheme="minorEastAsia" w:hAnsiTheme="majorBidi" w:cstheme="majorBidi"/>
                <w:kern w:val="24"/>
                <w:sz w:val="20"/>
                <w:szCs w:val="20"/>
              </w:rPr>
              <w:t>GO:0006367</w:t>
            </w:r>
          </w:p>
        </w:tc>
        <w:tc>
          <w:tcPr>
            <w:tcW w:w="2913" w:type="pct"/>
            <w:shd w:val="clear" w:color="auto" w:fill="auto"/>
          </w:tcPr>
          <w:p w14:paraId="00785823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5F7A1D">
              <w:rPr>
                <w:rFonts w:asciiTheme="majorBidi" w:eastAsiaTheme="minorEastAsia" w:hAnsiTheme="majorBidi" w:cstheme="majorBidi"/>
                <w:kern w:val="24"/>
                <w:sz w:val="20"/>
                <w:szCs w:val="20"/>
              </w:rPr>
              <w:t>transcription initiation from RNA polymerase II promoter</w:t>
            </w:r>
          </w:p>
        </w:tc>
        <w:tc>
          <w:tcPr>
            <w:tcW w:w="439" w:type="pct"/>
            <w:shd w:val="clear" w:color="auto" w:fill="auto"/>
          </w:tcPr>
          <w:p w14:paraId="23D9E240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5F7A1D">
              <w:rPr>
                <w:rFonts w:asciiTheme="majorBidi" w:eastAsiaTheme="minorEastAsia" w:hAnsiTheme="majorBidi" w:cstheme="majorBidi"/>
                <w:kern w:val="24"/>
                <w:sz w:val="20"/>
                <w:szCs w:val="20"/>
              </w:rPr>
              <w:t>-10.9</w:t>
            </w:r>
          </w:p>
        </w:tc>
      </w:tr>
      <w:tr w:rsidR="003C1477" w:rsidRPr="005F7A1D" w14:paraId="39A3C21B" w14:textId="77777777" w:rsidTr="003C1477">
        <w:trPr>
          <w:trHeight w:val="155"/>
        </w:trPr>
        <w:tc>
          <w:tcPr>
            <w:tcW w:w="934" w:type="pct"/>
            <w:shd w:val="clear" w:color="auto" w:fill="auto"/>
          </w:tcPr>
          <w:p w14:paraId="643ACD70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5F7A1D">
              <w:rPr>
                <w:rFonts w:asciiTheme="majorBidi" w:eastAsiaTheme="minorEastAsia" w:hAnsiTheme="majorBidi" w:cstheme="majorBidi"/>
                <w:kern w:val="24"/>
                <w:sz w:val="20"/>
                <w:szCs w:val="20"/>
              </w:rPr>
              <w:t>MCODE</w:t>
            </w:r>
            <w:r>
              <w:rPr>
                <w:rFonts w:asciiTheme="majorBidi" w:eastAsiaTheme="minorEastAsia" w:hAnsiTheme="majorBidi" w:cstheme="majorBidi"/>
                <w:kern w:val="24"/>
                <w:sz w:val="20"/>
                <w:szCs w:val="20"/>
              </w:rPr>
              <w:t>-</w:t>
            </w:r>
            <w:r w:rsidRPr="005F7A1D">
              <w:rPr>
                <w:rFonts w:asciiTheme="majorBidi" w:eastAsiaTheme="minorEastAsia" w:hAnsiTheme="majorBidi" w:cstheme="majorBidi"/>
                <w:kern w:val="24"/>
                <w:sz w:val="20"/>
                <w:szCs w:val="20"/>
              </w:rPr>
              <w:t>1</w:t>
            </w:r>
          </w:p>
        </w:tc>
        <w:tc>
          <w:tcPr>
            <w:tcW w:w="714" w:type="pct"/>
            <w:shd w:val="clear" w:color="auto" w:fill="auto"/>
          </w:tcPr>
          <w:p w14:paraId="3EE81D53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5F7A1D">
              <w:rPr>
                <w:rFonts w:asciiTheme="majorBidi" w:eastAsiaTheme="minorEastAsia" w:hAnsiTheme="majorBidi" w:cstheme="majorBidi"/>
                <w:kern w:val="24"/>
                <w:sz w:val="20"/>
                <w:szCs w:val="20"/>
              </w:rPr>
              <w:t>GO:0009755</w:t>
            </w:r>
          </w:p>
        </w:tc>
        <w:tc>
          <w:tcPr>
            <w:tcW w:w="2913" w:type="pct"/>
            <w:shd w:val="clear" w:color="auto" w:fill="auto"/>
          </w:tcPr>
          <w:p w14:paraId="69B9D89C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5F7A1D">
              <w:rPr>
                <w:rFonts w:asciiTheme="majorBidi" w:eastAsiaTheme="minorEastAsia" w:hAnsiTheme="majorBidi" w:cstheme="majorBidi"/>
                <w:kern w:val="24"/>
                <w:sz w:val="20"/>
                <w:szCs w:val="20"/>
              </w:rPr>
              <w:t>hormone-mediated signalling pathway</w:t>
            </w:r>
          </w:p>
        </w:tc>
        <w:tc>
          <w:tcPr>
            <w:tcW w:w="439" w:type="pct"/>
            <w:shd w:val="clear" w:color="auto" w:fill="auto"/>
          </w:tcPr>
          <w:p w14:paraId="19B7C240" w14:textId="77777777" w:rsidR="003C1477" w:rsidRPr="005F7A1D" w:rsidRDefault="003C1477" w:rsidP="003C1477">
            <w:pPr>
              <w:textAlignment w:val="top"/>
              <w:rPr>
                <w:rFonts w:asciiTheme="majorBidi" w:hAnsiTheme="majorBidi" w:cstheme="majorBidi"/>
                <w:color w:val="000000"/>
                <w:kern w:val="24"/>
                <w:sz w:val="20"/>
                <w:szCs w:val="20"/>
              </w:rPr>
            </w:pPr>
            <w:r w:rsidRPr="005F7A1D">
              <w:rPr>
                <w:rFonts w:asciiTheme="majorBidi" w:eastAsiaTheme="minorEastAsia" w:hAnsiTheme="majorBidi" w:cstheme="majorBidi"/>
                <w:kern w:val="24"/>
                <w:sz w:val="20"/>
                <w:szCs w:val="20"/>
              </w:rPr>
              <w:t>-10.7</w:t>
            </w:r>
          </w:p>
        </w:tc>
      </w:tr>
    </w:tbl>
    <w:p w14:paraId="7BC9F4A5" w14:textId="77777777" w:rsidR="003C1477" w:rsidRDefault="003C1477" w:rsidP="003C1477">
      <w:pPr>
        <w:rPr>
          <w:rFonts w:ascii="Times New Roman" w:eastAsia="Calibri" w:hAnsi="Times New Roman" w:cs="Times New Roman"/>
          <w:b/>
          <w:bCs/>
          <w:color w:val="000000"/>
          <w:kern w:val="24"/>
          <w:lang w:val="en-GB"/>
        </w:rPr>
      </w:pPr>
      <w:r>
        <w:rPr>
          <w:rFonts w:ascii="Times New Roman" w:eastAsia="Calibri" w:hAnsi="Times New Roman" w:cs="Times New Roman"/>
          <w:color w:val="000000"/>
          <w:kern w:val="24"/>
          <w:lang w:val="en-GB"/>
        </w:rPr>
        <w:t>*The analysis was</w:t>
      </w:r>
      <w:r w:rsidRPr="00231085">
        <w:rPr>
          <w:rFonts w:ascii="Times New Roman" w:eastAsia="Calibri" w:hAnsi="Times New Roman" w:cs="Times New Roman"/>
          <w:color w:val="000000"/>
          <w:kern w:val="24"/>
          <w:lang w:val="en-GB"/>
        </w:rPr>
        <w:t xml:space="preserve"> applied to each MCODE component independently, and the three best-scoring terms by </w:t>
      </w:r>
      <w:r w:rsidRPr="00231085">
        <w:rPr>
          <w:rFonts w:ascii="Times New Roman" w:eastAsia="Calibri" w:hAnsi="Times New Roman" w:cs="Times New Roman"/>
          <w:i/>
          <w:iCs/>
          <w:color w:val="000000"/>
          <w:kern w:val="24"/>
          <w:lang w:val="en-GB"/>
        </w:rPr>
        <w:t>P</w:t>
      </w:r>
      <w:r w:rsidRPr="00231085">
        <w:rPr>
          <w:rFonts w:ascii="Times New Roman" w:eastAsia="Calibri" w:hAnsi="Times New Roman" w:cs="Times New Roman"/>
          <w:color w:val="000000"/>
          <w:kern w:val="24"/>
          <w:lang w:val="en-GB"/>
        </w:rPr>
        <w:t xml:space="preserve">-value </w:t>
      </w:r>
      <w:r>
        <w:rPr>
          <w:rFonts w:ascii="Times New Roman" w:eastAsia="Calibri" w:hAnsi="Times New Roman" w:cs="Times New Roman"/>
          <w:color w:val="000000"/>
          <w:kern w:val="24"/>
          <w:lang w:val="en-GB"/>
        </w:rPr>
        <w:t>were</w:t>
      </w:r>
      <w:r w:rsidRPr="00231085">
        <w:rPr>
          <w:rFonts w:ascii="Times New Roman" w:eastAsia="Calibri" w:hAnsi="Times New Roman" w:cs="Times New Roman"/>
          <w:color w:val="000000"/>
          <w:kern w:val="24"/>
          <w:lang w:val="en-GB"/>
        </w:rPr>
        <w:t xml:space="preserve"> retained as the functional description of the corresponding components.</w:t>
      </w:r>
    </w:p>
    <w:p w14:paraId="29CC9149" w14:textId="77777777" w:rsidR="003C1477" w:rsidRDefault="003C1477" w:rsidP="00A77CBD">
      <w:pPr>
        <w:rPr>
          <w:rFonts w:ascii="Times New Roman" w:eastAsia="Calibri" w:hAnsi="Times New Roman" w:cs="Times New Roman"/>
          <w:color w:val="000000"/>
          <w:kern w:val="24"/>
          <w:lang w:val="en-GB"/>
        </w:rPr>
      </w:pPr>
    </w:p>
    <w:p w14:paraId="0CD01AEF" w14:textId="77777777" w:rsidR="003C1477" w:rsidRDefault="003C1477" w:rsidP="00A77CBD">
      <w:pPr>
        <w:rPr>
          <w:rFonts w:ascii="Times New Roman" w:eastAsia="Calibri" w:hAnsi="Times New Roman" w:cs="Times New Roman"/>
          <w:color w:val="000000"/>
          <w:kern w:val="24"/>
          <w:lang w:val="en-GB"/>
        </w:rPr>
      </w:pPr>
    </w:p>
    <w:p w14:paraId="0A722CA5" w14:textId="77777777" w:rsidR="003C1477" w:rsidRDefault="003C1477" w:rsidP="00A77CBD">
      <w:pPr>
        <w:rPr>
          <w:rFonts w:ascii="Times New Roman" w:eastAsia="Calibri" w:hAnsi="Times New Roman" w:cs="Times New Roman"/>
          <w:color w:val="000000"/>
          <w:kern w:val="24"/>
          <w:lang w:val="en-GB"/>
        </w:rPr>
      </w:pPr>
    </w:p>
    <w:p w14:paraId="18069361" w14:textId="2237AC4A" w:rsidR="005C6ACC" w:rsidRDefault="008610D2" w:rsidP="00C40522">
      <w:pPr>
        <w:rPr>
          <w:rFonts w:asciiTheme="majorBidi" w:hAnsiTheme="majorBidi" w:cstheme="majorBidi"/>
          <w:sz w:val="24"/>
          <w:szCs w:val="24"/>
          <w:lang w:val="en-US"/>
        </w:rPr>
      </w:pPr>
      <w:r>
        <w:rPr>
          <w:noProof/>
        </w:rPr>
        <w:lastRenderedPageBreak/>
        <w:drawing>
          <wp:anchor distT="0" distB="0" distL="114300" distR="114300" simplePos="0" relativeHeight="251662336" behindDoc="1" locked="0" layoutInCell="1" allowOverlap="1" wp14:anchorId="39706254" wp14:editId="3F9F2605">
            <wp:simplePos x="0" y="0"/>
            <wp:positionH relativeFrom="margin">
              <wp:align>center</wp:align>
            </wp:positionH>
            <wp:positionV relativeFrom="paragraph">
              <wp:posOffset>413212</wp:posOffset>
            </wp:positionV>
            <wp:extent cx="8461375" cy="1376680"/>
            <wp:effectExtent l="0" t="0" r="0" b="0"/>
            <wp:wrapTight wrapText="bothSides">
              <wp:wrapPolygon edited="0">
                <wp:start x="0" y="0"/>
                <wp:lineTo x="0" y="21221"/>
                <wp:lineTo x="21543" y="21221"/>
                <wp:lineTo x="21543" y="0"/>
                <wp:lineTo x="0" y="0"/>
              </wp:wrapPolygon>
            </wp:wrapTight>
            <wp:docPr id="5" name="Picture 5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Chart&#10;&#10;Description automatically generated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741" t="28572" r="6235" b="50969"/>
                    <a:stretch/>
                  </pic:blipFill>
                  <pic:spPr bwMode="auto">
                    <a:xfrm>
                      <a:off x="0" y="0"/>
                      <a:ext cx="8461375" cy="13766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5C6ACC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Table </w:t>
      </w:r>
      <w:r w:rsidR="00007861">
        <w:rPr>
          <w:rFonts w:asciiTheme="majorBidi" w:hAnsiTheme="majorBidi" w:cstheme="majorBidi"/>
          <w:b/>
          <w:bCs/>
          <w:sz w:val="24"/>
          <w:szCs w:val="24"/>
          <w:lang w:val="en-US"/>
        </w:rPr>
        <w:t>S7</w:t>
      </w:r>
      <w:r w:rsidR="0099308F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 </w:t>
      </w:r>
      <w:r w:rsidR="0099308F" w:rsidRPr="00F00FF4">
        <w:rPr>
          <w:rFonts w:eastAsia="Calibri" w:cs="Times New Roman"/>
          <w:b/>
          <w:bCs/>
          <w:szCs w:val="24"/>
        </w:rPr>
        <w:t>|</w:t>
      </w:r>
      <w:r w:rsidR="0099308F" w:rsidRPr="00161E34">
        <w:rPr>
          <w:rFonts w:eastAsia="Calibri" w:cs="Times New Roman"/>
          <w:lang w:val="en-GB"/>
        </w:rPr>
        <w:t xml:space="preserve"> </w:t>
      </w:r>
      <w:r w:rsidR="00DB6B75" w:rsidRPr="00DB6B75">
        <w:rPr>
          <w:rFonts w:asciiTheme="majorBidi" w:hAnsiTheme="majorBidi" w:cstheme="majorBidi"/>
          <w:i/>
          <w:iCs/>
          <w:sz w:val="24"/>
          <w:szCs w:val="24"/>
          <w:lang w:val="en-US"/>
        </w:rPr>
        <w:t>In silico</w:t>
      </w:r>
      <w:r w:rsidR="00DB6B75" w:rsidRPr="00DB6B75">
        <w:rPr>
          <w:rFonts w:asciiTheme="majorBidi" w:hAnsiTheme="majorBidi" w:cstheme="majorBidi"/>
          <w:sz w:val="24"/>
          <w:szCs w:val="24"/>
          <w:lang w:val="en-US"/>
        </w:rPr>
        <w:t xml:space="preserve"> CIBERSORT values of involved immune cells in healthy pulp tissues </w:t>
      </w:r>
      <w:r w:rsidR="00DB6B75">
        <w:rPr>
          <w:rFonts w:asciiTheme="majorBidi" w:hAnsiTheme="majorBidi" w:cstheme="majorBidi"/>
          <w:sz w:val="24"/>
          <w:szCs w:val="24"/>
          <w:lang w:val="en-US"/>
        </w:rPr>
        <w:t xml:space="preserve">and </w:t>
      </w:r>
      <w:r w:rsidR="00DB6B75" w:rsidRPr="00DB6B75">
        <w:rPr>
          <w:rFonts w:asciiTheme="majorBidi" w:hAnsiTheme="majorBidi" w:cstheme="majorBidi"/>
          <w:sz w:val="24"/>
          <w:szCs w:val="24"/>
          <w:lang w:val="en-US"/>
        </w:rPr>
        <w:t>periapical lesions.</w:t>
      </w:r>
    </w:p>
    <w:p w14:paraId="55D452CE" w14:textId="77777777" w:rsidR="002C6B28" w:rsidRPr="00DB6B75" w:rsidRDefault="002C6B28" w:rsidP="00C40522">
      <w:pPr>
        <w:rPr>
          <w:rFonts w:asciiTheme="majorBidi" w:hAnsiTheme="majorBidi" w:cstheme="majorBidi"/>
          <w:sz w:val="24"/>
          <w:szCs w:val="24"/>
          <w:lang w:val="en-US"/>
        </w:rPr>
      </w:pPr>
    </w:p>
    <w:p w14:paraId="4B5505B1" w14:textId="77777777" w:rsidR="008610D2" w:rsidRDefault="008610D2" w:rsidP="00381BD8">
      <w:pPr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2C13736A" w14:textId="5FF4BF20" w:rsidR="00B31B39" w:rsidRDefault="00B31B39" w:rsidP="00381BD8">
      <w:pPr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>
        <w:rPr>
          <w:rFonts w:asciiTheme="majorBidi" w:hAnsiTheme="majorBidi" w:cstheme="majorBidi"/>
          <w:b/>
          <w:bCs/>
          <w:sz w:val="24"/>
          <w:szCs w:val="24"/>
          <w:lang w:val="en-US"/>
        </w:rPr>
        <w:t>References</w:t>
      </w:r>
    </w:p>
    <w:p w14:paraId="7FF22B3E" w14:textId="4A03611A" w:rsidR="00C46635" w:rsidRPr="007D21A7" w:rsidRDefault="00C46635" w:rsidP="007D21A7">
      <w:pPr>
        <w:spacing w:before="240" w:after="160" w:line="360" w:lineRule="auto"/>
        <w:ind w:left="450" w:hanging="450"/>
        <w:jc w:val="both"/>
        <w:rPr>
          <w:rFonts w:ascii="Times New Roman" w:eastAsia="Calibri" w:hAnsi="Times New Roman" w:cs="Times New Roman"/>
          <w:sz w:val="24"/>
          <w:szCs w:val="24"/>
          <w:lang w:val="en-GB"/>
        </w:rPr>
      </w:pPr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>1.</w:t>
      </w:r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ab/>
      </w:r>
      <w:proofErr w:type="spellStart"/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>Bialesova</w:t>
      </w:r>
      <w:proofErr w:type="spellEnd"/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L, </w:t>
      </w:r>
      <w:proofErr w:type="spellStart"/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>Kulyté</w:t>
      </w:r>
      <w:proofErr w:type="spellEnd"/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A, Petrus P, Sinha I, </w:t>
      </w:r>
      <w:proofErr w:type="spellStart"/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>Laurencikiene</w:t>
      </w:r>
      <w:proofErr w:type="spellEnd"/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J, Zhao C, et al. Epigenetic </w:t>
      </w:r>
      <w:r w:rsidRPr="00C46635">
        <w:rPr>
          <w:rFonts w:ascii="Times New Roman" w:eastAsia="Calibri" w:hAnsi="Times New Roman" w:cs="Times New Roman"/>
          <w:sz w:val="24"/>
          <w:szCs w:val="24"/>
          <w:lang w:val="en-GB"/>
        </w:rPr>
        <w:t>regulation</w:t>
      </w:r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of PLIN1 in </w:t>
      </w:r>
      <w:r w:rsidRPr="00C46635">
        <w:rPr>
          <w:rFonts w:ascii="Times New Roman" w:eastAsia="Calibri" w:hAnsi="Times New Roman" w:cs="Times New Roman"/>
          <w:sz w:val="24"/>
          <w:szCs w:val="24"/>
          <w:lang w:val="en-GB"/>
        </w:rPr>
        <w:t>obese women and its relation to lipolysis</w:t>
      </w:r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. </w:t>
      </w:r>
      <w:r w:rsidRPr="006E5D85">
        <w:rPr>
          <w:rFonts w:ascii="Times New Roman" w:eastAsia="Calibri" w:hAnsi="Times New Roman" w:cs="Times New Roman"/>
          <w:i/>
          <w:iCs/>
          <w:sz w:val="24"/>
          <w:szCs w:val="24"/>
          <w:lang w:val="en-GB"/>
        </w:rPr>
        <w:t>Sci Rep</w:t>
      </w:r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eastAsia="Calibri" w:hAnsi="Times New Roman" w:cs="Times New Roman"/>
          <w:sz w:val="24"/>
          <w:szCs w:val="24"/>
          <w:lang w:val="en-GB"/>
        </w:rPr>
        <w:t>(</w:t>
      </w:r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>2017</w:t>
      </w:r>
      <w:r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) </w:t>
      </w:r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>7(1):10152.</w:t>
      </w:r>
      <w:r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C46635">
        <w:rPr>
          <w:rFonts w:ascii="Times New Roman" w:eastAsia="Calibri" w:hAnsi="Times New Roman" w:cs="Times New Roman"/>
          <w:sz w:val="24"/>
          <w:szCs w:val="24"/>
          <w:lang w:val="en-GB"/>
        </w:rPr>
        <w:t>doi</w:t>
      </w:r>
      <w:proofErr w:type="spellEnd"/>
      <w:r w:rsidRPr="00C46635">
        <w:rPr>
          <w:rFonts w:ascii="Times New Roman" w:eastAsia="Calibri" w:hAnsi="Times New Roman" w:cs="Times New Roman"/>
          <w:sz w:val="24"/>
          <w:szCs w:val="24"/>
          <w:lang w:val="en-GB"/>
        </w:rPr>
        <w:t>: 10.1038/s41598-017-09232-y</w:t>
      </w:r>
      <w:r>
        <w:rPr>
          <w:rFonts w:ascii="Times New Roman" w:eastAsia="Calibri" w:hAnsi="Times New Roman" w:cs="Times New Roman"/>
          <w:sz w:val="24"/>
          <w:szCs w:val="24"/>
          <w:lang w:val="en-GB"/>
        </w:rPr>
        <w:t>.</w:t>
      </w:r>
    </w:p>
    <w:p w14:paraId="0871F3B2" w14:textId="721721C6" w:rsidR="00C46635" w:rsidRPr="007D21A7" w:rsidRDefault="00C46635" w:rsidP="007D21A7">
      <w:pPr>
        <w:spacing w:before="240" w:after="160" w:line="360" w:lineRule="auto"/>
        <w:ind w:left="450" w:hanging="450"/>
        <w:jc w:val="both"/>
        <w:rPr>
          <w:rFonts w:ascii="Times New Roman" w:eastAsia="Calibri" w:hAnsi="Times New Roman" w:cs="Times New Roman"/>
          <w:sz w:val="24"/>
          <w:szCs w:val="24"/>
          <w:lang w:val="en-GB"/>
        </w:rPr>
      </w:pPr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>2.</w:t>
      </w:r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ab/>
        <w:t xml:space="preserve">Hanlon MM, </w:t>
      </w:r>
      <w:proofErr w:type="spellStart"/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>Rakovich</w:t>
      </w:r>
      <w:proofErr w:type="spellEnd"/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T, Cunningham CC, </w:t>
      </w:r>
      <w:proofErr w:type="spellStart"/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>Ansboro</w:t>
      </w:r>
      <w:proofErr w:type="spellEnd"/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S, Veale DJ, Fearon U, et al. STAT3 </w:t>
      </w:r>
      <w:r w:rsidRPr="00C46635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mediates the differential effects of </w:t>
      </w:r>
      <w:proofErr w:type="spellStart"/>
      <w:r w:rsidRPr="00C46635">
        <w:rPr>
          <w:rFonts w:ascii="Times New Roman" w:eastAsia="Calibri" w:hAnsi="Times New Roman" w:cs="Times New Roman"/>
          <w:sz w:val="24"/>
          <w:szCs w:val="24"/>
          <w:lang w:val="en-GB"/>
        </w:rPr>
        <w:t>oncostatin</w:t>
      </w:r>
      <w:proofErr w:type="spellEnd"/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M and TNFα on RA </w:t>
      </w:r>
      <w:r w:rsidRPr="00C46635">
        <w:rPr>
          <w:rFonts w:ascii="Times New Roman" w:eastAsia="Calibri" w:hAnsi="Times New Roman" w:cs="Times New Roman"/>
          <w:sz w:val="24"/>
          <w:szCs w:val="24"/>
          <w:lang w:val="en-GB"/>
        </w:rPr>
        <w:t>synovial fibroblast and endothelial cell function</w:t>
      </w:r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. </w:t>
      </w:r>
      <w:r w:rsidRPr="006E5D85">
        <w:rPr>
          <w:rFonts w:ascii="Times New Roman" w:eastAsia="Calibri" w:hAnsi="Times New Roman" w:cs="Times New Roman"/>
          <w:i/>
          <w:iCs/>
          <w:sz w:val="24"/>
          <w:szCs w:val="24"/>
          <w:lang w:val="en-GB"/>
        </w:rPr>
        <w:t>Front Immunol</w:t>
      </w:r>
      <w:r w:rsidRPr="00C46635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eastAsia="Calibri" w:hAnsi="Times New Roman" w:cs="Times New Roman"/>
          <w:sz w:val="24"/>
          <w:szCs w:val="24"/>
          <w:lang w:val="en-GB"/>
        </w:rPr>
        <w:t>(</w:t>
      </w:r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>2019</w:t>
      </w:r>
      <w:r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) </w:t>
      </w:r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10:2056. </w:t>
      </w:r>
      <w:proofErr w:type="spellStart"/>
      <w:r w:rsidRPr="00C46635">
        <w:rPr>
          <w:rFonts w:ascii="Times New Roman" w:eastAsia="Calibri" w:hAnsi="Times New Roman" w:cs="Times New Roman"/>
          <w:sz w:val="24"/>
          <w:szCs w:val="24"/>
          <w:lang w:val="en-GB"/>
        </w:rPr>
        <w:t>doi</w:t>
      </w:r>
      <w:proofErr w:type="spellEnd"/>
      <w:r w:rsidRPr="00C46635">
        <w:rPr>
          <w:rFonts w:ascii="Times New Roman" w:eastAsia="Calibri" w:hAnsi="Times New Roman" w:cs="Times New Roman"/>
          <w:sz w:val="24"/>
          <w:szCs w:val="24"/>
          <w:lang w:val="en-GB"/>
        </w:rPr>
        <w:t>: 10.3389/fimmu.2019.02056</w:t>
      </w:r>
      <w:r>
        <w:rPr>
          <w:rFonts w:ascii="Times New Roman" w:eastAsia="Calibri" w:hAnsi="Times New Roman" w:cs="Times New Roman"/>
          <w:sz w:val="24"/>
          <w:szCs w:val="24"/>
          <w:lang w:val="en-GB"/>
        </w:rPr>
        <w:t>.</w:t>
      </w:r>
    </w:p>
    <w:p w14:paraId="169EA50B" w14:textId="393DA355" w:rsidR="00C46635" w:rsidRPr="007D21A7" w:rsidRDefault="00C46635" w:rsidP="007D21A7">
      <w:pPr>
        <w:spacing w:before="240" w:after="160" w:line="360" w:lineRule="auto"/>
        <w:ind w:left="450" w:hanging="450"/>
        <w:jc w:val="both"/>
        <w:rPr>
          <w:rFonts w:ascii="Times New Roman" w:eastAsia="Calibri" w:hAnsi="Times New Roman" w:cs="Times New Roman"/>
          <w:sz w:val="24"/>
          <w:szCs w:val="24"/>
          <w:lang w:val="en-GB"/>
        </w:rPr>
      </w:pPr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>3.</w:t>
      </w:r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ab/>
        <w:t xml:space="preserve">Zhu Y, </w:t>
      </w:r>
      <w:proofErr w:type="spellStart"/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>Schieber</w:t>
      </w:r>
      <w:proofErr w:type="spellEnd"/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EB, </w:t>
      </w:r>
      <w:proofErr w:type="spellStart"/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>McGiff</w:t>
      </w:r>
      <w:proofErr w:type="spellEnd"/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JC, </w:t>
      </w:r>
      <w:proofErr w:type="spellStart"/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>Balazy</w:t>
      </w:r>
      <w:proofErr w:type="spellEnd"/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M. Identification of arachidonate P-450 metabolites in human platelet phospholipids. </w:t>
      </w:r>
      <w:r w:rsidRPr="006E5D85">
        <w:rPr>
          <w:rFonts w:ascii="Times New Roman" w:eastAsia="Calibri" w:hAnsi="Times New Roman" w:cs="Times New Roman"/>
          <w:i/>
          <w:iCs/>
          <w:sz w:val="24"/>
          <w:szCs w:val="24"/>
          <w:lang w:val="en-GB"/>
        </w:rPr>
        <w:t>Hypertension</w:t>
      </w:r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</w:t>
      </w:r>
      <w:r w:rsidR="00066676">
        <w:rPr>
          <w:rFonts w:ascii="Times New Roman" w:eastAsia="Calibri" w:hAnsi="Times New Roman" w:cs="Times New Roman"/>
          <w:sz w:val="24"/>
          <w:szCs w:val="24"/>
          <w:lang w:val="en-GB"/>
        </w:rPr>
        <w:t>(</w:t>
      </w:r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>1995</w:t>
      </w:r>
      <w:r w:rsidR="00066676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) </w:t>
      </w:r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>25(4 Pt 2):854-9.</w:t>
      </w:r>
      <w:r w:rsidR="00066676"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066676" w:rsidRPr="00066676">
        <w:rPr>
          <w:rFonts w:ascii="Times New Roman" w:eastAsia="Calibri" w:hAnsi="Times New Roman" w:cs="Times New Roman"/>
          <w:sz w:val="24"/>
          <w:szCs w:val="24"/>
          <w:lang w:val="en-GB"/>
        </w:rPr>
        <w:t>doi</w:t>
      </w:r>
      <w:proofErr w:type="spellEnd"/>
      <w:r w:rsidR="00066676" w:rsidRPr="00066676">
        <w:rPr>
          <w:rFonts w:ascii="Times New Roman" w:eastAsia="Calibri" w:hAnsi="Times New Roman" w:cs="Times New Roman"/>
          <w:sz w:val="24"/>
          <w:szCs w:val="24"/>
          <w:lang w:val="en-GB"/>
        </w:rPr>
        <w:t>: 10.1161/01.hyp.25.4.854</w:t>
      </w:r>
      <w:r w:rsidR="00066676">
        <w:rPr>
          <w:rFonts w:ascii="Times New Roman" w:eastAsia="Calibri" w:hAnsi="Times New Roman" w:cs="Times New Roman"/>
          <w:sz w:val="24"/>
          <w:szCs w:val="24"/>
          <w:lang w:val="en-GB"/>
        </w:rPr>
        <w:t>.</w:t>
      </w:r>
    </w:p>
    <w:p w14:paraId="5F2E655F" w14:textId="65F282B1" w:rsidR="00C46635" w:rsidRPr="007D21A7" w:rsidRDefault="00C46635" w:rsidP="007D21A7">
      <w:pPr>
        <w:spacing w:before="240" w:after="160" w:line="360" w:lineRule="auto"/>
        <w:ind w:left="450" w:hanging="450"/>
        <w:jc w:val="both"/>
        <w:rPr>
          <w:rFonts w:ascii="Times New Roman" w:eastAsia="Calibri" w:hAnsi="Times New Roman" w:cs="Times New Roman"/>
          <w:sz w:val="24"/>
          <w:szCs w:val="24"/>
          <w:lang w:val="en-GB"/>
        </w:rPr>
      </w:pPr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>4.</w:t>
      </w:r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ab/>
        <w:t xml:space="preserve">Li X, Wang S, Zhu R, Li H, Han Q, Zhao RC. Lung </w:t>
      </w:r>
      <w:proofErr w:type="spellStart"/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>tumor</w:t>
      </w:r>
      <w:proofErr w:type="spellEnd"/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exosomes induce a pro-inflammatory phenotype in mesenchymal stem cells via </w:t>
      </w:r>
      <w:proofErr w:type="spellStart"/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>NFκB</w:t>
      </w:r>
      <w:proofErr w:type="spellEnd"/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-TLR </w:t>
      </w:r>
      <w:proofErr w:type="spellStart"/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>signaling</w:t>
      </w:r>
      <w:proofErr w:type="spellEnd"/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pathway. </w:t>
      </w:r>
      <w:r w:rsidR="00066676" w:rsidRPr="006E5D85">
        <w:rPr>
          <w:rFonts w:ascii="Times New Roman" w:eastAsia="Calibri" w:hAnsi="Times New Roman" w:cs="Times New Roman"/>
          <w:i/>
          <w:iCs/>
          <w:sz w:val="24"/>
          <w:szCs w:val="24"/>
          <w:lang w:val="en-GB"/>
        </w:rPr>
        <w:t xml:space="preserve">J </w:t>
      </w:r>
      <w:proofErr w:type="spellStart"/>
      <w:r w:rsidR="00066676" w:rsidRPr="006E5D85">
        <w:rPr>
          <w:rFonts w:ascii="Times New Roman" w:eastAsia="Calibri" w:hAnsi="Times New Roman" w:cs="Times New Roman"/>
          <w:i/>
          <w:iCs/>
          <w:sz w:val="24"/>
          <w:szCs w:val="24"/>
          <w:lang w:val="en-GB"/>
        </w:rPr>
        <w:t>Hematol</w:t>
      </w:r>
      <w:proofErr w:type="spellEnd"/>
      <w:r w:rsidR="00066676" w:rsidRPr="006E5D85">
        <w:rPr>
          <w:rFonts w:ascii="Times New Roman" w:eastAsia="Calibri" w:hAnsi="Times New Roman" w:cs="Times New Roman"/>
          <w:i/>
          <w:iCs/>
          <w:sz w:val="24"/>
          <w:szCs w:val="24"/>
          <w:lang w:val="en-GB"/>
        </w:rPr>
        <w:t xml:space="preserve"> Oncol</w:t>
      </w:r>
      <w:r w:rsidR="00066676" w:rsidRPr="00066676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</w:t>
      </w:r>
      <w:r w:rsidR="00066676">
        <w:rPr>
          <w:rFonts w:ascii="Times New Roman" w:eastAsia="Calibri" w:hAnsi="Times New Roman" w:cs="Times New Roman"/>
          <w:sz w:val="24"/>
          <w:szCs w:val="24"/>
          <w:lang w:val="en-GB"/>
        </w:rPr>
        <w:t>(</w:t>
      </w:r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>2016</w:t>
      </w:r>
      <w:r w:rsidR="00066676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) </w:t>
      </w:r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>9(1):42.</w:t>
      </w:r>
      <w:r w:rsidR="00066676"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066676" w:rsidRPr="00066676">
        <w:rPr>
          <w:rFonts w:ascii="Times New Roman" w:eastAsia="Calibri" w:hAnsi="Times New Roman" w:cs="Times New Roman"/>
          <w:sz w:val="24"/>
          <w:szCs w:val="24"/>
          <w:lang w:val="en-GB"/>
        </w:rPr>
        <w:t>doi</w:t>
      </w:r>
      <w:proofErr w:type="spellEnd"/>
      <w:r w:rsidR="00066676" w:rsidRPr="00066676">
        <w:rPr>
          <w:rFonts w:ascii="Times New Roman" w:eastAsia="Calibri" w:hAnsi="Times New Roman" w:cs="Times New Roman"/>
          <w:sz w:val="24"/>
          <w:szCs w:val="24"/>
          <w:lang w:val="en-GB"/>
        </w:rPr>
        <w:t>: 10.1186/s13045-016-0269-y</w:t>
      </w:r>
      <w:r w:rsidR="00066676">
        <w:rPr>
          <w:rFonts w:ascii="Times New Roman" w:eastAsia="Calibri" w:hAnsi="Times New Roman" w:cs="Times New Roman"/>
          <w:sz w:val="24"/>
          <w:szCs w:val="24"/>
          <w:lang w:val="en-GB"/>
        </w:rPr>
        <w:t>.</w:t>
      </w:r>
    </w:p>
    <w:p w14:paraId="11F3C734" w14:textId="7BDEE478" w:rsidR="00C46635" w:rsidRPr="007D21A7" w:rsidRDefault="00C46635" w:rsidP="007D21A7">
      <w:pPr>
        <w:spacing w:before="240" w:after="160" w:line="360" w:lineRule="auto"/>
        <w:ind w:left="450" w:hanging="450"/>
        <w:jc w:val="both"/>
        <w:rPr>
          <w:rFonts w:ascii="Times New Roman" w:eastAsia="Calibri" w:hAnsi="Times New Roman" w:cs="Times New Roman"/>
          <w:sz w:val="24"/>
          <w:szCs w:val="24"/>
          <w:lang w:val="en-GB"/>
        </w:rPr>
      </w:pPr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lastRenderedPageBreak/>
        <w:t>5.</w:t>
      </w:r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ab/>
        <w:t xml:space="preserve">Schindler TI, Wagner J-J, </w:t>
      </w:r>
      <w:proofErr w:type="spellStart"/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>Goedicke</w:t>
      </w:r>
      <w:proofErr w:type="spellEnd"/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-Fritz S, </w:t>
      </w:r>
      <w:proofErr w:type="spellStart"/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>Rogosch</w:t>
      </w:r>
      <w:proofErr w:type="spellEnd"/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T, </w:t>
      </w:r>
      <w:proofErr w:type="spellStart"/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>Coccejus</w:t>
      </w:r>
      <w:proofErr w:type="spellEnd"/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V, </w:t>
      </w:r>
      <w:proofErr w:type="spellStart"/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>Laudenbach</w:t>
      </w:r>
      <w:proofErr w:type="spellEnd"/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V, et al. TH17 Cell </w:t>
      </w:r>
      <w:r w:rsidR="00066676" w:rsidRPr="00C46635">
        <w:rPr>
          <w:rFonts w:ascii="Times New Roman" w:eastAsia="Calibri" w:hAnsi="Times New Roman" w:cs="Times New Roman"/>
          <w:sz w:val="24"/>
          <w:szCs w:val="24"/>
          <w:lang w:val="en-GB"/>
        </w:rPr>
        <w:t>frequency in peripheral blood is elevated in overweight children without chronic inflammatory diseases</w:t>
      </w:r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. </w:t>
      </w:r>
      <w:r w:rsidR="00066676" w:rsidRPr="006E5D85">
        <w:rPr>
          <w:rFonts w:ascii="Times New Roman" w:eastAsia="Calibri" w:hAnsi="Times New Roman" w:cs="Times New Roman"/>
          <w:i/>
          <w:iCs/>
          <w:sz w:val="24"/>
          <w:szCs w:val="24"/>
          <w:lang w:val="en-GB"/>
        </w:rPr>
        <w:t>Front Immunol</w:t>
      </w:r>
      <w:r w:rsidR="00066676" w:rsidRPr="00066676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</w:t>
      </w:r>
      <w:r w:rsidR="00066676">
        <w:rPr>
          <w:rFonts w:ascii="Times New Roman" w:eastAsia="Calibri" w:hAnsi="Times New Roman" w:cs="Times New Roman"/>
          <w:sz w:val="24"/>
          <w:szCs w:val="24"/>
          <w:lang w:val="en-GB"/>
        </w:rPr>
        <w:t>(</w:t>
      </w:r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>2017</w:t>
      </w:r>
      <w:r w:rsidR="00066676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) </w:t>
      </w:r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>8:1543.</w:t>
      </w:r>
      <w:r w:rsidR="00066676"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066676" w:rsidRPr="00066676">
        <w:rPr>
          <w:rFonts w:ascii="Times New Roman" w:eastAsia="Calibri" w:hAnsi="Times New Roman" w:cs="Times New Roman"/>
          <w:sz w:val="24"/>
          <w:szCs w:val="24"/>
          <w:lang w:val="en-GB"/>
        </w:rPr>
        <w:t>doi</w:t>
      </w:r>
      <w:proofErr w:type="spellEnd"/>
      <w:r w:rsidR="00066676" w:rsidRPr="00066676">
        <w:rPr>
          <w:rFonts w:ascii="Times New Roman" w:eastAsia="Calibri" w:hAnsi="Times New Roman" w:cs="Times New Roman"/>
          <w:sz w:val="24"/>
          <w:szCs w:val="24"/>
          <w:lang w:val="en-GB"/>
        </w:rPr>
        <w:t>: 10.3389/fimmu.2017.01543</w:t>
      </w:r>
      <w:r w:rsidR="00066676">
        <w:rPr>
          <w:rFonts w:ascii="Times New Roman" w:eastAsia="Calibri" w:hAnsi="Times New Roman" w:cs="Times New Roman"/>
          <w:sz w:val="24"/>
          <w:szCs w:val="24"/>
          <w:lang w:val="en-GB"/>
        </w:rPr>
        <w:t>.</w:t>
      </w:r>
    </w:p>
    <w:p w14:paraId="502DD9A0" w14:textId="5EF17739" w:rsidR="00C46635" w:rsidRPr="007D21A7" w:rsidRDefault="00C46635" w:rsidP="007D21A7">
      <w:pPr>
        <w:spacing w:before="240" w:after="160" w:line="360" w:lineRule="auto"/>
        <w:ind w:left="450" w:hanging="450"/>
        <w:jc w:val="both"/>
        <w:rPr>
          <w:rFonts w:ascii="Times New Roman" w:eastAsia="Calibri" w:hAnsi="Times New Roman" w:cs="Times New Roman"/>
          <w:sz w:val="24"/>
          <w:szCs w:val="24"/>
          <w:lang w:val="en-GB"/>
        </w:rPr>
      </w:pPr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>6.</w:t>
      </w:r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ab/>
        <w:t xml:space="preserve">Wang S, Li X, Zhao RC. Transcriptome </w:t>
      </w:r>
      <w:r w:rsidR="00066676" w:rsidRPr="00066676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analysis of long noncoding </w:t>
      </w:r>
      <w:r w:rsidR="009D5E34" w:rsidRPr="00066676">
        <w:rPr>
          <w:rFonts w:ascii="Times New Roman" w:eastAsia="Calibri" w:hAnsi="Times New Roman" w:cs="Times New Roman"/>
          <w:sz w:val="24"/>
          <w:szCs w:val="24"/>
          <w:lang w:val="en-GB"/>
        </w:rPr>
        <w:t>RNA</w:t>
      </w:r>
      <w:r w:rsidR="00066676" w:rsidRPr="00066676">
        <w:rPr>
          <w:rFonts w:ascii="Times New Roman" w:eastAsia="Calibri" w:hAnsi="Times New Roman" w:cs="Times New Roman"/>
          <w:sz w:val="24"/>
          <w:szCs w:val="24"/>
          <w:lang w:val="en-GB"/>
        </w:rPr>
        <w:t>s in toll-like receptor 3-activated mesenchymal stem cells.</w:t>
      </w:r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</w:t>
      </w:r>
      <w:r w:rsidR="00066676" w:rsidRPr="006E5D85">
        <w:rPr>
          <w:rFonts w:ascii="Times New Roman" w:eastAsia="Calibri" w:hAnsi="Times New Roman" w:cs="Times New Roman"/>
          <w:i/>
          <w:iCs/>
          <w:sz w:val="24"/>
          <w:szCs w:val="24"/>
          <w:lang w:val="en-GB"/>
        </w:rPr>
        <w:t>Stem Cells Int</w:t>
      </w:r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</w:t>
      </w:r>
      <w:r w:rsidR="00066676">
        <w:rPr>
          <w:rFonts w:ascii="Times New Roman" w:eastAsia="Calibri" w:hAnsi="Times New Roman" w:cs="Times New Roman"/>
          <w:sz w:val="24"/>
          <w:szCs w:val="24"/>
          <w:lang w:val="en-GB"/>
        </w:rPr>
        <w:t>(</w:t>
      </w:r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>2016</w:t>
      </w:r>
      <w:r w:rsidR="00066676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) </w:t>
      </w:r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>2016:6205485.</w:t>
      </w:r>
      <w:r w:rsidR="00066676"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066676" w:rsidRPr="00066676">
        <w:rPr>
          <w:rFonts w:ascii="Times New Roman" w:eastAsia="Calibri" w:hAnsi="Times New Roman" w:cs="Times New Roman"/>
          <w:sz w:val="24"/>
          <w:szCs w:val="24"/>
          <w:lang w:val="en-GB"/>
        </w:rPr>
        <w:t>doi</w:t>
      </w:r>
      <w:proofErr w:type="spellEnd"/>
      <w:r w:rsidR="00066676" w:rsidRPr="00066676">
        <w:rPr>
          <w:rFonts w:ascii="Times New Roman" w:eastAsia="Calibri" w:hAnsi="Times New Roman" w:cs="Times New Roman"/>
          <w:sz w:val="24"/>
          <w:szCs w:val="24"/>
          <w:lang w:val="en-GB"/>
        </w:rPr>
        <w:t>: 10.1155/2016/6205485</w:t>
      </w:r>
      <w:r w:rsidR="00066676">
        <w:rPr>
          <w:rFonts w:ascii="Times New Roman" w:eastAsia="Calibri" w:hAnsi="Times New Roman" w:cs="Times New Roman"/>
          <w:sz w:val="24"/>
          <w:szCs w:val="24"/>
          <w:lang w:val="en-GB"/>
        </w:rPr>
        <w:t>.</w:t>
      </w:r>
    </w:p>
    <w:p w14:paraId="5A34AF90" w14:textId="4CD9495B" w:rsidR="005C6ACC" w:rsidRPr="007D21A7" w:rsidRDefault="00C46635" w:rsidP="007D21A7">
      <w:pPr>
        <w:spacing w:before="240" w:after="160" w:line="360" w:lineRule="auto"/>
        <w:ind w:left="450" w:hanging="450"/>
        <w:jc w:val="both"/>
        <w:rPr>
          <w:rFonts w:ascii="Times New Roman" w:eastAsia="Calibri" w:hAnsi="Times New Roman" w:cs="Times New Roman"/>
          <w:sz w:val="24"/>
          <w:szCs w:val="24"/>
          <w:lang w:val="en-GB"/>
        </w:rPr>
      </w:pPr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>7.</w:t>
      </w:r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ab/>
        <w:t xml:space="preserve">Balint B, Yin H, Nong Z, Arpino JM, O'Neil C, Rogers SR, et al. Seno-destructive smooth muscle cells in the ascending aorta of patients with bicuspid aortic valve disease. </w:t>
      </w:r>
      <w:r w:rsidR="00066676" w:rsidRPr="006E5D85">
        <w:rPr>
          <w:rFonts w:ascii="Times New Roman" w:eastAsia="Calibri" w:hAnsi="Times New Roman" w:cs="Times New Roman"/>
          <w:i/>
          <w:iCs/>
          <w:sz w:val="24"/>
          <w:szCs w:val="24"/>
          <w:lang w:val="en-GB"/>
        </w:rPr>
        <w:t>EBioMedicine</w:t>
      </w:r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</w:t>
      </w:r>
      <w:r w:rsidR="00066676"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>(</w:t>
      </w:r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>2019</w:t>
      </w:r>
      <w:r w:rsidR="00066676"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) </w:t>
      </w:r>
      <w:r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>43:54-66.</w:t>
      </w:r>
      <w:r w:rsidR="00066676" w:rsidRPr="007D21A7">
        <w:rPr>
          <w:rFonts w:ascii="Times New Roman" w:eastAsia="Calibri" w:hAnsi="Times New Roman" w:cs="Times New Roman"/>
          <w:noProof/>
          <w:sz w:val="24"/>
          <w:szCs w:val="24"/>
          <w:lang w:val="en-GB"/>
        </w:rPr>
        <w:t xml:space="preserve"> </w:t>
      </w:r>
      <w:r w:rsidR="00066676" w:rsidRPr="007D21A7">
        <w:rPr>
          <w:rFonts w:ascii="Times New Roman" w:eastAsia="Calibri" w:hAnsi="Times New Roman" w:cs="Times New Roman"/>
          <w:sz w:val="24"/>
          <w:szCs w:val="24"/>
          <w:lang w:val="en-GB"/>
        </w:rPr>
        <w:t>doi: 10.1016/j.ebiom.2019.04.060.</w:t>
      </w:r>
    </w:p>
    <w:sectPr w:rsidR="005C6ACC" w:rsidRPr="007D21A7" w:rsidSect="0046037D">
      <w:headerReference w:type="default" r:id="rId14"/>
      <w:footerReference w:type="default" r:id="rId15"/>
      <w:pgSz w:w="15840" w:h="12240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27882BB" w14:textId="77777777" w:rsidR="00D952AF" w:rsidRDefault="00D952AF" w:rsidP="004774A8">
      <w:pPr>
        <w:spacing w:after="0" w:line="240" w:lineRule="auto"/>
      </w:pPr>
      <w:r>
        <w:separator/>
      </w:r>
    </w:p>
  </w:endnote>
  <w:endnote w:type="continuationSeparator" w:id="0">
    <w:p w14:paraId="7DA7B5C6" w14:textId="77777777" w:rsidR="00D952AF" w:rsidRDefault="00D952AF" w:rsidP="004774A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raditional Arabic">
    <w:altName w:val="Traditional Arabic"/>
    <w:charset w:val="B2"/>
    <w:family w:val="roman"/>
    <w:pitch w:val="variable"/>
    <w:sig w:usb0="00002003" w:usb1="80000000" w:usb2="00000008" w:usb3="00000000" w:csb0="0000004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+mn-ea"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30219394"/>
      <w:docPartObj>
        <w:docPartGallery w:val="Page Numbers (Bottom of Page)"/>
        <w:docPartUnique/>
      </w:docPartObj>
    </w:sdtPr>
    <w:sdtEndPr/>
    <w:sdtContent>
      <w:p w14:paraId="7301D5F2" w14:textId="0FE0251E" w:rsidR="006D74A5" w:rsidRDefault="006D74A5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28799ED3" w14:textId="77777777" w:rsidR="006D74A5" w:rsidRDefault="006D74A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8CF69EB" w14:textId="77777777" w:rsidR="00D952AF" w:rsidRDefault="00D952AF" w:rsidP="004774A8">
      <w:pPr>
        <w:spacing w:after="0" w:line="240" w:lineRule="auto"/>
      </w:pPr>
      <w:r>
        <w:separator/>
      </w:r>
    </w:p>
  </w:footnote>
  <w:footnote w:type="continuationSeparator" w:id="0">
    <w:p w14:paraId="2F1C568D" w14:textId="77777777" w:rsidR="00D952AF" w:rsidRDefault="00D952AF" w:rsidP="004774A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69BC66C" w14:textId="68D6E320" w:rsidR="006D74A5" w:rsidRDefault="006D74A5">
    <w:pPr>
      <w:pStyle w:val="Header"/>
    </w:pPr>
    <w:r w:rsidRPr="00A94DD9">
      <w:rPr>
        <w:rFonts w:ascii="Times New Roman" w:eastAsia="Calibri" w:hAnsi="Times New Roman" w:cs="Arial"/>
        <w:b/>
        <w:noProof/>
        <w:color w:val="A6A6A6"/>
        <w:sz w:val="24"/>
        <w:lang w:val="en-GB" w:eastAsia="en-GB"/>
      </w:rPr>
      <w:drawing>
        <wp:inline distT="0" distB="0" distL="0" distR="0" wp14:anchorId="16D4216A" wp14:editId="63128A5D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A902925"/>
    <w:multiLevelType w:val="hybridMultilevel"/>
    <w:tmpl w:val="573E6CC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41B4825"/>
    <w:multiLevelType w:val="multilevel"/>
    <w:tmpl w:val="DF2091B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79896094"/>
    <w:multiLevelType w:val="hybridMultilevel"/>
    <w:tmpl w:val="5238AD5C"/>
    <w:lvl w:ilvl="0" w:tplc="B158EFD4">
      <w:start w:val="1"/>
      <w:numFmt w:val="bullet"/>
      <w:lvlText w:val="√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99fffedrm0p0wwet5pxvtvwgtrvx00stt0fs&quot;&gt;My EndNote Library&lt;record-ids&gt;&lt;item&gt;33&lt;/item&gt;&lt;item&gt;115&lt;/item&gt;&lt;item&gt;121&lt;/item&gt;&lt;item&gt;122&lt;/item&gt;&lt;item&gt;124&lt;/item&gt;&lt;item&gt;126&lt;/item&gt;&lt;item&gt;203&lt;/item&gt;&lt;/record-ids&gt;&lt;/item&gt;&lt;/Libraries&gt;"/>
  </w:docVars>
  <w:rsids>
    <w:rsidRoot w:val="003B32E8"/>
    <w:rsid w:val="0000183C"/>
    <w:rsid w:val="000031D7"/>
    <w:rsid w:val="00007861"/>
    <w:rsid w:val="00034CE7"/>
    <w:rsid w:val="000354BF"/>
    <w:rsid w:val="00053001"/>
    <w:rsid w:val="000649DD"/>
    <w:rsid w:val="00066676"/>
    <w:rsid w:val="00073A12"/>
    <w:rsid w:val="00074CC2"/>
    <w:rsid w:val="00081A34"/>
    <w:rsid w:val="00093CE2"/>
    <w:rsid w:val="000A079F"/>
    <w:rsid w:val="000A7474"/>
    <w:rsid w:val="000D2528"/>
    <w:rsid w:val="000D3DC0"/>
    <w:rsid w:val="000E0505"/>
    <w:rsid w:val="000E708D"/>
    <w:rsid w:val="000F7CAE"/>
    <w:rsid w:val="00126376"/>
    <w:rsid w:val="00127235"/>
    <w:rsid w:val="00134D4E"/>
    <w:rsid w:val="001355AC"/>
    <w:rsid w:val="00137444"/>
    <w:rsid w:val="00143DD7"/>
    <w:rsid w:val="001471D1"/>
    <w:rsid w:val="00147822"/>
    <w:rsid w:val="00194E6B"/>
    <w:rsid w:val="001A3997"/>
    <w:rsid w:val="001B7525"/>
    <w:rsid w:val="001C12FE"/>
    <w:rsid w:val="001D35FA"/>
    <w:rsid w:val="001D4F44"/>
    <w:rsid w:val="001F37E6"/>
    <w:rsid w:val="001F6638"/>
    <w:rsid w:val="002003FC"/>
    <w:rsid w:val="002019C1"/>
    <w:rsid w:val="002055B3"/>
    <w:rsid w:val="00212287"/>
    <w:rsid w:val="00223838"/>
    <w:rsid w:val="00223D85"/>
    <w:rsid w:val="00230756"/>
    <w:rsid w:val="00231085"/>
    <w:rsid w:val="002318BF"/>
    <w:rsid w:val="00233C0F"/>
    <w:rsid w:val="00255A81"/>
    <w:rsid w:val="00292633"/>
    <w:rsid w:val="00295EBF"/>
    <w:rsid w:val="002A38AF"/>
    <w:rsid w:val="002A7BDD"/>
    <w:rsid w:val="002A7E1C"/>
    <w:rsid w:val="002B76C2"/>
    <w:rsid w:val="002C6B28"/>
    <w:rsid w:val="002D2B7F"/>
    <w:rsid w:val="002F1245"/>
    <w:rsid w:val="002F22BC"/>
    <w:rsid w:val="002F3B02"/>
    <w:rsid w:val="002F5E21"/>
    <w:rsid w:val="00305EBA"/>
    <w:rsid w:val="003072ED"/>
    <w:rsid w:val="00312E3E"/>
    <w:rsid w:val="00322D9B"/>
    <w:rsid w:val="0032538E"/>
    <w:rsid w:val="003256BB"/>
    <w:rsid w:val="00326778"/>
    <w:rsid w:val="00333B08"/>
    <w:rsid w:val="003467B7"/>
    <w:rsid w:val="00354071"/>
    <w:rsid w:val="00360180"/>
    <w:rsid w:val="003632E9"/>
    <w:rsid w:val="00381BD8"/>
    <w:rsid w:val="003A0D60"/>
    <w:rsid w:val="003B32E8"/>
    <w:rsid w:val="003B3E59"/>
    <w:rsid w:val="003B4011"/>
    <w:rsid w:val="003C1477"/>
    <w:rsid w:val="003C2368"/>
    <w:rsid w:val="003C4556"/>
    <w:rsid w:val="003D1100"/>
    <w:rsid w:val="003F5353"/>
    <w:rsid w:val="003F6532"/>
    <w:rsid w:val="00430087"/>
    <w:rsid w:val="0043120A"/>
    <w:rsid w:val="00433809"/>
    <w:rsid w:val="004463A6"/>
    <w:rsid w:val="0044685B"/>
    <w:rsid w:val="004477EE"/>
    <w:rsid w:val="00455540"/>
    <w:rsid w:val="0046037D"/>
    <w:rsid w:val="0047729C"/>
    <w:rsid w:val="004774A8"/>
    <w:rsid w:val="004804A7"/>
    <w:rsid w:val="00484F5C"/>
    <w:rsid w:val="0049059C"/>
    <w:rsid w:val="00492E87"/>
    <w:rsid w:val="004A41A6"/>
    <w:rsid w:val="004B07C6"/>
    <w:rsid w:val="004B70A4"/>
    <w:rsid w:val="004D33B9"/>
    <w:rsid w:val="004D33E6"/>
    <w:rsid w:val="004F4A3A"/>
    <w:rsid w:val="0050119B"/>
    <w:rsid w:val="00510B63"/>
    <w:rsid w:val="00513EF6"/>
    <w:rsid w:val="0054117E"/>
    <w:rsid w:val="00544FBE"/>
    <w:rsid w:val="00560B14"/>
    <w:rsid w:val="00564369"/>
    <w:rsid w:val="00567E93"/>
    <w:rsid w:val="0057294C"/>
    <w:rsid w:val="00575345"/>
    <w:rsid w:val="00585D80"/>
    <w:rsid w:val="0059471C"/>
    <w:rsid w:val="005A278B"/>
    <w:rsid w:val="005A3C3D"/>
    <w:rsid w:val="005A7543"/>
    <w:rsid w:val="005B261A"/>
    <w:rsid w:val="005C6ACC"/>
    <w:rsid w:val="005D2A53"/>
    <w:rsid w:val="005E683B"/>
    <w:rsid w:val="005F028B"/>
    <w:rsid w:val="005F2ADD"/>
    <w:rsid w:val="005F72D3"/>
    <w:rsid w:val="005F7A1D"/>
    <w:rsid w:val="00603798"/>
    <w:rsid w:val="006069A3"/>
    <w:rsid w:val="00611FAB"/>
    <w:rsid w:val="00613B00"/>
    <w:rsid w:val="0061517B"/>
    <w:rsid w:val="006171E0"/>
    <w:rsid w:val="00622CCE"/>
    <w:rsid w:val="00642D50"/>
    <w:rsid w:val="006701F8"/>
    <w:rsid w:val="006719F2"/>
    <w:rsid w:val="00671FA4"/>
    <w:rsid w:val="0067662B"/>
    <w:rsid w:val="00680305"/>
    <w:rsid w:val="006825A8"/>
    <w:rsid w:val="00685AE6"/>
    <w:rsid w:val="00691D7C"/>
    <w:rsid w:val="0069324B"/>
    <w:rsid w:val="0069458D"/>
    <w:rsid w:val="006945B0"/>
    <w:rsid w:val="00697C1A"/>
    <w:rsid w:val="006A5F5B"/>
    <w:rsid w:val="006C2EA1"/>
    <w:rsid w:val="006C7C77"/>
    <w:rsid w:val="006D0A2B"/>
    <w:rsid w:val="006D4F72"/>
    <w:rsid w:val="006D74A5"/>
    <w:rsid w:val="006E388D"/>
    <w:rsid w:val="006E5BBD"/>
    <w:rsid w:val="006E5D85"/>
    <w:rsid w:val="006E67AD"/>
    <w:rsid w:val="006F6414"/>
    <w:rsid w:val="00710FAA"/>
    <w:rsid w:val="00715472"/>
    <w:rsid w:val="007162C2"/>
    <w:rsid w:val="00723595"/>
    <w:rsid w:val="00724D7A"/>
    <w:rsid w:val="00731D2A"/>
    <w:rsid w:val="0073249B"/>
    <w:rsid w:val="007411F9"/>
    <w:rsid w:val="00746D97"/>
    <w:rsid w:val="00752159"/>
    <w:rsid w:val="00762E5F"/>
    <w:rsid w:val="00764AA6"/>
    <w:rsid w:val="00764C9B"/>
    <w:rsid w:val="00771238"/>
    <w:rsid w:val="00772FCF"/>
    <w:rsid w:val="0077607A"/>
    <w:rsid w:val="00780510"/>
    <w:rsid w:val="00786C88"/>
    <w:rsid w:val="00793F64"/>
    <w:rsid w:val="007957B1"/>
    <w:rsid w:val="007A695B"/>
    <w:rsid w:val="007B040E"/>
    <w:rsid w:val="007B6001"/>
    <w:rsid w:val="007B6A91"/>
    <w:rsid w:val="007C64CC"/>
    <w:rsid w:val="007D21A7"/>
    <w:rsid w:val="007D29C4"/>
    <w:rsid w:val="007D541B"/>
    <w:rsid w:val="007F2CC6"/>
    <w:rsid w:val="0080099C"/>
    <w:rsid w:val="00813442"/>
    <w:rsid w:val="00821267"/>
    <w:rsid w:val="00831430"/>
    <w:rsid w:val="00855E41"/>
    <w:rsid w:val="008610D2"/>
    <w:rsid w:val="0087372A"/>
    <w:rsid w:val="00882169"/>
    <w:rsid w:val="008A3AEF"/>
    <w:rsid w:val="008C1ED4"/>
    <w:rsid w:val="008E5F2F"/>
    <w:rsid w:val="008E6A8E"/>
    <w:rsid w:val="008F26D1"/>
    <w:rsid w:val="00901F15"/>
    <w:rsid w:val="00905A1E"/>
    <w:rsid w:val="0091480C"/>
    <w:rsid w:val="00930729"/>
    <w:rsid w:val="009432A9"/>
    <w:rsid w:val="009516C8"/>
    <w:rsid w:val="00952EA9"/>
    <w:rsid w:val="0095462A"/>
    <w:rsid w:val="009559D0"/>
    <w:rsid w:val="00967171"/>
    <w:rsid w:val="009712BE"/>
    <w:rsid w:val="0097264A"/>
    <w:rsid w:val="0099308F"/>
    <w:rsid w:val="009935B3"/>
    <w:rsid w:val="009C2762"/>
    <w:rsid w:val="009D5E34"/>
    <w:rsid w:val="009E01B7"/>
    <w:rsid w:val="009F09B9"/>
    <w:rsid w:val="00A025A0"/>
    <w:rsid w:val="00A14552"/>
    <w:rsid w:val="00A21A19"/>
    <w:rsid w:val="00A311CF"/>
    <w:rsid w:val="00A32E22"/>
    <w:rsid w:val="00A33CB7"/>
    <w:rsid w:val="00A360E1"/>
    <w:rsid w:val="00A408C1"/>
    <w:rsid w:val="00A62558"/>
    <w:rsid w:val="00A62E93"/>
    <w:rsid w:val="00A70EEB"/>
    <w:rsid w:val="00A77B3E"/>
    <w:rsid w:val="00A77CBD"/>
    <w:rsid w:val="00A77D85"/>
    <w:rsid w:val="00A81169"/>
    <w:rsid w:val="00A8410F"/>
    <w:rsid w:val="00A90EDB"/>
    <w:rsid w:val="00A9191B"/>
    <w:rsid w:val="00A94DD9"/>
    <w:rsid w:val="00AC5FBA"/>
    <w:rsid w:val="00AD2FB3"/>
    <w:rsid w:val="00AD38A3"/>
    <w:rsid w:val="00B0284B"/>
    <w:rsid w:val="00B04DD0"/>
    <w:rsid w:val="00B05C76"/>
    <w:rsid w:val="00B20DFB"/>
    <w:rsid w:val="00B20FF2"/>
    <w:rsid w:val="00B31B39"/>
    <w:rsid w:val="00B41E42"/>
    <w:rsid w:val="00B51022"/>
    <w:rsid w:val="00B748A7"/>
    <w:rsid w:val="00B93495"/>
    <w:rsid w:val="00B94C33"/>
    <w:rsid w:val="00BA7111"/>
    <w:rsid w:val="00BD462B"/>
    <w:rsid w:val="00BF0157"/>
    <w:rsid w:val="00BF4D42"/>
    <w:rsid w:val="00C0502B"/>
    <w:rsid w:val="00C05ACF"/>
    <w:rsid w:val="00C26DD3"/>
    <w:rsid w:val="00C3311A"/>
    <w:rsid w:val="00C34C44"/>
    <w:rsid w:val="00C400C5"/>
    <w:rsid w:val="00C40522"/>
    <w:rsid w:val="00C45B51"/>
    <w:rsid w:val="00C46635"/>
    <w:rsid w:val="00C71377"/>
    <w:rsid w:val="00CB6E5A"/>
    <w:rsid w:val="00CC3EF9"/>
    <w:rsid w:val="00CE2538"/>
    <w:rsid w:val="00D06699"/>
    <w:rsid w:val="00D114FC"/>
    <w:rsid w:val="00D17B1D"/>
    <w:rsid w:val="00D305EB"/>
    <w:rsid w:val="00D50E87"/>
    <w:rsid w:val="00D71BC8"/>
    <w:rsid w:val="00D773A4"/>
    <w:rsid w:val="00D8017D"/>
    <w:rsid w:val="00D927DF"/>
    <w:rsid w:val="00D952AF"/>
    <w:rsid w:val="00DB6B75"/>
    <w:rsid w:val="00DD06DA"/>
    <w:rsid w:val="00DE13A7"/>
    <w:rsid w:val="00DE7AD8"/>
    <w:rsid w:val="00E14527"/>
    <w:rsid w:val="00E173C3"/>
    <w:rsid w:val="00E311C3"/>
    <w:rsid w:val="00E31EAC"/>
    <w:rsid w:val="00E66256"/>
    <w:rsid w:val="00E71FEC"/>
    <w:rsid w:val="00E73897"/>
    <w:rsid w:val="00E853EF"/>
    <w:rsid w:val="00E96E0B"/>
    <w:rsid w:val="00EA2FE1"/>
    <w:rsid w:val="00EA4BE3"/>
    <w:rsid w:val="00EB414A"/>
    <w:rsid w:val="00EC40E9"/>
    <w:rsid w:val="00EF1E5D"/>
    <w:rsid w:val="00EF2D8A"/>
    <w:rsid w:val="00F028B3"/>
    <w:rsid w:val="00F05B31"/>
    <w:rsid w:val="00F12287"/>
    <w:rsid w:val="00F1367B"/>
    <w:rsid w:val="00F21AC6"/>
    <w:rsid w:val="00F41BB5"/>
    <w:rsid w:val="00F41F5F"/>
    <w:rsid w:val="00F441A5"/>
    <w:rsid w:val="00F551A5"/>
    <w:rsid w:val="00F60BFF"/>
    <w:rsid w:val="00F61D9C"/>
    <w:rsid w:val="00F64216"/>
    <w:rsid w:val="00F71C73"/>
    <w:rsid w:val="00F93CC1"/>
    <w:rsid w:val="00FA3492"/>
    <w:rsid w:val="00FB6C74"/>
    <w:rsid w:val="00FC08D4"/>
    <w:rsid w:val="00FC5494"/>
    <w:rsid w:val="00FF4A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658D365"/>
  <w15:docId w15:val="{1C812DC8-F8AB-44B1-B3D7-9A6C04B86AE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50E8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PlainTable41">
    <w:name w:val="Plain Table 41"/>
    <w:basedOn w:val="TableNormal"/>
    <w:uiPriority w:val="44"/>
    <w:rsid w:val="008C1ED4"/>
    <w:pPr>
      <w:spacing w:after="0" w:line="240" w:lineRule="auto"/>
    </w:pPr>
    <w:rPr>
      <w:rFonts w:ascii="Traditional Arabic" w:hAnsi="Traditional Arabic" w:cs="Times New Roman"/>
      <w:sz w:val="24"/>
      <w:szCs w:val="24"/>
      <w:lang w:val="en-GB"/>
    </w:r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Header">
    <w:name w:val="header"/>
    <w:basedOn w:val="Normal"/>
    <w:link w:val="HeaderChar"/>
    <w:uiPriority w:val="99"/>
    <w:unhideWhenUsed/>
    <w:rsid w:val="004774A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774A8"/>
  </w:style>
  <w:style w:type="paragraph" w:styleId="Footer">
    <w:name w:val="footer"/>
    <w:basedOn w:val="Normal"/>
    <w:link w:val="FooterChar"/>
    <w:uiPriority w:val="99"/>
    <w:unhideWhenUsed/>
    <w:rsid w:val="004774A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774A8"/>
  </w:style>
  <w:style w:type="paragraph" w:styleId="Bibliography">
    <w:name w:val="Bibliography"/>
    <w:basedOn w:val="Normal"/>
    <w:next w:val="Normal"/>
    <w:uiPriority w:val="37"/>
    <w:unhideWhenUsed/>
    <w:rsid w:val="001A3997"/>
    <w:pPr>
      <w:tabs>
        <w:tab w:val="left" w:pos="624"/>
      </w:tabs>
      <w:spacing w:after="240" w:line="240" w:lineRule="auto"/>
      <w:ind w:left="624" w:hanging="624"/>
    </w:pPr>
    <w:rPr>
      <w:rFonts w:ascii="Traditional Arabic" w:hAnsi="Traditional Arabic" w:cs="Times New Roman"/>
      <w:sz w:val="24"/>
      <w:szCs w:val="24"/>
      <w:lang w:val="en-GB"/>
    </w:rPr>
  </w:style>
  <w:style w:type="paragraph" w:customStyle="1" w:styleId="EndNoteBibliographyTitle">
    <w:name w:val="EndNote Bibliography Title"/>
    <w:basedOn w:val="Normal"/>
    <w:link w:val="EndNoteBibliographyTitleChar"/>
    <w:rsid w:val="001A3997"/>
    <w:pPr>
      <w:spacing w:after="0" w:line="259" w:lineRule="auto"/>
      <w:jc w:val="center"/>
    </w:pPr>
    <w:rPr>
      <w:rFonts w:ascii="Times New Roman" w:hAnsi="Times New Roman" w:cs="Times New Roman"/>
      <w:noProof/>
      <w:sz w:val="24"/>
      <w:szCs w:val="24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A3997"/>
    <w:rPr>
      <w:rFonts w:ascii="Times New Roman" w:hAnsi="Times New Roman" w:cs="Times New Roman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A3997"/>
    <w:pPr>
      <w:spacing w:after="160" w:line="240" w:lineRule="auto"/>
    </w:pPr>
    <w:rPr>
      <w:rFonts w:ascii="Times New Roman" w:hAnsi="Times New Roman" w:cs="Times New Roman"/>
      <w:noProof/>
      <w:sz w:val="24"/>
      <w:szCs w:val="24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A3997"/>
    <w:rPr>
      <w:rFonts w:ascii="Times New Roman" w:hAnsi="Times New Roman" w:cs="Times New Roman"/>
      <w:noProof/>
      <w:sz w:val="24"/>
      <w:szCs w:val="24"/>
      <w:lang w:val="en-US"/>
    </w:rPr>
  </w:style>
  <w:style w:type="character" w:styleId="Hyperlink">
    <w:name w:val="Hyperlink"/>
    <w:basedOn w:val="DefaultParagraphFont"/>
    <w:uiPriority w:val="99"/>
    <w:unhideWhenUsed/>
    <w:rsid w:val="001A3997"/>
    <w:rPr>
      <w:color w:val="0000FF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1A3997"/>
    <w:rPr>
      <w:color w:val="605E5C"/>
      <w:shd w:val="clear" w:color="auto" w:fill="E1DFDD"/>
    </w:rPr>
  </w:style>
  <w:style w:type="paragraph" w:styleId="NoSpacing">
    <w:name w:val="No Spacing"/>
    <w:link w:val="NoSpacingChar"/>
    <w:uiPriority w:val="1"/>
    <w:qFormat/>
    <w:rsid w:val="001A3997"/>
    <w:pPr>
      <w:spacing w:after="0" w:line="240" w:lineRule="auto"/>
    </w:pPr>
    <w:rPr>
      <w:rFonts w:ascii="Traditional Arabic" w:hAnsi="Traditional Arabic" w:cs="Times New Roman"/>
      <w:sz w:val="24"/>
      <w:szCs w:val="24"/>
      <w:lang w:val="en-GB"/>
    </w:rPr>
  </w:style>
  <w:style w:type="character" w:customStyle="1" w:styleId="NoSpacingChar">
    <w:name w:val="No Spacing Char"/>
    <w:basedOn w:val="DefaultParagraphFont"/>
    <w:link w:val="NoSpacing"/>
    <w:uiPriority w:val="1"/>
    <w:rsid w:val="001A3997"/>
    <w:rPr>
      <w:rFonts w:ascii="Traditional Arabic" w:hAnsi="Traditional Arabic" w:cs="Times New Roman"/>
      <w:sz w:val="24"/>
      <w:szCs w:val="24"/>
      <w:lang w:val="en-GB"/>
    </w:rPr>
  </w:style>
  <w:style w:type="table" w:styleId="TableGrid">
    <w:name w:val="Table Grid"/>
    <w:basedOn w:val="TableNormal"/>
    <w:uiPriority w:val="39"/>
    <w:rsid w:val="001A3997"/>
    <w:pPr>
      <w:spacing w:after="0" w:line="240" w:lineRule="auto"/>
    </w:pPr>
    <w:rPr>
      <w:rFonts w:ascii="Traditional Arabic" w:hAnsi="Traditional Arabic" w:cs="Times New Roman"/>
      <w:sz w:val="24"/>
      <w:szCs w:val="24"/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PlainTable11">
    <w:name w:val="Plain Table 11"/>
    <w:basedOn w:val="TableNormal"/>
    <w:uiPriority w:val="41"/>
    <w:rsid w:val="001A3997"/>
    <w:pPr>
      <w:spacing w:after="0" w:line="240" w:lineRule="auto"/>
    </w:pPr>
    <w:rPr>
      <w:rFonts w:ascii="Traditional Arabic" w:hAnsi="Traditional Arabic" w:cs="Times New Roman"/>
      <w:sz w:val="24"/>
      <w:szCs w:val="24"/>
      <w:lang w:val="en-GB"/>
    </w:r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TableGrid1">
    <w:name w:val="Table Grid1"/>
    <w:basedOn w:val="TableNormal"/>
    <w:next w:val="TableGrid"/>
    <w:uiPriority w:val="39"/>
    <w:rsid w:val="001A3997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1">
    <w:name w:val="No List1"/>
    <w:next w:val="NoList"/>
    <w:uiPriority w:val="99"/>
    <w:semiHidden/>
    <w:unhideWhenUsed/>
    <w:rsid w:val="001A3997"/>
  </w:style>
  <w:style w:type="paragraph" w:styleId="ListParagraph">
    <w:name w:val="List Paragraph"/>
    <w:basedOn w:val="Normal"/>
    <w:uiPriority w:val="34"/>
    <w:qFormat/>
    <w:rsid w:val="001A3997"/>
    <w:pPr>
      <w:spacing w:after="160" w:line="259" w:lineRule="auto"/>
      <w:ind w:left="720"/>
      <w:contextualSpacing/>
    </w:pPr>
    <w:rPr>
      <w:rFonts w:ascii="Traditional Arabic" w:hAnsi="Traditional Arabic" w:cs="Times New Roman"/>
      <w:sz w:val="24"/>
      <w:szCs w:val="24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A3997"/>
    <w:pPr>
      <w:spacing w:after="0" w:line="240" w:lineRule="auto"/>
    </w:pPr>
    <w:rPr>
      <w:rFonts w:ascii="Segoe UI" w:eastAsia="Calibri" w:hAnsi="Segoe UI" w:cs="Segoe UI"/>
      <w:sz w:val="18"/>
      <w:szCs w:val="18"/>
      <w:lang w:val="en-GB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A3997"/>
    <w:rPr>
      <w:rFonts w:ascii="Segoe UI" w:eastAsia="Calibri" w:hAnsi="Segoe UI" w:cs="Segoe UI"/>
      <w:sz w:val="18"/>
      <w:szCs w:val="18"/>
      <w:lang w:val="en-GB"/>
    </w:rPr>
  </w:style>
  <w:style w:type="numbering" w:customStyle="1" w:styleId="NoList2">
    <w:name w:val="No List2"/>
    <w:next w:val="NoList"/>
    <w:uiPriority w:val="99"/>
    <w:semiHidden/>
    <w:unhideWhenUsed/>
    <w:rsid w:val="001A3997"/>
  </w:style>
  <w:style w:type="table" w:customStyle="1" w:styleId="PlainTable12">
    <w:name w:val="Plain Table 12"/>
    <w:basedOn w:val="TableNormal"/>
    <w:next w:val="PlainTable13"/>
    <w:uiPriority w:val="41"/>
    <w:rsid w:val="00255A81"/>
    <w:pPr>
      <w:spacing w:after="0" w:line="240" w:lineRule="auto"/>
    </w:pPr>
    <w:rPr>
      <w:lang w:val="en-GB"/>
    </w:rPr>
    <w:tblPr>
      <w:tblStyleRowBandSize w:val="1"/>
      <w:tblStyleColBandSize w:val="1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table" w:customStyle="1" w:styleId="PlainTable13">
    <w:name w:val="Plain Table 13"/>
    <w:basedOn w:val="TableNormal"/>
    <w:uiPriority w:val="41"/>
    <w:rsid w:val="00255A81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EB414A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312E3E"/>
    <w:rPr>
      <w:color w:val="954F72"/>
      <w:u w:val="single"/>
    </w:rPr>
  </w:style>
  <w:style w:type="paragraph" w:customStyle="1" w:styleId="msonormal0">
    <w:name w:val="msonormal"/>
    <w:basedOn w:val="Normal"/>
    <w:rsid w:val="00312E3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66">
    <w:name w:val="xl66"/>
    <w:basedOn w:val="Normal"/>
    <w:rsid w:val="00312E3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67">
    <w:name w:val="xl67"/>
    <w:basedOn w:val="Normal"/>
    <w:rsid w:val="00312E3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68">
    <w:name w:val="xl68"/>
    <w:basedOn w:val="Normal"/>
    <w:rsid w:val="00312E3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0"/>
      <w:szCs w:val="20"/>
      <w:lang w:val="en-US"/>
    </w:rPr>
  </w:style>
  <w:style w:type="paragraph" w:customStyle="1" w:styleId="xl69">
    <w:name w:val="xl69"/>
    <w:basedOn w:val="Normal"/>
    <w:rsid w:val="00312E3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0"/>
      <w:szCs w:val="20"/>
      <w:lang w:val="en-US"/>
    </w:rPr>
  </w:style>
  <w:style w:type="paragraph" w:customStyle="1" w:styleId="xl70">
    <w:name w:val="xl70"/>
    <w:basedOn w:val="Normal"/>
    <w:rsid w:val="00312E3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0"/>
      <w:szCs w:val="20"/>
      <w:lang w:val="en-US"/>
    </w:rPr>
  </w:style>
  <w:style w:type="paragraph" w:customStyle="1" w:styleId="xl71">
    <w:name w:val="xl71"/>
    <w:basedOn w:val="Normal"/>
    <w:rsid w:val="00312E3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0"/>
      <w:szCs w:val="20"/>
      <w:lang w:val="en-US"/>
    </w:rPr>
  </w:style>
  <w:style w:type="paragraph" w:customStyle="1" w:styleId="xl72">
    <w:name w:val="xl72"/>
    <w:basedOn w:val="Normal"/>
    <w:rsid w:val="00312E3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20"/>
      <w:szCs w:val="20"/>
      <w:lang w:val="en-US"/>
    </w:rPr>
  </w:style>
  <w:style w:type="paragraph" w:customStyle="1" w:styleId="xl73">
    <w:name w:val="xl73"/>
    <w:basedOn w:val="Normal"/>
    <w:rsid w:val="00312E3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sz w:val="20"/>
      <w:szCs w:val="20"/>
      <w:lang w:val="en-US"/>
    </w:rPr>
  </w:style>
  <w:style w:type="paragraph" w:customStyle="1" w:styleId="xl74">
    <w:name w:val="xl74"/>
    <w:basedOn w:val="Normal"/>
    <w:rsid w:val="00312E3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0"/>
      <w:szCs w:val="20"/>
      <w:lang w:val="en-US"/>
    </w:rPr>
  </w:style>
  <w:style w:type="paragraph" w:customStyle="1" w:styleId="xl75">
    <w:name w:val="xl75"/>
    <w:basedOn w:val="Normal"/>
    <w:rsid w:val="00312E3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CE4D6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0"/>
      <w:szCs w:val="20"/>
      <w:lang w:val="en-US"/>
    </w:rPr>
  </w:style>
  <w:style w:type="paragraph" w:customStyle="1" w:styleId="xl76">
    <w:name w:val="xl76"/>
    <w:basedOn w:val="Normal"/>
    <w:rsid w:val="00312E3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CE4D6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0"/>
      <w:szCs w:val="20"/>
      <w:lang w:val="en-US"/>
    </w:rPr>
  </w:style>
  <w:style w:type="paragraph" w:customStyle="1" w:styleId="xl77">
    <w:name w:val="xl77"/>
    <w:basedOn w:val="Normal"/>
    <w:rsid w:val="00312E3E"/>
    <w:pPr>
      <w:shd w:val="clear" w:color="000000" w:fill="FCE4D6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78">
    <w:name w:val="xl78"/>
    <w:basedOn w:val="Normal"/>
    <w:rsid w:val="00312E3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C65911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0"/>
      <w:szCs w:val="20"/>
      <w:lang w:val="en-US"/>
    </w:rPr>
  </w:style>
  <w:style w:type="paragraph" w:customStyle="1" w:styleId="xl79">
    <w:name w:val="xl79"/>
    <w:basedOn w:val="Normal"/>
    <w:rsid w:val="00312E3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C65911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0"/>
      <w:szCs w:val="20"/>
      <w:lang w:val="en-US"/>
    </w:rPr>
  </w:style>
  <w:style w:type="paragraph" w:customStyle="1" w:styleId="xl80">
    <w:name w:val="xl80"/>
    <w:basedOn w:val="Normal"/>
    <w:rsid w:val="00312E3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C65911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0"/>
      <w:szCs w:val="20"/>
      <w:lang w:val="en-US"/>
    </w:rPr>
  </w:style>
  <w:style w:type="paragraph" w:customStyle="1" w:styleId="xl81">
    <w:name w:val="xl81"/>
    <w:basedOn w:val="Normal"/>
    <w:rsid w:val="00312E3E"/>
    <w:pPr>
      <w:shd w:val="clear" w:color="000000" w:fill="C65911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82">
    <w:name w:val="xl82"/>
    <w:basedOn w:val="Normal"/>
    <w:rsid w:val="00312E3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A9D08E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0"/>
      <w:szCs w:val="20"/>
      <w:lang w:val="en-US"/>
    </w:rPr>
  </w:style>
  <w:style w:type="paragraph" w:customStyle="1" w:styleId="xl83">
    <w:name w:val="xl83"/>
    <w:basedOn w:val="Normal"/>
    <w:rsid w:val="00312E3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A9D08E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0"/>
      <w:szCs w:val="20"/>
      <w:lang w:val="en-US"/>
    </w:rPr>
  </w:style>
  <w:style w:type="paragraph" w:customStyle="1" w:styleId="xl84">
    <w:name w:val="xl84"/>
    <w:basedOn w:val="Normal"/>
    <w:rsid w:val="00312E3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A9D08E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0"/>
      <w:szCs w:val="20"/>
      <w:lang w:val="en-US"/>
    </w:rPr>
  </w:style>
  <w:style w:type="paragraph" w:customStyle="1" w:styleId="xl85">
    <w:name w:val="xl85"/>
    <w:basedOn w:val="Normal"/>
    <w:rsid w:val="00312E3E"/>
    <w:pPr>
      <w:shd w:val="clear" w:color="000000" w:fill="A9D08E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86">
    <w:name w:val="xl86"/>
    <w:basedOn w:val="Normal"/>
    <w:rsid w:val="00312E3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8EA9DB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0"/>
      <w:szCs w:val="20"/>
      <w:lang w:val="en-US"/>
    </w:rPr>
  </w:style>
  <w:style w:type="paragraph" w:customStyle="1" w:styleId="xl87">
    <w:name w:val="xl87"/>
    <w:basedOn w:val="Normal"/>
    <w:rsid w:val="00312E3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8EA9DB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0"/>
      <w:szCs w:val="20"/>
      <w:lang w:val="en-US"/>
    </w:rPr>
  </w:style>
  <w:style w:type="paragraph" w:customStyle="1" w:styleId="xl88">
    <w:name w:val="xl88"/>
    <w:basedOn w:val="Normal"/>
    <w:rsid w:val="00312E3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8EA9DB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0"/>
      <w:szCs w:val="20"/>
      <w:lang w:val="en-US"/>
    </w:rPr>
  </w:style>
  <w:style w:type="paragraph" w:customStyle="1" w:styleId="xl89">
    <w:name w:val="xl89"/>
    <w:basedOn w:val="Normal"/>
    <w:rsid w:val="00312E3E"/>
    <w:pPr>
      <w:shd w:val="clear" w:color="000000" w:fill="8EA9DB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90">
    <w:name w:val="xl90"/>
    <w:basedOn w:val="Normal"/>
    <w:rsid w:val="00312E3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AEAAAA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0"/>
      <w:szCs w:val="20"/>
      <w:lang w:val="en-US"/>
    </w:rPr>
  </w:style>
  <w:style w:type="paragraph" w:customStyle="1" w:styleId="xl91">
    <w:name w:val="xl91"/>
    <w:basedOn w:val="Normal"/>
    <w:rsid w:val="00312E3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AEAAAA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0"/>
      <w:szCs w:val="20"/>
      <w:lang w:val="en-US"/>
    </w:rPr>
  </w:style>
  <w:style w:type="paragraph" w:customStyle="1" w:styleId="xl92">
    <w:name w:val="xl92"/>
    <w:basedOn w:val="Normal"/>
    <w:rsid w:val="00312E3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AEAAAA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0"/>
      <w:szCs w:val="20"/>
      <w:lang w:val="en-US"/>
    </w:rPr>
  </w:style>
  <w:style w:type="paragraph" w:customStyle="1" w:styleId="xl93">
    <w:name w:val="xl93"/>
    <w:basedOn w:val="Normal"/>
    <w:rsid w:val="00312E3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AEAAAA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0"/>
      <w:szCs w:val="20"/>
      <w:lang w:val="en-US"/>
    </w:rPr>
  </w:style>
  <w:style w:type="paragraph" w:customStyle="1" w:styleId="xl94">
    <w:name w:val="xl94"/>
    <w:basedOn w:val="Normal"/>
    <w:rsid w:val="00312E3E"/>
    <w:pPr>
      <w:shd w:val="clear" w:color="000000" w:fill="AEAAAA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95">
    <w:name w:val="xl95"/>
    <w:basedOn w:val="Normal"/>
    <w:rsid w:val="00312E3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AEAAAA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0"/>
      <w:szCs w:val="20"/>
      <w:lang w:val="en-US"/>
    </w:rPr>
  </w:style>
  <w:style w:type="paragraph" w:customStyle="1" w:styleId="xl96">
    <w:name w:val="xl96"/>
    <w:basedOn w:val="Normal"/>
    <w:rsid w:val="00312E3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0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0"/>
      <w:szCs w:val="20"/>
      <w:lang w:val="en-US"/>
    </w:rPr>
  </w:style>
  <w:style w:type="paragraph" w:customStyle="1" w:styleId="xl97">
    <w:name w:val="xl97"/>
    <w:basedOn w:val="Normal"/>
    <w:rsid w:val="00312E3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00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0"/>
      <w:szCs w:val="20"/>
      <w:lang w:val="en-US"/>
    </w:rPr>
  </w:style>
  <w:style w:type="paragraph" w:customStyle="1" w:styleId="xl98">
    <w:name w:val="xl98"/>
    <w:basedOn w:val="Normal"/>
    <w:rsid w:val="00312E3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FF0000"/>
      <w:sz w:val="20"/>
      <w:szCs w:val="20"/>
      <w:lang w:val="en-US"/>
    </w:rPr>
  </w:style>
  <w:style w:type="paragraph" w:customStyle="1" w:styleId="xl99">
    <w:name w:val="xl99"/>
    <w:basedOn w:val="Normal"/>
    <w:rsid w:val="00312E3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color w:val="FF0000"/>
      <w:sz w:val="20"/>
      <w:szCs w:val="20"/>
      <w:lang w:val="en-US"/>
    </w:rPr>
  </w:style>
  <w:style w:type="paragraph" w:customStyle="1" w:styleId="xl100">
    <w:name w:val="xl100"/>
    <w:basedOn w:val="Normal"/>
    <w:rsid w:val="00312E3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color w:val="FF0000"/>
      <w:sz w:val="20"/>
      <w:szCs w:val="20"/>
      <w:lang w:val="en-US"/>
    </w:rPr>
  </w:style>
  <w:style w:type="paragraph" w:customStyle="1" w:styleId="xl101">
    <w:name w:val="xl101"/>
    <w:basedOn w:val="Normal"/>
    <w:rsid w:val="00312E3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FF0000"/>
      <w:sz w:val="24"/>
      <w:szCs w:val="24"/>
      <w:lang w:val="en-US"/>
    </w:rPr>
  </w:style>
  <w:style w:type="paragraph" w:customStyle="1" w:styleId="xl102">
    <w:name w:val="xl102"/>
    <w:basedOn w:val="Normal"/>
    <w:rsid w:val="00312E3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color w:val="FF0000"/>
      <w:sz w:val="20"/>
      <w:szCs w:val="20"/>
      <w:lang w:val="en-US"/>
    </w:rPr>
  </w:style>
  <w:style w:type="paragraph" w:customStyle="1" w:styleId="xl103">
    <w:name w:val="xl103"/>
    <w:basedOn w:val="Normal"/>
    <w:rsid w:val="00312E3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FF0000"/>
      <w:sz w:val="20"/>
      <w:szCs w:val="20"/>
      <w:lang w:val="en-US"/>
    </w:rPr>
  </w:style>
  <w:style w:type="paragraph" w:customStyle="1" w:styleId="xl104">
    <w:name w:val="xl104"/>
    <w:basedOn w:val="Normal"/>
    <w:rsid w:val="00312E3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FF0000"/>
      <w:sz w:val="20"/>
      <w:szCs w:val="20"/>
      <w:lang w:val="en-US"/>
    </w:rPr>
  </w:style>
  <w:style w:type="paragraph" w:customStyle="1" w:styleId="xl105">
    <w:name w:val="xl105"/>
    <w:basedOn w:val="Normal"/>
    <w:rsid w:val="00312E3E"/>
    <w:pPr>
      <w:shd w:val="clear" w:color="000000" w:fill="FFFF0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FF0000"/>
      <w:sz w:val="24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59471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9471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9471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9471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9471C"/>
    <w:rPr>
      <w:b/>
      <w:bCs/>
      <w:sz w:val="20"/>
      <w:szCs w:val="20"/>
    </w:rPr>
  </w:style>
  <w:style w:type="table" w:customStyle="1" w:styleId="PlainTable14">
    <w:name w:val="Plain Table 14"/>
    <w:basedOn w:val="TableNormal"/>
    <w:next w:val="PlainTable1"/>
    <w:uiPriority w:val="41"/>
    <w:rsid w:val="00764C9B"/>
    <w:pPr>
      <w:spacing w:after="0" w:line="240" w:lineRule="auto"/>
    </w:pPr>
    <w:rPr>
      <w:lang w:val="en-US"/>
    </w:rPr>
    <w:tblPr>
      <w:tblStyleRowBandSize w:val="1"/>
      <w:tblStyleColBandSize w:val="1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table" w:styleId="PlainTable1">
    <w:name w:val="Plain Table 1"/>
    <w:basedOn w:val="TableNormal"/>
    <w:uiPriority w:val="41"/>
    <w:rsid w:val="00764C9B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PlainTable43">
    <w:name w:val="Plain Table 43"/>
    <w:basedOn w:val="TableNormal"/>
    <w:next w:val="PlainTable4"/>
    <w:uiPriority w:val="44"/>
    <w:rsid w:val="00231085"/>
    <w:pPr>
      <w:spacing w:after="0" w:line="240" w:lineRule="auto"/>
    </w:pPr>
    <w:rPr>
      <w:rFonts w:ascii="Calibri" w:hAnsi="Calibri" w:cs="Arial"/>
      <w:lang w:val="en-US"/>
    </w:r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table" w:styleId="PlainTable4">
    <w:name w:val="Plain Table 4"/>
    <w:basedOn w:val="TableNormal"/>
    <w:uiPriority w:val="44"/>
    <w:rsid w:val="00231085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PlainTable431">
    <w:name w:val="Plain Table 431"/>
    <w:basedOn w:val="TableNormal"/>
    <w:next w:val="PlainTable4"/>
    <w:uiPriority w:val="44"/>
    <w:rsid w:val="00231085"/>
    <w:pPr>
      <w:spacing w:after="0" w:line="240" w:lineRule="auto"/>
    </w:pPr>
    <w:rPr>
      <w:rFonts w:ascii="Calibri" w:hAnsi="Calibri" w:cs="Arial"/>
      <w:lang w:val="en-US"/>
    </w:r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table" w:customStyle="1" w:styleId="PlainTable42">
    <w:name w:val="Plain Table 42"/>
    <w:basedOn w:val="TableNormal"/>
    <w:next w:val="PlainTable4"/>
    <w:uiPriority w:val="44"/>
    <w:rsid w:val="00A14552"/>
    <w:pPr>
      <w:spacing w:after="0" w:line="240" w:lineRule="auto"/>
    </w:pPr>
    <w:rPr>
      <w:lang w:val="en-US"/>
    </w:r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character" w:styleId="UnresolvedMention">
    <w:name w:val="Unresolved Mention"/>
    <w:basedOn w:val="DefaultParagraphFont"/>
    <w:uiPriority w:val="99"/>
    <w:semiHidden/>
    <w:unhideWhenUsed/>
    <w:rsid w:val="001B7525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F441A5"/>
    <w:pPr>
      <w:spacing w:after="0" w:line="240" w:lineRule="auto"/>
    </w:pPr>
  </w:style>
  <w:style w:type="paragraph" w:customStyle="1" w:styleId="xl65">
    <w:name w:val="xl65"/>
    <w:basedOn w:val="Normal"/>
    <w:rsid w:val="00A77D85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SupplementaryMaterial">
    <w:name w:val="Supplementary Material"/>
    <w:basedOn w:val="Title"/>
    <w:next w:val="Title"/>
    <w:qFormat/>
    <w:rsid w:val="0097264A"/>
    <w:pPr>
      <w:suppressLineNumbers/>
      <w:spacing w:before="240" w:after="120"/>
      <w:contextualSpacing w:val="0"/>
      <w:jc w:val="center"/>
    </w:pPr>
    <w:rPr>
      <w:rFonts w:ascii="Times New Roman" w:eastAsia="Calibri" w:hAnsi="Times New Roman" w:cs="Times New Roman"/>
      <w:b/>
      <w:i/>
      <w:spacing w:val="0"/>
      <w:kern w:val="0"/>
      <w:sz w:val="32"/>
      <w:szCs w:val="32"/>
      <w:lang w:val="en-US"/>
    </w:rPr>
  </w:style>
  <w:style w:type="paragraph" w:styleId="Title">
    <w:name w:val="Title"/>
    <w:basedOn w:val="Normal"/>
    <w:next w:val="Normal"/>
    <w:link w:val="TitleChar"/>
    <w:uiPriority w:val="10"/>
    <w:qFormat/>
    <w:rsid w:val="0097264A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97264A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styleId="LineNumber">
    <w:name w:val="line number"/>
    <w:basedOn w:val="DefaultParagraphFont"/>
    <w:uiPriority w:val="99"/>
    <w:semiHidden/>
    <w:unhideWhenUsed/>
    <w:rsid w:val="00A77CB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2756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386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469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726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501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886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660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212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879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902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532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626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152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883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3.png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media/image2.png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5" Type="http://schemas.openxmlformats.org/officeDocument/2006/relationships/numbering" Target="numbering.xml"/><Relationship Id="rId15" Type="http://schemas.openxmlformats.org/officeDocument/2006/relationships/footer" Target="footer1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eader" Target="head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4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6EEC2F6DBF5C2740932689FD26F4D6C3" ma:contentTypeVersion="13" ma:contentTypeDescription="Create a new document." ma:contentTypeScope="" ma:versionID="74420cc0198284dbc8b4fc97551f941c">
  <xsd:schema xmlns:xsd="http://www.w3.org/2001/XMLSchema" xmlns:xs="http://www.w3.org/2001/XMLSchema" xmlns:p="http://schemas.microsoft.com/office/2006/metadata/properties" xmlns:ns3="cc391a19-1c29-44f8-b5fa-8dfbd1a2a733" xmlns:ns4="85224c9b-3834-44c4-90a4-a8cb3a5c7c25" targetNamespace="http://schemas.microsoft.com/office/2006/metadata/properties" ma:root="true" ma:fieldsID="9083e35fb8d4f2c6a7ebe3e7cbba92a4" ns3:_="" ns4:_="">
    <xsd:import namespace="cc391a19-1c29-44f8-b5fa-8dfbd1a2a733"/>
    <xsd:import namespace="85224c9b-3834-44c4-90a4-a8cb3a5c7c25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OCR" minOccurs="0"/>
                <xsd:element ref="ns3:MediaServiceDateTaken" minOccurs="0"/>
                <xsd:element ref="ns3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c391a19-1c29-44f8-b5fa-8dfbd1a2a733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5" nillable="true" ma:displayName="Tags" ma:internalName="MediaServiceAutoTags" ma:readOnly="true">
      <xsd:simpleType>
        <xsd:restriction base="dms:Text"/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8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9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5224c9b-3834-44c4-90a4-a8cb3a5c7c25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4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319AF9E-9A18-49AE-A8B2-3FA1C86FD305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c391a19-1c29-44f8-b5fa-8dfbd1a2a733"/>
    <ds:schemaRef ds:uri="85224c9b-3834-44c4-90a4-a8cb3a5c7c25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1A558E8E-7737-4689-A2BF-CEDBD1C78CA6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41840D61-109C-42FB-9042-55654909A951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1B6C3338-A91F-473F-A667-EDC2FE0EEE2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0</TotalTime>
  <Pages>21</Pages>
  <Words>4950</Words>
  <Characters>28220</Characters>
  <Application>Microsoft Office Word</Application>
  <DocSecurity>0</DocSecurity>
  <Lines>235</Lines>
  <Paragraphs>6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oshiba</Company>
  <LinksUpToDate>false</LinksUpToDate>
  <CharactersWithSpaces>331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ameh Soliman</dc:creator>
  <cp:lastModifiedBy>Eleanor Masterman</cp:lastModifiedBy>
  <cp:revision>21</cp:revision>
  <cp:lastPrinted>2020-02-09T09:42:00Z</cp:lastPrinted>
  <dcterms:created xsi:type="dcterms:W3CDTF">2021-07-05T11:26:00Z</dcterms:created>
  <dcterms:modified xsi:type="dcterms:W3CDTF">2021-08-13T09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6EEC2F6DBF5C2740932689FD26F4D6C3</vt:lpwstr>
  </property>
</Properties>
</file>